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622C2CB5" w:rsidR="009F0487" w:rsidRDefault="002F769A" w:rsidP="0080638B">
                            <w:pPr>
                              <w:spacing w:line="480" w:lineRule="auto"/>
                              <w:rPr>
                                <w:rFonts w:ascii="Times New Roman" w:hAnsi="Times New Roman" w:cs="Times New Roman"/>
                                <w:i/>
                              </w:rPr>
                            </w:pPr>
                            <w:ins w:id="34"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622C2CB5" w:rsidR="009F0487" w:rsidRDefault="002F769A" w:rsidP="0080638B">
                      <w:pPr>
                        <w:spacing w:line="480" w:lineRule="auto"/>
                        <w:rPr>
                          <w:rFonts w:ascii="Times New Roman" w:hAnsi="Times New Roman" w:cs="Times New Roman"/>
                          <w:i/>
                        </w:rPr>
                      </w:pPr>
                      <w:ins w:id="49"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11"/>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4DAA68E9">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59DF611A" w:rsidR="009F0487" w:rsidRDefault="00E054D6" w:rsidP="00AA44F8">
                            <w:pPr>
                              <w:keepNext/>
                              <w:spacing w:line="480" w:lineRule="auto"/>
                              <w:jc w:val="both"/>
                            </w:pPr>
                            <w:ins w:id="49"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2"/>
                                            <a:stretch>
                                              <a:fillRect/>
                                            </a:stretch>
                                          </pic:blipFill>
                                          <pic:spPr>
                                            <a:xfrm>
                                              <a:off x="0" y="0"/>
                                              <a:ext cx="5754370" cy="3641090"/>
                                            </a:xfrm>
                                            <a:prstGeom prst="rect">
                                              <a:avLst/>
                                            </a:prstGeom>
                                          </pic:spPr>
                                        </pic:pic>
                                      </a:graphicData>
                                    </a:graphic>
                                  </wp:inline>
                                </w:drawing>
                              </w:r>
                            </w:ins>
                            <w:del w:id="50" w:author="Bo Shen" w:date="2022-12-13T15:24:00Z">
                              <w:r w:rsidR="009F0487"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3">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51" w:author="Bo Shen" w:date="2022-12-13T17:25:00Z">
                              <w:r w:rsidRPr="00644911" w:rsidDel="00E57DC7">
                                <w:rPr>
                                  <w:rFonts w:ascii="Times New Roman" w:hAnsi="Times New Roman" w:cs="Times New Roman"/>
                                  <w:color w:val="000000" w:themeColor="text1"/>
                                  <w:sz w:val="24"/>
                                  <w:szCs w:val="24"/>
                                </w:rPr>
                                <w:delText>I</w:delText>
                              </w:r>
                            </w:del>
                            <w:ins w:id="52"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53"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54" w:author="Bo Shen" w:date="2023-01-19T15:14:00Z">
                              <w:r w:rsidR="00F47515">
                                <w:rPr>
                                  <w:rFonts w:ascii="Times New Roman" w:hAnsi="Times New Roman" w:cs="Times New Roman"/>
                                  <w:color w:val="000000" w:themeColor="text1"/>
                                  <w:sz w:val="24"/>
                                  <w:szCs w:val="24"/>
                                </w:rPr>
                                <w:t>I</w:t>
                              </w:r>
                            </w:ins>
                            <w:ins w:id="55"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59DF611A" w:rsidR="009F0487" w:rsidRDefault="00E054D6" w:rsidP="00AA44F8">
                      <w:pPr>
                        <w:keepNext/>
                        <w:spacing w:line="480" w:lineRule="auto"/>
                        <w:jc w:val="both"/>
                      </w:pPr>
                      <w:ins w:id="71"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4"/>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5">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56"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57"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58"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59"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60"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61" w:author="Bo Shen" w:date="2023-01-25T14:56:00Z">
        <w:r w:rsidR="00936447" w:rsidRPr="0060258A" w:rsidDel="00ED0899">
          <w:rPr>
            <w:rFonts w:ascii="Times New Roman" w:hAnsi="Times New Roman" w:cs="Times New Roman"/>
            <w:color w:val="000000" w:themeColor="text1"/>
          </w:rPr>
          <w:delText>(</w:delText>
        </w:r>
      </w:del>
      <m:oMath>
        <m:r>
          <w:del w:id="62" w:author="Bo Shen" w:date="2023-01-25T14:56:00Z">
            <w:rPr>
              <w:rFonts w:ascii="Cambria Math" w:hAnsi="Cambria Math" w:cs="Times New Roman"/>
              <w:color w:val="000000" w:themeColor="text1"/>
            </w:rPr>
            <m:t>-α</m:t>
          </w:del>
        </m:r>
      </m:oMath>
      <w:del w:id="63"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64" w:author="Bo Shen" w:date="2023-01-25T14:56:00Z">
        <w:r w:rsidR="00ED0899" w:rsidRPr="0060258A">
          <w:rPr>
            <w:rFonts w:ascii="Times New Roman" w:hAnsi="Times New Roman" w:cs="Times New Roman"/>
            <w:color w:val="000000" w:themeColor="text1"/>
          </w:rPr>
          <w:t>(</w:t>
        </w:r>
      </w:ins>
      <m:oMath>
        <m:sSub>
          <m:sSubPr>
            <m:ctrlPr>
              <w:ins w:id="65" w:author="Bo Shen" w:date="2023-01-25T14:56:00Z">
                <w:rPr>
                  <w:rFonts w:ascii="Cambria Math" w:hAnsi="Cambria Math" w:cs="Times New Roman"/>
                  <w:i/>
                  <w:color w:val="000000" w:themeColor="text1"/>
                </w:rPr>
              </w:ins>
            </m:ctrlPr>
          </m:sSubPr>
          <m:e>
            <m:r>
              <w:ins w:id="66" w:author="Bo Shen" w:date="2023-01-25T14:56:00Z">
                <w:rPr>
                  <w:rFonts w:ascii="Cambria Math" w:hAnsi="Cambria Math" w:cs="Times New Roman"/>
                  <w:color w:val="000000" w:themeColor="text1"/>
                </w:rPr>
                <m:t>G</m:t>
              </w:ins>
            </m:r>
          </m:e>
          <m:sub>
            <m:r>
              <w:ins w:id="67" w:author="Bo Shen" w:date="2023-01-25T14:56:00Z">
                <w:rPr>
                  <w:rFonts w:ascii="Cambria Math" w:hAnsi="Cambria Math" w:cs="Times New Roman"/>
                  <w:color w:val="000000" w:themeColor="text1"/>
                </w:rPr>
                <m:t>0</m:t>
              </w:ins>
            </m:r>
          </m:sub>
        </m:sSub>
        <m:r>
          <w:ins w:id="68" w:author="Bo Shen" w:date="2023-01-25T14:56:00Z">
            <w:rPr>
              <w:rFonts w:ascii="Cambria Math" w:hAnsi="Cambria Math" w:cs="Times New Roman"/>
              <w:color w:val="000000" w:themeColor="text1"/>
            </w:rPr>
            <m:t>-α</m:t>
          </w:ins>
        </m:r>
      </m:oMath>
      <w:ins w:id="69"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70"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71" w:author="Bo Shen" w:date="2023-01-23T09:52:00Z">
          <w:tblPr>
            <w:tblW w:w="0" w:type="auto"/>
            <w:tblLook w:val="04A0" w:firstRow="1" w:lastRow="0" w:firstColumn="1" w:lastColumn="0" w:noHBand="0" w:noVBand="1"/>
          </w:tblPr>
        </w:tblPrChange>
      </w:tblPr>
      <w:tblGrid>
        <w:gridCol w:w="2430"/>
        <w:gridCol w:w="3803"/>
        <w:gridCol w:w="3117"/>
        <w:tblGridChange w:id="72">
          <w:tblGrid>
            <w:gridCol w:w="3116"/>
            <w:gridCol w:w="3117"/>
            <w:gridCol w:w="3117"/>
          </w:tblGrid>
        </w:tblGridChange>
      </w:tblGrid>
      <w:tr w:rsidR="00194FF4" w:rsidRPr="00194FF4" w14:paraId="2A78FE9C" w14:textId="77777777" w:rsidTr="00E0481B">
        <w:tc>
          <w:tcPr>
            <w:tcW w:w="2430" w:type="dxa"/>
            <w:vAlign w:val="center"/>
            <w:tcPrChange w:id="73"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74" w:author="Bo Shen" w:date="2023-01-23T09:52:00Z">
              <w:tcPr>
                <w:tcW w:w="3117" w:type="dxa"/>
                <w:vAlign w:val="center"/>
              </w:tcPr>
            </w:tcPrChange>
          </w:tcPr>
          <w:p w14:paraId="559DB027" w14:textId="446D4A37"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75" w:author="Bo Shen" w:date="2023-01-23T09:51:00Z">
                        <w:rPr>
                          <w:rFonts w:ascii="Cambria Math" w:hAnsi="Cambria Math" w:cs="Times New Roman"/>
                          <w:color w:val="000000" w:themeColor="text1"/>
                        </w:rPr>
                        <m:t>+</m:t>
                      </w:ins>
                    </m:r>
                    <m:sSub>
                      <m:sSubPr>
                        <m:ctrlPr>
                          <w:ins w:id="76" w:author="Bo Shen" w:date="2023-01-23T09:53:00Z">
                            <w:rPr>
                              <w:rFonts w:ascii="Cambria Math" w:hAnsi="Cambria Math" w:cs="Times New Roman"/>
                              <w:i/>
                              <w:color w:val="000000" w:themeColor="text1"/>
                            </w:rPr>
                          </w:ins>
                        </m:ctrlPr>
                      </m:sSubPr>
                      <m:e>
                        <m:r>
                          <w:ins w:id="77" w:author="Bo Shen" w:date="2023-01-23T09:51:00Z">
                            <w:rPr>
                              <w:rFonts w:ascii="Cambria Math" w:hAnsi="Cambria Math" w:cs="Times New Roman"/>
                              <w:color w:val="000000" w:themeColor="text1"/>
                            </w:rPr>
                            <m:t>G</m:t>
                          </w:ins>
                        </m:r>
                      </m:e>
                      <m:sub>
                        <m:r>
                          <w:ins w:id="78"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79"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6"/>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7"/>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80"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81"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82"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83" w:author="Bo Shen" w:date="2023-01-23T10:58:00Z">
        <w:r w:rsidRPr="0060258A" w:rsidDel="00ED74D2">
          <w:rPr>
            <w:rFonts w:ascii="Times New Roman" w:hAnsi="Times New Roman" w:cs="Times New Roman"/>
            <w:color w:val="000000" w:themeColor="text1"/>
          </w:rPr>
          <w:delText xml:space="preserve">one </w:delText>
        </w:r>
      </w:del>
      <w:ins w:id="84"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85" w:author="Bo Shen" w:date="2023-01-23T18:18:00Z">
        <w:r w:rsidR="00E33C84">
          <w:rPr>
            <w:rFonts w:ascii="Times New Roman" w:hAnsi="Times New Roman" w:cs="Times New Roman"/>
            <w:color w:val="000000" w:themeColor="text1"/>
          </w:rPr>
          <w:t>s</w:t>
        </w:r>
      </w:ins>
      <w:del w:id="86"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87" w:author="Bo Shen" w:date="2023-01-23T18:17:00Z">
        <w:r w:rsidRPr="0060258A" w:rsidDel="00E33C84">
          <w:rPr>
            <w:rFonts w:ascii="Times New Roman" w:hAnsi="Times New Roman" w:cs="Times New Roman"/>
            <w:color w:val="000000" w:themeColor="text1"/>
          </w:rPr>
          <w:delText>6</w:delText>
        </w:r>
      </w:del>
      <w:del w:id="88" w:author="Bo Shen" w:date="2023-01-23T18:18:00Z">
        <w:r w:rsidRPr="0060258A" w:rsidDel="00E33C84">
          <w:rPr>
            <w:rFonts w:ascii="Times New Roman" w:hAnsi="Times New Roman" w:cs="Times New Roman"/>
            <w:color w:val="000000" w:themeColor="text1"/>
          </w:rPr>
          <w:delText xml:space="preserve"> </w:delText>
        </w:r>
      </w:del>
      <w:del w:id="89"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90"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91"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92"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93" w:author="Bo Shen" w:date="2023-01-23T18:21:00Z">
                <w:rPr>
                  <w:rFonts w:ascii="Cambria Math" w:hAnsi="Cambria Math" w:cs="Times New Roman"/>
                  <w:i/>
                  <w:color w:val="000000" w:themeColor="text1"/>
                </w:rPr>
              </w:ins>
            </m:ctrlPr>
          </m:sSubPr>
          <m:e>
            <m:r>
              <w:ins w:id="94" w:author="Bo Shen" w:date="2023-01-23T18:21:00Z">
                <w:rPr>
                  <w:rFonts w:ascii="Cambria Math" w:hAnsi="Cambria Math" w:cs="Times New Roman"/>
                  <w:color w:val="000000" w:themeColor="text1"/>
                </w:rPr>
                <m:t>R</m:t>
              </w:ins>
            </m:r>
          </m:e>
          <m:sub>
            <m:r>
              <w:ins w:id="95" w:author="Bo Shen" w:date="2023-01-23T18:22:00Z">
                <w:rPr>
                  <w:rFonts w:ascii="Cambria Math" w:hAnsi="Cambria Math" w:cs="Times New Roman"/>
                  <w:color w:val="000000" w:themeColor="text1"/>
                </w:rPr>
                <m:t>max</m:t>
              </w:ins>
            </m:r>
          </m:sub>
        </m:sSub>
        <m:func>
          <m:funcPr>
            <m:ctrlPr>
              <w:del w:id="96" w:author="Bo Shen" w:date="2023-01-23T18:22:00Z">
                <w:rPr>
                  <w:rFonts w:ascii="Cambria Math" w:hAnsi="Cambria Math" w:cs="Times New Roman"/>
                  <w:i/>
                  <w:color w:val="000000" w:themeColor="text1"/>
                </w:rPr>
              </w:del>
            </m:ctrlPr>
          </m:funcPr>
          <m:fName>
            <m:r>
              <w:del w:id="97" w:author="Bo Shen" w:date="2023-01-23T18:22:00Z">
                <m:rPr>
                  <m:sty m:val="p"/>
                </m:rPr>
                <w:rPr>
                  <w:rFonts w:ascii="Cambria Math" w:hAnsi="Cambria Math" w:cs="Times New Roman"/>
                  <w:color w:val="000000" w:themeColor="text1"/>
                </w:rPr>
                <m:t>max</m:t>
              </w:del>
            </m:r>
          </m:fName>
          <m:e/>
        </m:func>
      </m:oMath>
      <w:ins w:id="98" w:author="Bo Shen" w:date="2023-01-23T18:21:00Z">
        <w:r w:rsidR="003D3ACC">
          <w:rPr>
            <w:rFonts w:ascii="Times New Roman" w:hAnsi="Times New Roman" w:cs="Times New Roman"/>
            <w:color w:val="000000" w:themeColor="text1"/>
          </w:rPr>
          <w:t xml:space="preserve">; </w:t>
        </w:r>
      </w:ins>
      <w:ins w:id="99"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00"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01"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02" w:author="Bo Shen" w:date="2023-01-23T18:18:00Z">
        <w:r w:rsidR="00F362FE">
          <w:rPr>
            <w:rFonts w:ascii="Times New Roman" w:hAnsi="Times New Roman" w:cs="Times New Roman"/>
            <w:color w:val="000000" w:themeColor="text1"/>
          </w:rPr>
          <w:t>T</w:t>
        </w:r>
      </w:ins>
      <w:del w:id="103"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04" w:author="Bo Shen" w:date="2023-01-23T18:18:00Z">
        <w:r w:rsidR="00F362FE">
          <w:rPr>
            <w:rFonts w:ascii="Times New Roman" w:hAnsi="Times New Roman" w:cs="Times New Roman"/>
            <w:color w:val="000000" w:themeColor="text1"/>
          </w:rPr>
          <w:t xml:space="preserve"> with an additional parameter related to self-excitation (</w:t>
        </w:r>
      </w:ins>
      <m:oMath>
        <m:r>
          <w:ins w:id="105" w:author="Bo Shen" w:date="2023-01-23T18:19:00Z">
            <w:rPr>
              <w:rFonts w:ascii="Cambria Math" w:hAnsi="Cambria Math" w:cs="Times New Roman"/>
              <w:color w:val="000000" w:themeColor="text1"/>
            </w:rPr>
            <m:t>α</m:t>
          </w:ins>
        </m:r>
      </m:oMath>
      <w:ins w:id="106"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07" w:author="Bo Shen" w:date="2023-01-23T18:19:00Z">
        <w:r w:rsidR="00F362FE">
          <w:rPr>
            <w:rFonts w:ascii="Times New Roman" w:hAnsi="Times New Roman" w:cs="Times New Roman"/>
            <w:color w:val="000000" w:themeColor="text1"/>
          </w:rPr>
          <w:t>(</w:t>
        </w:r>
      </w:ins>
      <m:oMath>
        <m:sSub>
          <m:sSubPr>
            <m:ctrlPr>
              <w:ins w:id="108" w:author="Bo Shen" w:date="2023-01-23T18:19:00Z">
                <w:rPr>
                  <w:rFonts w:ascii="Cambria Math" w:hAnsi="Cambria Math" w:cs="Times New Roman"/>
                  <w:i/>
                  <w:color w:val="000000" w:themeColor="text1"/>
                </w:rPr>
              </w:ins>
            </m:ctrlPr>
          </m:sSubPr>
          <m:e>
            <m:r>
              <w:ins w:id="109" w:author="Bo Shen" w:date="2023-01-23T18:19:00Z">
                <w:rPr>
                  <w:rFonts w:ascii="Cambria Math" w:hAnsi="Cambria Math" w:cs="Times New Roman"/>
                  <w:color w:val="000000" w:themeColor="text1"/>
                </w:rPr>
                <m:t>G</m:t>
              </w:ins>
            </m:r>
          </m:e>
          <m:sub>
            <m:r>
              <w:ins w:id="110" w:author="Bo Shen" w:date="2023-01-23T18:19:00Z">
                <w:rPr>
                  <w:rFonts w:ascii="Cambria Math" w:hAnsi="Cambria Math" w:cs="Times New Roman"/>
                  <w:color w:val="000000" w:themeColor="text1"/>
                </w:rPr>
                <m:t>0</m:t>
              </w:ins>
            </m:r>
          </m:sub>
        </m:sSub>
      </m:oMath>
      <w:ins w:id="111"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12"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13" w:author="Bo Shen" w:date="2023-01-23T18:23:00Z">
                <w:rPr>
                  <w:rFonts w:ascii="Cambria Math" w:hAnsi="Cambria Math" w:cs="Times New Roman"/>
                  <w:i/>
                  <w:color w:val="000000" w:themeColor="text1"/>
                </w:rPr>
              </w:ins>
            </m:ctrlPr>
          </m:sSubPr>
          <m:e>
            <m:r>
              <w:ins w:id="114" w:author="Bo Shen" w:date="2023-01-23T18:23:00Z">
                <w:rPr>
                  <w:rFonts w:ascii="Cambria Math" w:hAnsi="Cambria Math" w:cs="Times New Roman"/>
                  <w:color w:val="000000" w:themeColor="text1"/>
                </w:rPr>
                <m:t>G</m:t>
              </w:ins>
            </m:r>
          </m:e>
          <m:sub>
            <m:r>
              <w:ins w:id="115" w:author="Bo Shen" w:date="2023-01-23T18:23:00Z">
                <w:rPr>
                  <w:rFonts w:ascii="Cambria Math" w:hAnsi="Cambria Math" w:cs="Times New Roman"/>
                  <w:color w:val="000000" w:themeColor="text1"/>
                </w:rPr>
                <m:t>0</m:t>
              </w:ins>
            </m:r>
          </m:sub>
        </m:sSub>
        <m:r>
          <w:ins w:id="116" w:author="Bo Shen" w:date="2023-01-23T18:23:00Z">
            <w:rPr>
              <w:rFonts w:ascii="Cambria Math" w:hAnsi="Cambria Math" w:cs="Times New Roman"/>
              <w:color w:val="000000" w:themeColor="text1"/>
            </w:rPr>
            <m:t>-α=3.82</m:t>
          </w:ins>
        </m:r>
      </m:oMath>
      <w:ins w:id="117"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18"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19"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20" w:author="Bo Shen" w:date="2023-01-23T18:19:00Z">
            <w:rPr>
              <w:rFonts w:ascii="Cambria Math" w:hAnsi="Cambria Math" w:cs="Times New Roman"/>
              <w:color w:val="000000" w:themeColor="text1"/>
            </w:rPr>
            <m:t>α</m:t>
          </w:del>
        </m:r>
      </m:oMath>
      <w:del w:id="121"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22" w:author="Bo Shen" w:date="2023-01-23T18:17:00Z">
        <w:r w:rsidR="00E33C84">
          <w:rPr>
            <w:rFonts w:ascii="Times New Roman" w:hAnsi="Times New Roman" w:cs="Times New Roman"/>
            <w:color w:val="000000" w:themeColor="text1"/>
          </w:rPr>
          <w:t>6</w:t>
        </w:r>
      </w:ins>
      <w:del w:id="123" w:author="Bo Shen" w:date="2023-01-23T18:17:00Z">
        <w:r w:rsidRPr="0060258A" w:rsidDel="00E33C84">
          <w:rPr>
            <w:rFonts w:ascii="Times New Roman" w:hAnsi="Times New Roman" w:cs="Times New Roman"/>
            <w:color w:val="000000" w:themeColor="text1"/>
          </w:rPr>
          <w:delText>0</w:delText>
        </w:r>
      </w:del>
      <w:del w:id="124" w:author="Bo Shen" w:date="2023-01-23T18:20:00Z">
        <w:r w:rsidRPr="0060258A" w:rsidDel="008579DB">
          <w:rPr>
            <w:rFonts w:ascii="Times New Roman" w:hAnsi="Times New Roman" w:cs="Times New Roman"/>
            <w:color w:val="000000" w:themeColor="text1"/>
          </w:rPr>
          <w:delText>,</w:delText>
        </w:r>
      </w:del>
      <w:del w:id="125"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26" w:author="Bo Shen" w:date="2023-01-23T18:20:00Z">
        <w:r w:rsidRPr="0060258A" w:rsidDel="008579DB">
          <w:rPr>
            <w:rFonts w:ascii="Times New Roman" w:hAnsi="Times New Roman" w:cs="Times New Roman"/>
            <w:color w:val="000000" w:themeColor="text1"/>
          </w:rPr>
          <w:delText>2</w:delText>
        </w:r>
      </w:del>
      <w:del w:id="127" w:author="Bo Shen" w:date="2023-01-23T18:22:00Z">
        <w:r w:rsidRPr="0060258A" w:rsidDel="00F907B9">
          <w:rPr>
            <w:rFonts w:ascii="Times New Roman" w:hAnsi="Times New Roman" w:cs="Times New Roman"/>
            <w:color w:val="000000" w:themeColor="text1"/>
          </w:rPr>
          <w:delText>,</w:delText>
        </w:r>
      </w:del>
      <w:del w:id="128" w:author="Bo Shen" w:date="2023-01-23T12:02:00Z">
        <w:r w:rsidRPr="0060258A" w:rsidDel="004D7D87">
          <w:rPr>
            <w:rFonts w:ascii="Times New Roman" w:hAnsi="Times New Roman" w:cs="Times New Roman"/>
            <w:color w:val="000000" w:themeColor="text1"/>
          </w:rPr>
          <w:delText xml:space="preserve"> </w:delText>
        </w:r>
      </w:del>
      <m:oMath>
        <m:r>
          <w:del w:id="129" w:author="Bo Shen" w:date="2023-01-23T18:22:00Z">
            <w:rPr>
              <w:rFonts w:ascii="Cambria Math" w:hAnsi="Cambria Math" w:cs="Times New Roman"/>
              <w:color w:val="000000" w:themeColor="text1"/>
            </w:rPr>
            <m:t>α=</m:t>
          </w:del>
        </m:r>
        <m:r>
          <w:del w:id="130"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31"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32" w:author="Bo Shen" w:date="2023-01-23T18:24:00Z">
            <w:rPr>
              <w:rFonts w:ascii="Cambria Math" w:hAnsi="Cambria Math" w:cs="Times New Roman"/>
              <w:color w:val="000000" w:themeColor="text1"/>
            </w:rPr>
            <m:t>α=0</m:t>
          </w:del>
        </m:r>
      </m:oMath>
      <w:del w:id="133"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34"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35"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36" w:author="Bo Shen" w:date="2023-01-23T18:28:00Z">
        <w:r w:rsidRPr="0060258A" w:rsidDel="00EA6C44">
          <w:rPr>
            <w:rFonts w:ascii="Times New Roman" w:hAnsi="Times New Roman" w:cs="Times New Roman"/>
            <w:color w:val="000000" w:themeColor="text1"/>
          </w:rPr>
          <w:delText>)</w:delText>
        </w:r>
      </w:del>
      <w:ins w:id="137" w:author="Bo Shen" w:date="2023-01-23T18:27:00Z">
        <w:r w:rsidR="00EA6C44">
          <w:rPr>
            <w:rFonts w:ascii="Times New Roman" w:hAnsi="Times New Roman" w:cs="Times New Roman"/>
            <w:color w:val="000000" w:themeColor="text1"/>
          </w:rPr>
          <w:t>W</w:t>
        </w:r>
      </w:ins>
      <w:ins w:id="138" w:author="Bo Shen" w:date="2023-01-23T18:26:00Z">
        <w:r w:rsidR="00EA6C44" w:rsidRPr="00EA6C44">
          <w:rPr>
            <w:rFonts w:ascii="Times New Roman" w:hAnsi="Times New Roman" w:cs="Times New Roman"/>
            <w:color w:val="000000" w:themeColor="text1"/>
          </w:rPr>
          <w:t>e acknowledge that</w:t>
        </w:r>
      </w:ins>
      <w:ins w:id="139" w:author="Bo Shen" w:date="2023-01-23T18:27:00Z">
        <w:r w:rsidR="00EA6C44">
          <w:rPr>
            <w:rFonts w:ascii="Times New Roman" w:hAnsi="Times New Roman" w:cs="Times New Roman"/>
            <w:color w:val="000000" w:themeColor="text1"/>
          </w:rPr>
          <w:t xml:space="preserve"> fitting to the current dataset is not able to differentiate</w:t>
        </w:r>
      </w:ins>
      <w:ins w:id="140" w:author="Bo Shen" w:date="2023-01-23T18:28:00Z">
        <w:r w:rsidR="00EA6C44">
          <w:rPr>
            <w:rFonts w:ascii="Times New Roman" w:hAnsi="Times New Roman" w:cs="Times New Roman"/>
            <w:color w:val="000000" w:themeColor="text1"/>
          </w:rPr>
          <w:t xml:space="preserve"> the contributions of</w:t>
        </w:r>
      </w:ins>
      <w:ins w:id="141" w:author="Bo Shen" w:date="2023-01-23T18:26:00Z">
        <w:r w:rsidR="00EA6C44" w:rsidRPr="00EA6C44">
          <w:rPr>
            <w:rFonts w:ascii="Times New Roman" w:hAnsi="Times New Roman" w:cs="Times New Roman"/>
            <w:color w:val="000000" w:themeColor="text1"/>
          </w:rPr>
          <w:t xml:space="preserve"> </w:t>
        </w:r>
      </w:ins>
      <m:oMath>
        <m:r>
          <w:ins w:id="142" w:author="Bo Shen" w:date="2023-01-23T18:27:00Z">
            <w:rPr>
              <w:rFonts w:ascii="Cambria Math" w:hAnsi="Cambria Math" w:cs="Times New Roman"/>
              <w:color w:val="000000" w:themeColor="text1"/>
            </w:rPr>
            <m:t>α</m:t>
          </w:ins>
        </m:r>
      </m:oMath>
      <w:ins w:id="143" w:author="Bo Shen" w:date="2023-01-23T18:27:00Z">
        <w:r w:rsidR="00EA6C44">
          <w:rPr>
            <w:rFonts w:ascii="Times New Roman" w:hAnsi="Times New Roman" w:cs="Times New Roman"/>
            <w:color w:val="000000" w:themeColor="text1"/>
          </w:rPr>
          <w:t xml:space="preserve"> and </w:t>
        </w:r>
      </w:ins>
      <m:oMath>
        <m:sSub>
          <m:sSubPr>
            <m:ctrlPr>
              <w:ins w:id="144" w:author="Bo Shen" w:date="2023-01-23T18:27:00Z">
                <w:rPr>
                  <w:rFonts w:ascii="Cambria Math" w:hAnsi="Cambria Math" w:cs="Times New Roman"/>
                  <w:i/>
                  <w:color w:val="000000" w:themeColor="text1"/>
                </w:rPr>
              </w:ins>
            </m:ctrlPr>
          </m:sSubPr>
          <m:e>
            <m:r>
              <w:ins w:id="145" w:author="Bo Shen" w:date="2023-01-23T18:27:00Z">
                <w:rPr>
                  <w:rFonts w:ascii="Cambria Math" w:hAnsi="Cambria Math" w:cs="Times New Roman"/>
                  <w:color w:val="000000" w:themeColor="text1"/>
                </w:rPr>
                <m:t>G</m:t>
              </w:ins>
            </m:r>
          </m:e>
          <m:sub>
            <m:r>
              <w:ins w:id="146" w:author="Bo Shen" w:date="2023-01-23T18:27:00Z">
                <w:rPr>
                  <w:rFonts w:ascii="Cambria Math" w:hAnsi="Cambria Math" w:cs="Times New Roman"/>
                  <w:color w:val="000000" w:themeColor="text1"/>
                </w:rPr>
                <m:t>0</m:t>
              </w:ins>
            </m:r>
          </m:sub>
        </m:sSub>
      </m:oMath>
      <w:ins w:id="147"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48"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49" w:author="Bo Shen" w:date="2023-01-23T18:26:00Z">
        <w:r w:rsidR="00EA6C44" w:rsidRPr="00EA6C44">
          <w:rPr>
            <w:rFonts w:ascii="Times New Roman" w:hAnsi="Times New Roman" w:cs="Times New Roman"/>
            <w:color w:val="000000" w:themeColor="text1"/>
          </w:rPr>
          <w:t>more empirical data is needed to</w:t>
        </w:r>
      </w:ins>
      <w:ins w:id="150" w:author="Bo Shen" w:date="2023-01-23T18:28:00Z">
        <w:r w:rsidR="00EA6C44">
          <w:rPr>
            <w:rFonts w:ascii="Times New Roman" w:hAnsi="Times New Roman" w:cs="Times New Roman"/>
            <w:color w:val="000000" w:themeColor="text1"/>
          </w:rPr>
          <w:t xml:space="preserve"> test</w:t>
        </w:r>
      </w:ins>
      <w:ins w:id="151" w:author="Bo Shen" w:date="2023-01-23T18:29:00Z">
        <w:r w:rsidR="00EA6C44">
          <w:rPr>
            <w:rFonts w:ascii="Times New Roman" w:hAnsi="Times New Roman" w:cs="Times New Roman"/>
            <w:color w:val="000000" w:themeColor="text1"/>
          </w:rPr>
          <w:t xml:space="preserve"> the function of</w:t>
        </w:r>
      </w:ins>
      <w:ins w:id="152" w:author="Bo Shen" w:date="2023-01-23T18:28:00Z">
        <w:r w:rsidR="00EA6C44">
          <w:rPr>
            <w:rFonts w:ascii="Times New Roman" w:hAnsi="Times New Roman" w:cs="Times New Roman"/>
            <w:color w:val="000000" w:themeColor="text1"/>
          </w:rPr>
          <w:t xml:space="preserve"> self-</w:t>
        </w:r>
      </w:ins>
      <w:ins w:id="153" w:author="Bo Shen" w:date="2023-01-23T18:29:00Z">
        <w:r w:rsidR="00EA6C44">
          <w:rPr>
            <w:rFonts w:ascii="Times New Roman" w:hAnsi="Times New Roman" w:cs="Times New Roman"/>
            <w:color w:val="000000" w:themeColor="text1"/>
          </w:rPr>
          <w:t>excitation</w:t>
        </w:r>
      </w:ins>
      <w:ins w:id="154" w:author="Bo Shen" w:date="2023-01-23T18:28:00Z">
        <w:r w:rsidR="00EA6C44">
          <w:rPr>
            <w:rFonts w:ascii="Times New Roman" w:hAnsi="Times New Roman" w:cs="Times New Roman"/>
            <w:color w:val="000000" w:themeColor="text1"/>
          </w:rPr>
          <w:t xml:space="preserve"> </w:t>
        </w:r>
      </w:ins>
      <w:ins w:id="155" w:author="Bo Shen" w:date="2023-01-23T18:29:00Z">
        <w:r w:rsidR="00EA6C44">
          <w:rPr>
            <w:rFonts w:ascii="Times New Roman" w:hAnsi="Times New Roman" w:cs="Times New Roman"/>
            <w:color w:val="000000" w:themeColor="text1"/>
          </w:rPr>
          <w:t xml:space="preserve">on value coding. However, we showed </w:t>
        </w:r>
      </w:ins>
      <w:ins w:id="156" w:author="Bo Shen" w:date="2023-01-23T18:30:00Z">
        <w:r w:rsidR="001E5C85">
          <w:rPr>
            <w:rFonts w:ascii="Times New Roman" w:hAnsi="Times New Roman" w:cs="Times New Roman"/>
            <w:color w:val="000000" w:themeColor="text1"/>
          </w:rPr>
          <w:t>below that self-excitation is critical for generating persistent activities (</w:t>
        </w:r>
      </w:ins>
      <w:ins w:id="157"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58" w:author="Bo Shen" w:date="2023-01-23T18:31:00Z">
              <w:rPr>
                <w:rFonts w:ascii="Times New Roman" w:hAnsi="Times New Roman" w:cs="Times New Roman"/>
                <w:color w:val="000000" w:themeColor="text1"/>
              </w:rPr>
            </w:rPrChange>
          </w:rPr>
          <w:t>line-attractor persistent activity</w:t>
        </w:r>
      </w:ins>
      <w:ins w:id="159" w:author="Bo Shen" w:date="2023-01-23T18:30:00Z">
        <w:r w:rsidR="001E5C85">
          <w:rPr>
            <w:rFonts w:ascii="Times New Roman" w:hAnsi="Times New Roman" w:cs="Times New Roman"/>
            <w:color w:val="000000" w:themeColor="text1"/>
          </w:rPr>
          <w:t>).</w:t>
        </w:r>
      </w:ins>
      <w:del w:id="160"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61"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62" w:author="Bo Shen" w:date="2023-01-24T14:20:00Z">
        <w:r w:rsidR="000B41F3">
          <w:rPr>
            <w:rFonts w:ascii="Times New Roman" w:hAnsi="Times New Roman" w:cs="Times New Roman"/>
            <w:color w:val="000000" w:themeColor="text1"/>
          </w:rPr>
          <w:t>F</w:t>
        </w:r>
      </w:ins>
      <w:del w:id="163"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64"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65"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66" w:author="Bo Shen" w:date="2023-01-23T18:33:00Z">
        <w:r w:rsidR="00315C57">
          <w:rPr>
            <w:rFonts w:ascii="Times New Roman" w:hAnsi="Times New Roman" w:cs="Times New Roman"/>
            <w:color w:val="000000" w:themeColor="text1"/>
          </w:rPr>
          <w:t>ies</w:t>
        </w:r>
      </w:ins>
      <w:ins w:id="167" w:author="Bo Shen" w:date="2023-01-24T14:20:00Z">
        <w:r w:rsidR="000B41F3">
          <w:rPr>
            <w:rFonts w:ascii="Times New Roman" w:hAnsi="Times New Roman" w:cs="Times New Roman"/>
            <w:color w:val="000000" w:themeColor="text1"/>
          </w:rPr>
          <w:t xml:space="preserve"> as well as the LDDM and DNM</w:t>
        </w:r>
      </w:ins>
      <w:del w:id="168"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69"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70" w:author="Bo Shen" w:date="2023-01-24T14:20:00Z">
        <w:r w:rsidR="000B41F3">
          <w:rPr>
            <w:rFonts w:ascii="Times New Roman" w:hAnsi="Times New Roman" w:cs="Times New Roman"/>
            <w:color w:val="000000" w:themeColor="text1"/>
          </w:rPr>
          <w:t xml:space="preserve">The </w:t>
        </w:r>
      </w:ins>
      <w:ins w:id="171" w:author="Bo Shen" w:date="2023-01-24T14:21:00Z">
        <w:r w:rsidR="000B41F3">
          <w:rPr>
            <w:rFonts w:ascii="Times New Roman" w:hAnsi="Times New Roman" w:cs="Times New Roman"/>
            <w:color w:val="000000" w:themeColor="text1"/>
          </w:rPr>
          <w:t xml:space="preserve">difference of the </w:t>
        </w:r>
      </w:ins>
      <w:ins w:id="172" w:author="Bo Shen" w:date="2023-01-24T14:20:00Z">
        <w:r w:rsidR="000B41F3">
          <w:rPr>
            <w:rFonts w:ascii="Times New Roman" w:hAnsi="Times New Roman" w:cs="Times New Roman"/>
            <w:color w:val="000000" w:themeColor="text1"/>
          </w:rPr>
          <w:t>perform</w:t>
        </w:r>
      </w:ins>
      <w:ins w:id="173" w:author="Bo Shen" w:date="2023-01-24T14:21:00Z">
        <w:r w:rsidR="000B41F3">
          <w:rPr>
            <w:rFonts w:ascii="Times New Roman" w:hAnsi="Times New Roman" w:cs="Times New Roman"/>
            <w:color w:val="000000" w:themeColor="text1"/>
          </w:rPr>
          <w:t>ance</w:t>
        </w:r>
      </w:ins>
      <w:ins w:id="174" w:author="Bo Shen" w:date="2023-01-24T14:20:00Z">
        <w:r w:rsidR="000B41F3">
          <w:rPr>
            <w:rFonts w:ascii="Times New Roman" w:hAnsi="Times New Roman" w:cs="Times New Roman"/>
            <w:color w:val="000000" w:themeColor="text1"/>
          </w:rPr>
          <w:t xml:space="preserve"> </w:t>
        </w:r>
      </w:ins>
      <w:ins w:id="175" w:author="Bo Shen" w:date="2023-01-24T14:23:00Z">
        <w:r w:rsidR="000B41F3">
          <w:rPr>
            <w:rFonts w:ascii="Times New Roman" w:hAnsi="Times New Roman" w:cs="Times New Roman"/>
            <w:color w:val="000000" w:themeColor="text1"/>
          </w:rPr>
          <w:t>between</w:t>
        </w:r>
      </w:ins>
      <w:ins w:id="176" w:author="Bo Shen" w:date="2023-01-24T14:21:00Z">
        <w:r w:rsidR="000B41F3">
          <w:rPr>
            <w:rFonts w:ascii="Times New Roman" w:hAnsi="Times New Roman" w:cs="Times New Roman"/>
            <w:color w:val="000000" w:themeColor="text1"/>
          </w:rPr>
          <w:t xml:space="preserve"> </w:t>
        </w:r>
      </w:ins>
      <w:ins w:id="177" w:author="Bo Shen" w:date="2023-01-24T14:20:00Z">
        <w:r w:rsidR="000B41F3">
          <w:rPr>
            <w:rFonts w:ascii="Times New Roman" w:hAnsi="Times New Roman" w:cs="Times New Roman"/>
            <w:color w:val="000000" w:themeColor="text1"/>
          </w:rPr>
          <w:t xml:space="preserve">these models </w:t>
        </w:r>
      </w:ins>
      <w:ins w:id="178" w:author="Bo Shen" w:date="2023-01-24T14:21:00Z">
        <w:r w:rsidR="000B41F3">
          <w:rPr>
            <w:rFonts w:ascii="Times New Roman" w:hAnsi="Times New Roman" w:cs="Times New Roman"/>
            <w:color w:val="000000" w:themeColor="text1"/>
          </w:rPr>
          <w:t>is</w:t>
        </w:r>
      </w:ins>
      <w:ins w:id="179" w:author="Bo Shen" w:date="2023-01-24T14:20:00Z">
        <w:r w:rsidR="000B41F3">
          <w:rPr>
            <w:rFonts w:ascii="Times New Roman" w:hAnsi="Times New Roman" w:cs="Times New Roman"/>
            <w:color w:val="000000" w:themeColor="text1"/>
          </w:rPr>
          <w:t xml:space="preserve"> mild</w:t>
        </w:r>
      </w:ins>
      <w:ins w:id="180"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181" w:author="Bo Shen" w:date="2023-01-24T14:22:00Z">
        <w:r w:rsidR="000B41F3">
          <w:rPr>
            <w:rFonts w:ascii="Times New Roman" w:hAnsi="Times New Roman" w:cs="Times New Roman"/>
            <w:color w:val="000000" w:themeColor="text1"/>
          </w:rPr>
          <w:t>in a fine-tuned way.</w:t>
        </w:r>
      </w:ins>
      <w:ins w:id="182"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183"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stretch>
                                              <a:fillRect/>
                                            </a:stretch>
                                          </pic:blipFill>
                                          <pic:spPr>
                                            <a:xfrm>
                                              <a:off x="0" y="0"/>
                                              <a:ext cx="5754370" cy="3930015"/>
                                            </a:xfrm>
                                            <a:prstGeom prst="rect">
                                              <a:avLst/>
                                            </a:prstGeom>
                                          </pic:spPr>
                                        </pic:pic>
                                      </a:graphicData>
                                    </a:graphic>
                                  </wp:inline>
                                </w:drawing>
                              </w:r>
                            </w:ins>
                            <w:del w:id="184"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9"/>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185"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186"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187"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188" w:author="Bo Shen" w:date="2023-01-23T18:08:00Z">
                              <w:r w:rsidR="00951E66">
                                <w:rPr>
                                  <w:rFonts w:ascii="Times New Roman" w:hAnsi="Times New Roman" w:cs="Times New Roman"/>
                                  <w:i w:val="0"/>
                                  <w:color w:val="000000" w:themeColor="text1"/>
                                  <w:sz w:val="24"/>
                                  <w:szCs w:val="24"/>
                                </w:rPr>
                                <w:t>captur</w:t>
                              </w:r>
                            </w:ins>
                            <w:ins w:id="189" w:author="Bo Shen" w:date="2023-01-23T18:10:00Z">
                              <w:r w:rsidR="00951E66">
                                <w:rPr>
                                  <w:rFonts w:ascii="Times New Roman" w:hAnsi="Times New Roman" w:cs="Times New Roman"/>
                                  <w:i w:val="0"/>
                                  <w:color w:val="000000" w:themeColor="text1"/>
                                  <w:sz w:val="24"/>
                                  <w:szCs w:val="24"/>
                                </w:rPr>
                                <w:t>ing</w:t>
                              </w:r>
                            </w:ins>
                            <w:ins w:id="190" w:author="Bo Shen" w:date="2023-01-23T18:08:00Z">
                              <w:r w:rsidR="00951E66">
                                <w:rPr>
                                  <w:rFonts w:ascii="Times New Roman" w:hAnsi="Times New Roman" w:cs="Times New Roman"/>
                                  <w:i w:val="0"/>
                                  <w:color w:val="000000" w:themeColor="text1"/>
                                  <w:sz w:val="24"/>
                                  <w:szCs w:val="24"/>
                                </w:rPr>
                                <w:t xml:space="preserve"> the neural activities </w:t>
                              </w:r>
                            </w:ins>
                            <w:del w:id="191"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192"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193"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194"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21"/>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22"/>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95"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23"/>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5E46397"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196"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197" w:author="Bo Shen" w:date="2023-02-03T17:28:00Z">
        <w:r w:rsidR="00D01211">
          <w:rPr>
            <w:rFonts w:ascii="Times New Roman" w:hAnsi="Times New Roman" w:cs="Times New Roman"/>
            <w:color w:val="000000" w:themeColor="text1"/>
          </w:rPr>
          <w:t xml:space="preserve"> simultaneously with go signal</w:t>
        </w:r>
      </w:ins>
      <w:r w:rsidRPr="0060258A">
        <w:rPr>
          <w:rFonts w:ascii="Times New Roman" w:hAnsi="Times New Roman" w:cs="Times New Roman"/>
          <w:color w:val="000000" w:themeColor="text1"/>
        </w:rPr>
        <w:t xml:space="preserve">. Animals are allowed to </w:t>
      </w:r>
      <w:r w:rsidRPr="0060258A">
        <w:rPr>
          <w:rFonts w:ascii="Times New Roman" w:hAnsi="Times New Roman" w:cs="Times New Roman"/>
          <w:color w:val="000000" w:themeColor="text1"/>
        </w:rPr>
        <w:lastRenderedPageBreak/>
        <w:t>select an option, indicating their percept of the main direction of motion, at any time following motion stimulus</w:t>
      </w:r>
      <w:ins w:id="198"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199"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200"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201" w:author="Bo Shen" w:date="2023-02-03T17:30:00Z">
        <w:r w:rsidR="00D01211">
          <w:rPr>
            <w:rFonts w:ascii="Times New Roman" w:hAnsi="Times New Roman" w:cs="Times New Roman"/>
            <w:color w:val="000000" w:themeColor="text1"/>
          </w:rPr>
          <w:t xml:space="preserve">(i.e., </w:t>
        </w:r>
      </w:ins>
      <m:oMath>
        <m:r>
          <w:ins w:id="202" w:author="Bo Shen" w:date="2023-02-03T17:30:00Z">
            <w:rPr>
              <w:rFonts w:ascii="Cambria Math" w:hAnsi="Cambria Math" w:cs="Times New Roman"/>
              <w:color w:val="000000" w:themeColor="text1"/>
            </w:rPr>
            <m:t>β</m:t>
          </w:ins>
        </m:r>
      </m:oMath>
      <w:ins w:id="203" w:author="Bo Shen" w:date="2023-02-03T17:30:00Z">
        <w:r w:rsidR="00D01211">
          <w:rPr>
            <w:rFonts w:ascii="Times New Roman" w:hAnsi="Times New Roman" w:cs="Times New Roman"/>
            <w:color w:val="000000" w:themeColor="text1"/>
          </w:rPr>
          <w:t xml:space="preserve"> value) switched </w:t>
        </w:r>
      </w:ins>
      <w:del w:id="204" w:author="Bo Shen" w:date="2023-02-03T17:30:00Z">
        <w:r w:rsidRPr="0060258A" w:rsidDel="00D01211">
          <w:rPr>
            <w:rFonts w:ascii="Times New Roman" w:hAnsi="Times New Roman" w:cs="Times New Roman"/>
            <w:color w:val="000000" w:themeColor="text1"/>
          </w:rPr>
          <w:delText xml:space="preserve">is assumed </w:delText>
        </w:r>
      </w:del>
      <w:ins w:id="205" w:author="Bo Shen" w:date="2023-02-03T17:30:00Z">
        <w:r w:rsidR="00D01211">
          <w:rPr>
            <w:rFonts w:ascii="Times New Roman" w:hAnsi="Times New Roman" w:cs="Times New Roman"/>
            <w:color w:val="000000" w:themeColor="text1"/>
          </w:rPr>
          <w:t>on at the</w:t>
        </w:r>
      </w:ins>
      <w:ins w:id="206" w:author="Bo Shen" w:date="2023-02-03T17:31:00Z">
        <w:r w:rsidR="00D01211">
          <w:rPr>
            <w:rFonts w:ascii="Times New Roman" w:hAnsi="Times New Roman" w:cs="Times New Roman"/>
            <w:color w:val="000000" w:themeColor="text1"/>
          </w:rPr>
          <w:t xml:space="preserve"> go signal,</w:t>
        </w:r>
      </w:ins>
      <w:ins w:id="207" w:author="Bo Shen" w:date="2023-02-03T17:30:00Z">
        <w:r w:rsidR="00D01211" w:rsidRPr="0060258A">
          <w:rPr>
            <w:rFonts w:ascii="Times New Roman" w:hAnsi="Times New Roman" w:cs="Times New Roman"/>
            <w:color w:val="000000" w:themeColor="text1"/>
          </w:rPr>
          <w:t xml:space="preserve"> </w:t>
        </w:r>
      </w:ins>
      <w:del w:id="208"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209"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210"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78A0DA8D"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1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212"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13" w:author="Bo Shen" w:date="2023-02-03T17:21:00Z">
        <w:r w:rsidR="00BF0639" w:rsidRPr="0060258A">
          <w:rPr>
            <w:rFonts w:ascii="Times New Roman" w:hAnsi="Times New Roman" w:cs="Times New Roman"/>
            <w:color w:val="000000" w:themeColor="text1"/>
          </w:rPr>
          <w:t>When we simulated the LDDM with noise (additive Ornstein-</w:t>
        </w:r>
        <w:proofErr w:type="spellStart"/>
        <w:r w:rsidR="00BF0639" w:rsidRPr="0060258A">
          <w:rPr>
            <w:rFonts w:ascii="Times New Roman" w:hAnsi="Times New Roman" w:cs="Times New Roman"/>
            <w:color w:val="000000" w:themeColor="text1"/>
          </w:rPr>
          <w:t>Uhlenbeck</w:t>
        </w:r>
        <w:proofErr w:type="spellEnd"/>
        <w:r w:rsidR="00BF0639" w:rsidRPr="0060258A">
          <w:rPr>
            <w:rFonts w:ascii="Times New Roman" w:hAnsi="Times New Roman" w:cs="Times New Roman"/>
            <w:color w:val="000000" w:themeColor="text1"/>
          </w:rPr>
          <w:t xml:space="preserve"> noise; see Methods for details), the model reproduces the characteristic psychometric and chronometric functions that relate choice accuracy and reaction time (RT) </w:t>
        </w:r>
        <w:proofErr w:type="gramStart"/>
        <w:r w:rsidR="00BF0639" w:rsidRPr="0060258A">
          <w:rPr>
            <w:rFonts w:ascii="Times New Roman" w:hAnsi="Times New Roman" w:cs="Times New Roman"/>
            <w:color w:val="000000" w:themeColor="text1"/>
          </w:rPr>
          <w:t>to</w:t>
        </w:r>
      </w:ins>
      <w:ins w:id="214" w:author="Bo Shen" w:date="2023-02-03T17:22:00Z">
        <w:r w:rsidR="002B13C4">
          <w:rPr>
            <w:rFonts w:ascii="Times New Roman" w:hAnsi="Times New Roman" w:cs="Times New Roman"/>
            <w:color w:val="000000" w:themeColor="text1"/>
          </w:rPr>
          <w:t xml:space="preserve"> </w:t>
        </w:r>
      </w:ins>
      <w:ins w:id="215" w:author="Bo Shen" w:date="2023-02-03T17:21:00Z">
        <w:r w:rsidR="00BF0639" w:rsidRPr="0060258A">
          <w:rPr>
            <w:rFonts w:ascii="Times New Roman" w:hAnsi="Times New Roman" w:cs="Times New Roman"/>
            <w:color w:val="000000" w:themeColor="text1"/>
          </w:rPr>
          <w:t>choice</w:t>
        </w:r>
        <w:proofErr w:type="gramEnd"/>
        <w:r w:rsidR="00BF0639" w:rsidRPr="0060258A">
          <w:rPr>
            <w:rFonts w:ascii="Times New Roman" w:hAnsi="Times New Roman" w:cs="Times New Roman"/>
            <w:color w:val="000000" w:themeColor="text1"/>
          </w:rPr>
          <w:t xml:space="preserve"> difficulty</w:t>
        </w:r>
        <w:r w:rsidR="00BF0639">
          <w:rPr>
            <w:rFonts w:ascii="Times New Roman" w:hAnsi="Times New Roman" w:cs="Times New Roman"/>
            <w:color w:val="000000" w:themeColor="text1"/>
          </w:rPr>
          <w:t xml:space="preserve">. </w:t>
        </w:r>
      </w:ins>
      <w:ins w:id="216" w:author="Bo Shen" w:date="2023-02-03T17:22:00Z">
        <w:r w:rsidR="00BF0639">
          <w:rPr>
            <w:rFonts w:ascii="Times New Roman" w:hAnsi="Times New Roman" w:cs="Times New Roman"/>
            <w:color w:val="000000" w:themeColor="text1"/>
          </w:rPr>
          <w:t xml:space="preserve">The LDDM predicts the </w:t>
        </w:r>
      </w:ins>
      <w:ins w:id="217" w:author="Bo Shen" w:date="2023-02-03T17:20:00Z">
        <w:r w:rsidR="00BF0639">
          <w:rPr>
            <w:rFonts w:ascii="Times New Roman" w:hAnsi="Times New Roman" w:cs="Times New Roman"/>
            <w:color w:val="000000" w:themeColor="text1"/>
          </w:rPr>
          <w:t xml:space="preserve">dynamics of the </w:t>
        </w:r>
      </w:ins>
      <w:ins w:id="218" w:author="Bo Shen" w:date="2023-02-03T17:22:00Z">
        <w:r w:rsidR="002B13C4">
          <w:rPr>
            <w:rFonts w:ascii="Times New Roman" w:hAnsi="Times New Roman" w:cs="Times New Roman"/>
            <w:color w:val="000000" w:themeColor="text1"/>
          </w:rPr>
          <w:t>two types of</w:t>
        </w:r>
      </w:ins>
      <w:ins w:id="219"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220"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221"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222" w:author="Bo Shen" w:date="2023-02-03T17:23:00Z">
        <w:r w:rsidR="002B13C4">
          <w:rPr>
            <w:rFonts w:ascii="Times New Roman" w:hAnsi="Times New Roman" w:cs="Times New Roman"/>
            <w:color w:val="000000" w:themeColor="text1"/>
          </w:rPr>
          <w:t xml:space="preserve">underlying the computation of the excitatory neurons </w:t>
        </w:r>
      </w:ins>
      <w:del w:id="223"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224" w:author="Bo Shen" w:date="2023-02-03T17:25:00Z">
        <w:r w:rsidR="002B13C4">
          <w:rPr>
            <w:rFonts w:ascii="Times New Roman" w:hAnsi="Times New Roman" w:cs="Times New Roman"/>
            <w:color w:val="000000" w:themeColor="text1"/>
          </w:rPr>
          <w:t xml:space="preserve">The two </w:t>
        </w:r>
      </w:ins>
      <w:ins w:id="225" w:author="Bo Shen" w:date="2023-02-03T17:23:00Z">
        <w:r w:rsidR="002B13C4" w:rsidRPr="002B13C4">
          <w:rPr>
            <w:rFonts w:ascii="Times New Roman" w:hAnsi="Times New Roman" w:cs="Times New Roman"/>
            <w:i/>
            <w:iCs/>
            <w:color w:val="000000" w:themeColor="text1"/>
            <w:rPrChange w:id="226"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227" w:author="Bo Shen" w:date="2023-02-03T17:25:00Z">
        <w:r w:rsidR="002B13C4">
          <w:rPr>
            <w:rFonts w:ascii="Times New Roman" w:hAnsi="Times New Roman" w:cs="Times New Roman"/>
            <w:color w:val="000000" w:themeColor="text1"/>
          </w:rPr>
          <w:t xml:space="preserve">units share the same activity before </w:t>
        </w:r>
      </w:ins>
      <w:ins w:id="228" w:author="Bo Shen" w:date="2023-02-03T17:26:00Z">
        <w:r w:rsidR="002B13C4">
          <w:rPr>
            <w:rFonts w:ascii="Times New Roman" w:hAnsi="Times New Roman" w:cs="Times New Roman"/>
            <w:color w:val="000000" w:themeColor="text1"/>
          </w:rPr>
          <w:t xml:space="preserve">the </w:t>
        </w:r>
      </w:ins>
      <w:ins w:id="229" w:author="Bo Shen" w:date="2023-02-03T17:32:00Z">
        <w:r w:rsidR="00D01211">
          <w:rPr>
            <w:rFonts w:ascii="Times New Roman" w:hAnsi="Times New Roman" w:cs="Times New Roman"/>
            <w:color w:val="000000" w:themeColor="text1"/>
          </w:rPr>
          <w:t>go signal but bifurcate after the go signal because of disinhibition.</w:t>
        </w:r>
      </w:ins>
      <w:ins w:id="230" w:author="Bo Shen" w:date="2023-02-03T17:25:00Z">
        <w:r w:rsidR="002B13C4">
          <w:rPr>
            <w:rFonts w:ascii="Times New Roman" w:hAnsi="Times New Roman" w:cs="Times New Roman"/>
            <w:color w:val="000000" w:themeColor="text1"/>
          </w:rPr>
          <w:t xml:space="preserve"> </w:t>
        </w:r>
      </w:ins>
      <w:ins w:id="231" w:author="Bo Shen" w:date="2023-02-03T17:32:00Z">
        <w:r w:rsidR="00A5318E">
          <w:rPr>
            <w:rFonts w:ascii="Times New Roman" w:hAnsi="Times New Roman" w:cs="Times New Roman"/>
            <w:color w:val="000000" w:themeColor="text1"/>
          </w:rPr>
          <w:t xml:space="preserve">Different from </w:t>
        </w:r>
        <w:r w:rsidR="00A5318E" w:rsidRPr="00A5318E">
          <w:rPr>
            <w:rFonts w:ascii="Times New Roman" w:hAnsi="Times New Roman" w:cs="Times New Roman"/>
            <w:i/>
            <w:iCs/>
            <w:color w:val="000000" w:themeColor="text1"/>
            <w:rPrChange w:id="232"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233"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234" w:author="Bo Shen" w:date="2023-02-03T17:34:00Z">
        <w:r w:rsidR="00705541">
          <w:rPr>
            <w:rFonts w:ascii="Times New Roman" w:hAnsi="Times New Roman" w:cs="Times New Roman"/>
            <w:color w:val="000000" w:themeColor="text1"/>
          </w:rPr>
          <w:t>in the sub-circuit receivi</w:t>
        </w:r>
      </w:ins>
      <w:ins w:id="235" w:author="Bo Shen" w:date="2023-02-03T17:35:00Z">
        <w:r w:rsidR="00705541">
          <w:rPr>
            <w:rFonts w:ascii="Times New Roman" w:hAnsi="Times New Roman" w:cs="Times New Roman"/>
            <w:color w:val="000000" w:themeColor="text1"/>
          </w:rPr>
          <w:t xml:space="preserve">ng </w:t>
        </w:r>
      </w:ins>
      <w:ins w:id="236" w:author="Bo Shen" w:date="2023-02-03T17:32:00Z">
        <w:r w:rsidR="00A5318E">
          <w:rPr>
            <w:rFonts w:ascii="Times New Roman" w:hAnsi="Times New Roman" w:cs="Times New Roman"/>
            <w:color w:val="000000" w:themeColor="text1"/>
          </w:rPr>
          <w:lastRenderedPageBreak/>
          <w:t>stron</w:t>
        </w:r>
      </w:ins>
      <w:ins w:id="237"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 lower activit</w:t>
        </w:r>
      </w:ins>
      <w:ins w:id="238" w:author="Bo Shen" w:date="2023-02-03T17:35:00Z">
        <w:r w:rsidR="00705541">
          <w:rPr>
            <w:rFonts w:ascii="Times New Roman" w:hAnsi="Times New Roman" w:cs="Times New Roman"/>
            <w:color w:val="000000" w:themeColor="text1"/>
          </w:rPr>
          <w:t>y</w:t>
        </w:r>
      </w:ins>
      <w:ins w:id="239" w:author="Bo Shen" w:date="2023-02-03T17:33:00Z">
        <w:r w:rsidR="00705541">
          <w:rPr>
            <w:rFonts w:ascii="Times New Roman" w:hAnsi="Times New Roman" w:cs="Times New Roman"/>
            <w:color w:val="000000" w:themeColor="text1"/>
          </w:rPr>
          <w:t xml:space="preserve">, </w:t>
        </w:r>
      </w:ins>
      <w:ins w:id="240" w:author="Bo Shen" w:date="2023-02-03T17:35:00Z">
        <w:r w:rsidR="00705541">
          <w:rPr>
            <w:rFonts w:ascii="Times New Roman" w:hAnsi="Times New Roman" w:cs="Times New Roman"/>
            <w:color w:val="000000" w:themeColor="text1"/>
          </w:rPr>
          <w:t xml:space="preserve">indicating a stronger disinhibition from </w:t>
        </w:r>
        <w:r w:rsidR="00705541" w:rsidRPr="00705541">
          <w:rPr>
            <w:rFonts w:ascii="Times New Roman" w:hAnsi="Times New Roman" w:cs="Times New Roman"/>
            <w:i/>
            <w:iCs/>
            <w:color w:val="000000" w:themeColor="text1"/>
            <w:rPrChange w:id="241" w:author="Bo Shen" w:date="2023-02-03T17:35:00Z">
              <w:rPr>
                <w:rFonts w:ascii="Times New Roman" w:hAnsi="Times New Roman" w:cs="Times New Roman"/>
                <w:color w:val="000000" w:themeColor="text1"/>
              </w:rPr>
            </w:rPrChange>
          </w:rPr>
          <w:t>D</w:t>
        </w:r>
        <w:r w:rsidR="00705541">
          <w:rPr>
            <w:rFonts w:ascii="Times New Roman" w:hAnsi="Times New Roman" w:cs="Times New Roman"/>
            <w:color w:val="000000" w:themeColor="text1"/>
          </w:rPr>
          <w:t xml:space="preserve"> </w:t>
        </w:r>
      </w:ins>
      <w:ins w:id="242" w:author="Bo Shen" w:date="2023-02-03T17:37:00Z">
        <w:r w:rsidR="00803C01">
          <w:rPr>
            <w:rFonts w:ascii="Times New Roman" w:hAnsi="Times New Roman" w:cs="Times New Roman"/>
            <w:color w:val="000000" w:themeColor="text1"/>
          </w:rPr>
          <w:t>to</w:t>
        </w:r>
      </w:ins>
      <w:ins w:id="243" w:author="Bo Shen" w:date="2023-02-03T17:34:00Z">
        <w:r w:rsidR="00705541">
          <w:rPr>
            <w:rFonts w:ascii="Times New Roman" w:hAnsi="Times New Roman" w:cs="Times New Roman"/>
            <w:color w:val="000000" w:themeColor="text1"/>
          </w:rPr>
          <w:t xml:space="preserve"> releas</w:t>
        </w:r>
      </w:ins>
      <w:ins w:id="244" w:author="Bo Shen" w:date="2023-02-03T17:37:00Z">
        <w:r w:rsidR="00803C01">
          <w:rPr>
            <w:rFonts w:ascii="Times New Roman" w:hAnsi="Times New Roman" w:cs="Times New Roman"/>
            <w:color w:val="000000" w:themeColor="text1"/>
          </w:rPr>
          <w:t>e</w:t>
        </w:r>
      </w:ins>
      <w:ins w:id="245" w:author="Bo Shen" w:date="2023-02-03T17:36:00Z">
        <w:r w:rsidR="008579A2">
          <w:rPr>
            <w:rFonts w:ascii="Times New Roman" w:hAnsi="Times New Roman" w:cs="Times New Roman"/>
            <w:color w:val="000000" w:themeColor="text1"/>
          </w:rPr>
          <w:t xml:space="preserve"> the gain control on</w:t>
        </w:r>
      </w:ins>
      <w:ins w:id="246" w:author="Bo Shen" w:date="2023-02-03T17:33:00Z">
        <w:r w:rsidR="00705541">
          <w:rPr>
            <w:rFonts w:ascii="Times New Roman" w:hAnsi="Times New Roman" w:cs="Times New Roman"/>
            <w:color w:val="000000" w:themeColor="text1"/>
          </w:rPr>
          <w:t xml:space="preserve"> </w:t>
        </w:r>
      </w:ins>
      <w:ins w:id="247" w:author="Bo Shen" w:date="2023-02-03T17:34:00Z">
        <w:r w:rsidR="00705541">
          <w:rPr>
            <w:rFonts w:ascii="Times New Roman" w:hAnsi="Times New Roman" w:cs="Times New Roman"/>
            <w:color w:val="000000" w:themeColor="text1"/>
          </w:rPr>
          <w:t xml:space="preserve">the </w:t>
        </w:r>
        <w:r w:rsidR="00705541" w:rsidRPr="00705541">
          <w:rPr>
            <w:rFonts w:ascii="Times New Roman" w:hAnsi="Times New Roman" w:cs="Times New Roman"/>
            <w:i/>
            <w:iCs/>
            <w:color w:val="000000" w:themeColor="text1"/>
            <w:rPrChange w:id="248"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del w:id="249"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6EF833D9"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oth </w:t>
      </w:r>
      <w:r w:rsidRPr="0060258A">
        <w:rPr>
          <w:rFonts w:ascii="Times New Roman" w:hAnsi="Times New Roman" w:cs="Times New Roman"/>
          <w:color w:val="000000" w:themeColor="text1"/>
        </w:rPr>
        <w:lastRenderedPageBreak/>
        <w:t>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250"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2187A688">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2053BCAF" w:rsidR="009F0487" w:rsidRDefault="002F3820" w:rsidP="00E75038">
                            <w:pPr>
                              <w:pStyle w:val="Caption"/>
                              <w:keepNext/>
                              <w:jc w:val="center"/>
                            </w:pPr>
                            <w:ins w:id="251"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4"/>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252" w:author="Bo Shen" w:date="2023-02-03T17:12:00Z">
                              <w:r w:rsidR="009F0487"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25"/>
                                            <a:stretch>
                                              <a:fillRect/>
                                            </a:stretch>
                                          </pic:blipFill>
                                          <pic:spPr>
                                            <a:xfrm>
                                              <a:off x="0" y="0"/>
                                              <a:ext cx="5713739" cy="6470687"/>
                                            </a:xfrm>
                                            <a:prstGeom prst="rect">
                                              <a:avLst/>
                                            </a:prstGeom>
                                          </pic:spPr>
                                        </pic:pic>
                                      </a:graphicData>
                                    </a:graphic>
                                  </wp:inline>
                                </w:drawing>
                              </w:r>
                            </w:del>
                          </w:p>
                          <w:p w14:paraId="2009246A" w14:textId="6DEDE1FC"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53" w:author="Bo Shen" w:date="2023-02-03T17:17:00Z">
                              <w:r w:rsidRPr="00487FB9" w:rsidDel="00FB5198">
                                <w:rPr>
                                  <w:rFonts w:ascii="Times New Roman" w:hAnsi="Times New Roman" w:cs="Times New Roman"/>
                                  <w:i w:val="0"/>
                                  <w:color w:val="000000" w:themeColor="text1"/>
                                  <w:sz w:val="24"/>
                                  <w:szCs w:val="24"/>
                                </w:rPr>
                                <w:delText>Choice accuracy</w:delText>
                              </w:r>
                            </w:del>
                            <w:ins w:id="254" w:author="Bo Shen" w:date="2023-02-03T17:17:00Z">
                              <w:r w:rsidR="00FB5198">
                                <w:rPr>
                                  <w:rFonts w:ascii="Times New Roman" w:hAnsi="Times New Roman" w:cs="Times New Roman"/>
                                  <w:i w:val="0"/>
                                  <w:color w:val="000000" w:themeColor="text1"/>
                                  <w:sz w:val="24"/>
                                  <w:szCs w:val="24"/>
                                </w:rPr>
                                <w:t xml:space="preserve">The model predicted dynamics of </w:t>
                              </w:r>
                              <w:r w:rsidR="00FB5198" w:rsidRPr="00FB5198">
                                <w:rPr>
                                  <w:rFonts w:ascii="Times New Roman" w:hAnsi="Times New Roman" w:cs="Times New Roman"/>
                                  <w:iCs w:val="0"/>
                                  <w:color w:val="000000" w:themeColor="text1"/>
                                  <w:sz w:val="24"/>
                                  <w:szCs w:val="24"/>
                                  <w:rPrChange w:id="255" w:author="Bo Shen" w:date="2023-02-03T17:17:00Z">
                                    <w:rPr>
                                      <w:rFonts w:ascii="Times New Roman" w:hAnsi="Times New Roman" w:cs="Times New Roman"/>
                                      <w:i w:val="0"/>
                                      <w:color w:val="000000" w:themeColor="text1"/>
                                      <w:sz w:val="24"/>
                                      <w:szCs w:val="24"/>
                                    </w:rPr>
                                  </w:rPrChange>
                                </w:rPr>
                                <w:t>G</w:t>
                              </w:r>
                              <w:r w:rsidR="00FB5198">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56" w:author="Bo Shen" w:date="2023-02-03T17:18:00Z">
                              <w:r w:rsidRPr="00FB5198" w:rsidDel="00FB5198">
                                <w:rPr>
                                  <w:rFonts w:ascii="Times New Roman" w:hAnsi="Times New Roman" w:cs="Times New Roman"/>
                                  <w:iCs w:val="0"/>
                                  <w:color w:val="000000" w:themeColor="text1"/>
                                  <w:sz w:val="24"/>
                                  <w:szCs w:val="24"/>
                                  <w:rPrChange w:id="257" w:author="Bo Shen" w:date="2023-02-03T17:18:00Z">
                                    <w:rPr>
                                      <w:rFonts w:ascii="Times New Roman" w:hAnsi="Times New Roman" w:cs="Times New Roman"/>
                                      <w:i w:val="0"/>
                                      <w:color w:val="000000" w:themeColor="text1"/>
                                      <w:sz w:val="24"/>
                                      <w:szCs w:val="24"/>
                                    </w:rPr>
                                  </w:rPrChange>
                                </w:rPr>
                                <w:delText xml:space="preserve">RT </w:delText>
                              </w:r>
                            </w:del>
                            <w:ins w:id="258" w:author="Bo Shen" w:date="2023-02-03T17:18:00Z">
                              <w:r w:rsidR="00FB5198" w:rsidRPr="00FB5198">
                                <w:rPr>
                                  <w:rFonts w:ascii="Times New Roman" w:hAnsi="Times New Roman" w:cs="Times New Roman"/>
                                  <w:iCs w:val="0"/>
                                  <w:color w:val="000000" w:themeColor="text1"/>
                                  <w:sz w:val="24"/>
                                  <w:szCs w:val="24"/>
                                  <w:rPrChange w:id="259" w:author="Bo Shen" w:date="2023-02-03T17:18:00Z">
                                    <w:rPr>
                                      <w:rFonts w:ascii="Times New Roman" w:hAnsi="Times New Roman" w:cs="Times New Roman"/>
                                      <w:i w:val="0"/>
                                      <w:color w:val="000000" w:themeColor="text1"/>
                                      <w:sz w:val="24"/>
                                      <w:szCs w:val="24"/>
                                    </w:rPr>
                                  </w:rPrChange>
                                </w:rPr>
                                <w:t>D</w:t>
                              </w:r>
                              <w:r w:rsidR="00FB5198">
                                <w:rPr>
                                  <w:rFonts w:ascii="Times New Roman" w:hAnsi="Times New Roman" w:cs="Times New Roman"/>
                                  <w:i w:val="0"/>
                                  <w:color w:val="000000" w:themeColor="text1"/>
                                  <w:sz w:val="24"/>
                                  <w:szCs w:val="24"/>
                                </w:rPr>
                                <w:t xml:space="preserve"> units</w:t>
                              </w:r>
                              <w:r w:rsidR="00FB5198"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60"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261"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2053BCAF" w:rsidR="009F0487" w:rsidRDefault="002F3820" w:rsidP="00E75038">
                      <w:pPr>
                        <w:pStyle w:val="Caption"/>
                        <w:keepNext/>
                        <w:jc w:val="center"/>
                      </w:pPr>
                      <w:ins w:id="284"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6"/>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285" w:author="Bo Shen" w:date="2023-02-03T17:12:00Z">
                        <w:r w:rsidR="009F0487"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27"/>
                                      <a:stretch>
                                        <a:fillRect/>
                                      </a:stretch>
                                    </pic:blipFill>
                                    <pic:spPr>
                                      <a:xfrm>
                                        <a:off x="0" y="0"/>
                                        <a:ext cx="5713739" cy="6470687"/>
                                      </a:xfrm>
                                      <a:prstGeom prst="rect">
                                        <a:avLst/>
                                      </a:prstGeom>
                                    </pic:spPr>
                                  </pic:pic>
                                </a:graphicData>
                              </a:graphic>
                            </wp:inline>
                          </w:drawing>
                        </w:r>
                      </w:del>
                    </w:p>
                    <w:p w14:paraId="2009246A" w14:textId="6DEDE1FC"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86" w:author="Bo Shen" w:date="2023-02-03T17:17:00Z">
                        <w:r w:rsidRPr="00487FB9" w:rsidDel="00FB5198">
                          <w:rPr>
                            <w:rFonts w:ascii="Times New Roman" w:hAnsi="Times New Roman" w:cs="Times New Roman"/>
                            <w:i w:val="0"/>
                            <w:color w:val="000000" w:themeColor="text1"/>
                            <w:sz w:val="24"/>
                            <w:szCs w:val="24"/>
                          </w:rPr>
                          <w:delText>Choice accuracy</w:delText>
                        </w:r>
                      </w:del>
                      <w:ins w:id="287" w:author="Bo Shen" w:date="2023-02-03T17:17:00Z">
                        <w:r w:rsidR="00FB5198">
                          <w:rPr>
                            <w:rFonts w:ascii="Times New Roman" w:hAnsi="Times New Roman" w:cs="Times New Roman"/>
                            <w:i w:val="0"/>
                            <w:color w:val="000000" w:themeColor="text1"/>
                            <w:sz w:val="24"/>
                            <w:szCs w:val="24"/>
                          </w:rPr>
                          <w:t xml:space="preserve">The model predicted dynamics of </w:t>
                        </w:r>
                        <w:r w:rsidR="00FB5198" w:rsidRPr="00FB5198">
                          <w:rPr>
                            <w:rFonts w:ascii="Times New Roman" w:hAnsi="Times New Roman" w:cs="Times New Roman"/>
                            <w:iCs w:val="0"/>
                            <w:color w:val="000000" w:themeColor="text1"/>
                            <w:sz w:val="24"/>
                            <w:szCs w:val="24"/>
                            <w:rPrChange w:id="288" w:author="Bo Shen" w:date="2023-02-03T17:17:00Z">
                              <w:rPr>
                                <w:rFonts w:ascii="Times New Roman" w:hAnsi="Times New Roman" w:cs="Times New Roman"/>
                                <w:i w:val="0"/>
                                <w:color w:val="000000" w:themeColor="text1"/>
                                <w:sz w:val="24"/>
                                <w:szCs w:val="24"/>
                              </w:rPr>
                            </w:rPrChange>
                          </w:rPr>
                          <w:t>G</w:t>
                        </w:r>
                        <w:r w:rsidR="00FB5198">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89" w:author="Bo Shen" w:date="2023-02-03T17:18:00Z">
                        <w:r w:rsidRPr="00FB5198" w:rsidDel="00FB5198">
                          <w:rPr>
                            <w:rFonts w:ascii="Times New Roman" w:hAnsi="Times New Roman" w:cs="Times New Roman"/>
                            <w:iCs w:val="0"/>
                            <w:color w:val="000000" w:themeColor="text1"/>
                            <w:sz w:val="24"/>
                            <w:szCs w:val="24"/>
                            <w:rPrChange w:id="290" w:author="Bo Shen" w:date="2023-02-03T17:18:00Z">
                              <w:rPr>
                                <w:rFonts w:ascii="Times New Roman" w:hAnsi="Times New Roman" w:cs="Times New Roman"/>
                                <w:i w:val="0"/>
                                <w:color w:val="000000" w:themeColor="text1"/>
                                <w:sz w:val="24"/>
                                <w:szCs w:val="24"/>
                              </w:rPr>
                            </w:rPrChange>
                          </w:rPr>
                          <w:delText xml:space="preserve">RT </w:delText>
                        </w:r>
                      </w:del>
                      <w:ins w:id="291" w:author="Bo Shen" w:date="2023-02-03T17:18:00Z">
                        <w:r w:rsidR="00FB5198" w:rsidRPr="00FB5198">
                          <w:rPr>
                            <w:rFonts w:ascii="Times New Roman" w:hAnsi="Times New Roman" w:cs="Times New Roman"/>
                            <w:iCs w:val="0"/>
                            <w:color w:val="000000" w:themeColor="text1"/>
                            <w:sz w:val="24"/>
                            <w:szCs w:val="24"/>
                            <w:rPrChange w:id="292" w:author="Bo Shen" w:date="2023-02-03T17:18:00Z">
                              <w:rPr>
                                <w:rFonts w:ascii="Times New Roman" w:hAnsi="Times New Roman" w:cs="Times New Roman"/>
                                <w:i w:val="0"/>
                                <w:color w:val="000000" w:themeColor="text1"/>
                                <w:sz w:val="24"/>
                                <w:szCs w:val="24"/>
                              </w:rPr>
                            </w:rPrChange>
                          </w:rPr>
                          <w:t>D</w:t>
                        </w:r>
                        <w:r w:rsidR="00FB5198">
                          <w:rPr>
                            <w:rFonts w:ascii="Times New Roman" w:hAnsi="Times New Roman" w:cs="Times New Roman"/>
                            <w:i w:val="0"/>
                            <w:color w:val="000000" w:themeColor="text1"/>
                            <w:sz w:val="24"/>
                            <w:szCs w:val="24"/>
                          </w:rPr>
                          <w:t xml:space="preserve"> units</w:t>
                        </w:r>
                        <w:r w:rsidR="00FB5198"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93"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294"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4E6396A1">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07FFB38B" w:rsidR="009F0487" w:rsidRDefault="005A666D" w:rsidP="009765D1">
                            <w:pPr>
                              <w:keepNext/>
                              <w:spacing w:line="480" w:lineRule="auto"/>
                              <w:jc w:val="both"/>
                            </w:pPr>
                            <w:ins w:id="262"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a:stretch>
                                              <a:fillRect/>
                                            </a:stretch>
                                          </pic:blipFill>
                                          <pic:spPr>
                                            <a:xfrm>
                                              <a:off x="0" y="0"/>
                                              <a:ext cx="5754370" cy="3634105"/>
                                            </a:xfrm>
                                            <a:prstGeom prst="rect">
                                              <a:avLst/>
                                            </a:prstGeom>
                                          </pic:spPr>
                                        </pic:pic>
                                      </a:graphicData>
                                    </a:graphic>
                                  </wp:inline>
                                </w:drawing>
                              </w:r>
                            </w:ins>
                            <w:del w:id="263" w:author="Bo Shen" w:date="2023-02-03T18:04:00Z">
                              <w:r w:rsidR="009F0487"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29">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126BB5E8" w14:textId="79BFCC8B"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64" w:name="_Ref60739534"/>
                            <w:r w:rsidRPr="00CC16B6">
                              <w:rPr>
                                <w:rFonts w:ascii="Times New Roman" w:hAnsi="Times New Roman" w:cs="Times New Roman"/>
                                <w:b/>
                                <w:i w:val="0"/>
                                <w:color w:val="000000" w:themeColor="text1"/>
                                <w:sz w:val="24"/>
                                <w:szCs w:val="24"/>
                              </w:rPr>
                              <w:t xml:space="preserve">Figure </w:t>
                            </w:r>
                            <w:bookmarkEnd w:id="26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265" w:author="Bo Shen" w:date="2023-02-03T18:05:00Z">
                                  <w:rPr>
                                    <w:rFonts w:ascii="Cambria Math" w:hAnsi="Cambria Math" w:cs="Times New Roman"/>
                                    <w:color w:val="000000" w:themeColor="text1"/>
                                    <w:sz w:val="24"/>
                                    <w:szCs w:val="24"/>
                                  </w:rPr>
                                  <m:t>+</m:t>
                                </w:ins>
                              </m:r>
                              <m:sSub>
                                <m:sSubPr>
                                  <m:ctrlPr>
                                    <w:ins w:id="266" w:author="Bo Shen" w:date="2023-02-03T18:05:00Z">
                                      <w:rPr>
                                        <w:rFonts w:ascii="Cambria Math" w:hAnsi="Cambria Math" w:cs="Times New Roman"/>
                                        <w:color w:val="000000" w:themeColor="text1"/>
                                        <w:sz w:val="24"/>
                                        <w:szCs w:val="24"/>
                                      </w:rPr>
                                    </w:ins>
                                  </m:ctrlPr>
                                </m:sSubPr>
                                <m:e>
                                  <m:r>
                                    <w:ins w:id="267" w:author="Bo Shen" w:date="2023-02-03T18:05:00Z">
                                      <w:rPr>
                                        <w:rFonts w:ascii="Cambria Math" w:hAnsi="Cambria Math" w:cs="Times New Roman"/>
                                        <w:color w:val="000000" w:themeColor="text1"/>
                                        <w:sz w:val="24"/>
                                        <w:szCs w:val="24"/>
                                      </w:rPr>
                                      <m:t>G</m:t>
                                    </w:ins>
                                  </m:r>
                                </m:e>
                                <m:sub>
                                  <m:r>
                                    <w:ins w:id="268"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269" w:author="Bo Shen" w:date="2023-02-03T18:05:00Z">
                                      <w:rPr>
                                        <w:rFonts w:ascii="Cambria Math" w:hAnsi="Cambria Math" w:cs="Times New Roman"/>
                                        <w:color w:val="000000" w:themeColor="text1"/>
                                        <w:sz w:val="24"/>
                                        <w:szCs w:val="24"/>
                                      </w:rPr>
                                    </w:ins>
                                  </m:ctrlPr>
                                </m:sSubPr>
                                <m:e>
                                  <m:r>
                                    <w:ins w:id="270" w:author="Bo Shen" w:date="2023-02-03T18:05:00Z">
                                      <w:rPr>
                                        <w:rFonts w:ascii="Cambria Math" w:hAnsi="Cambria Math" w:cs="Times New Roman"/>
                                        <w:color w:val="000000" w:themeColor="text1"/>
                                        <w:sz w:val="24"/>
                                        <w:szCs w:val="24"/>
                                      </w:rPr>
                                      <m:t>G</m:t>
                                    </w:ins>
                                  </m:r>
                                </m:e>
                                <m:sub>
                                  <m:r>
                                    <w:ins w:id="271" w:author="Bo Shen" w:date="2023-02-03T18:05:00Z">
                                      <w:rPr>
                                        <w:rFonts w:ascii="Cambria Math" w:hAnsi="Cambria Math" w:cs="Times New Roman"/>
                                        <w:color w:val="000000" w:themeColor="text1"/>
                                        <w:sz w:val="24"/>
                                        <w:szCs w:val="24"/>
                                      </w:rPr>
                                      <m:t>0</m:t>
                                    </w:ins>
                                  </m:r>
                                </m:sub>
                              </m:sSub>
                            </m:oMath>
                            <w:ins w:id="272" w:author="Bo Shen" w:date="2023-02-03T18:05:00Z">
                              <w:r w:rsidR="00334DDE">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07FFB38B" w:rsidR="009F0487" w:rsidRDefault="005A666D" w:rsidP="009765D1">
                      <w:pPr>
                        <w:keepNext/>
                        <w:spacing w:line="480" w:lineRule="auto"/>
                        <w:jc w:val="both"/>
                      </w:pPr>
                      <w:ins w:id="309"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0"/>
                                      <a:stretch>
                                        <a:fillRect/>
                                      </a:stretch>
                                    </pic:blipFill>
                                    <pic:spPr>
                                      <a:xfrm>
                                        <a:off x="0" y="0"/>
                                        <a:ext cx="5754370" cy="3634105"/>
                                      </a:xfrm>
                                      <a:prstGeom prst="rect">
                                        <a:avLst/>
                                      </a:prstGeom>
                                    </pic:spPr>
                                  </pic:pic>
                                </a:graphicData>
                              </a:graphic>
                            </wp:inline>
                          </w:drawing>
                        </w:r>
                      </w:ins>
                      <w:del w:id="310" w:author="Bo Shen" w:date="2023-02-03T18:04:00Z">
                        <w:r w:rsidR="009F0487"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31">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126BB5E8" w14:textId="79BFCC8B"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311" w:name="_Ref60739534"/>
                      <w:r w:rsidRPr="00CC16B6">
                        <w:rPr>
                          <w:rFonts w:ascii="Times New Roman" w:hAnsi="Times New Roman" w:cs="Times New Roman"/>
                          <w:b/>
                          <w:i w:val="0"/>
                          <w:color w:val="000000" w:themeColor="text1"/>
                          <w:sz w:val="24"/>
                          <w:szCs w:val="24"/>
                        </w:rPr>
                        <w:t xml:space="preserve">Figure </w:t>
                      </w:r>
                      <w:bookmarkEnd w:id="311"/>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312" w:author="Bo Shen" w:date="2023-02-03T18:05:00Z">
                            <w:rPr>
                              <w:rFonts w:ascii="Cambria Math" w:hAnsi="Cambria Math" w:cs="Times New Roman"/>
                              <w:color w:val="000000" w:themeColor="text1"/>
                              <w:sz w:val="24"/>
                              <w:szCs w:val="24"/>
                            </w:rPr>
                            <m:t>+</m:t>
                          </w:ins>
                        </m:r>
                        <m:sSub>
                          <m:sSubPr>
                            <m:ctrlPr>
                              <w:ins w:id="313" w:author="Bo Shen" w:date="2023-02-03T18:05:00Z">
                                <w:rPr>
                                  <w:rFonts w:ascii="Cambria Math" w:hAnsi="Cambria Math" w:cs="Times New Roman"/>
                                  <w:color w:val="000000" w:themeColor="text1"/>
                                  <w:sz w:val="24"/>
                                  <w:szCs w:val="24"/>
                                </w:rPr>
                              </w:ins>
                            </m:ctrlPr>
                          </m:sSubPr>
                          <m:e>
                            <m:r>
                              <w:ins w:id="314" w:author="Bo Shen" w:date="2023-02-03T18:05:00Z">
                                <w:rPr>
                                  <w:rFonts w:ascii="Cambria Math" w:hAnsi="Cambria Math" w:cs="Times New Roman"/>
                                  <w:color w:val="000000" w:themeColor="text1"/>
                                  <w:sz w:val="24"/>
                                  <w:szCs w:val="24"/>
                                </w:rPr>
                                <m:t>G</m:t>
                              </w:ins>
                            </m:r>
                          </m:e>
                          <m:sub>
                            <m:r>
                              <w:ins w:id="315"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316" w:author="Bo Shen" w:date="2023-02-03T18:05:00Z">
                                <w:rPr>
                                  <w:rFonts w:ascii="Cambria Math" w:hAnsi="Cambria Math" w:cs="Times New Roman"/>
                                  <w:color w:val="000000" w:themeColor="text1"/>
                                  <w:sz w:val="24"/>
                                  <w:szCs w:val="24"/>
                                  <w:rPrChange w:id="317" w:author="Bo Shen" w:date="2023-02-03T18:05:00Z">
                                    <w:rPr>
                                      <w:rFonts w:ascii="Cambria Math" w:hAnsi="Cambria Math" w:cs="Times New Roman"/>
                                      <w:color w:val="000000" w:themeColor="text1"/>
                                      <w:sz w:val="24"/>
                                      <w:szCs w:val="24"/>
                                    </w:rPr>
                                  </w:rPrChange>
                                </w:rPr>
                              </w:ins>
                            </m:ctrlPr>
                          </m:sSubPr>
                          <m:e>
                            <m:r>
                              <w:ins w:id="318" w:author="Bo Shen" w:date="2023-02-03T18:05:00Z">
                                <w:rPr>
                                  <w:rFonts w:ascii="Cambria Math" w:hAnsi="Cambria Math" w:cs="Times New Roman"/>
                                  <w:color w:val="000000" w:themeColor="text1"/>
                                  <w:sz w:val="24"/>
                                  <w:szCs w:val="24"/>
                                  <w:rPrChange w:id="319" w:author="Bo Shen" w:date="2023-02-03T18:05:00Z">
                                    <w:rPr>
                                      <w:rFonts w:ascii="Cambria Math" w:hAnsi="Cambria Math" w:cs="Times New Roman"/>
                                      <w:color w:val="000000" w:themeColor="text1"/>
                                      <w:sz w:val="24"/>
                                      <w:szCs w:val="24"/>
                                    </w:rPr>
                                  </w:rPrChange>
                                </w:rPr>
                                <m:t>G</m:t>
                              </w:ins>
                            </m:r>
                          </m:e>
                          <m:sub>
                            <m:r>
                              <w:ins w:id="320" w:author="Bo Shen" w:date="2023-02-03T18:05:00Z">
                                <w:rPr>
                                  <w:rFonts w:ascii="Cambria Math" w:hAnsi="Cambria Math" w:cs="Times New Roman"/>
                                  <w:color w:val="000000" w:themeColor="text1"/>
                                  <w:sz w:val="24"/>
                                  <w:szCs w:val="24"/>
                                  <w:rPrChange w:id="321" w:author="Bo Shen" w:date="2023-02-03T18:05:00Z">
                                    <w:rPr>
                                      <w:rFonts w:ascii="Cambria Math" w:hAnsi="Cambria Math" w:cs="Times New Roman"/>
                                      <w:color w:val="000000" w:themeColor="text1"/>
                                      <w:sz w:val="24"/>
                                      <w:szCs w:val="24"/>
                                    </w:rPr>
                                  </w:rPrChange>
                                </w:rPr>
                                <m:t>0</m:t>
                              </w:ins>
                            </m:r>
                          </m:sub>
                        </m:sSub>
                      </m:oMath>
                      <w:ins w:id="322" w:author="Bo Shen" w:date="2023-02-03T18:05:00Z">
                        <w:r w:rsidR="00334DDE">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273"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274"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75"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76" w:author="Bo Shen" w:date="2023-01-26T14:21:00Z">
        <w:r w:rsidR="003011F1">
          <w:rPr>
            <w:rFonts w:ascii="Times New Roman" w:hAnsi="Times New Roman" w:cs="Times New Roman"/>
            <w:color w:val="000000" w:themeColor="text1"/>
          </w:rPr>
          <w:t xml:space="preserve">We set </w:t>
        </w:r>
      </w:ins>
      <w:del w:id="277"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278" w:author="Bo Shen" w:date="2023-01-26T14:22:00Z">
        <w:r w:rsidRPr="0060258A" w:rsidDel="003011F1">
          <w:rPr>
            <w:rFonts w:ascii="Times New Roman" w:hAnsi="Times New Roman" w:cs="Times New Roman"/>
            <w:color w:val="000000" w:themeColor="text1"/>
          </w:rPr>
          <w:delText>for simplicity</w:delText>
        </w:r>
      </w:del>
      <w:ins w:id="279"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280"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281" w:author="Bo Shen" w:date="2023-01-26T14:27:00Z">
        <w:r w:rsidR="00BE4D64">
          <w:rPr>
            <w:rFonts w:ascii="Times New Roman" w:hAnsi="Times New Roman" w:cs="Times New Roman"/>
            <w:color w:val="000000" w:themeColor="text1"/>
          </w:rPr>
          <w:t>. We realized that</w:t>
        </w:r>
      </w:ins>
      <w:ins w:id="282" w:author="Bo Shen" w:date="2023-01-26T14:48:00Z">
        <w:r w:rsidR="00D60EEE">
          <w:rPr>
            <w:rFonts w:ascii="Times New Roman" w:hAnsi="Times New Roman" w:cs="Times New Roman"/>
            <w:color w:val="000000" w:themeColor="text1"/>
          </w:rPr>
          <w:t xml:space="preserve"> the collinearity issue between</w:t>
        </w:r>
      </w:ins>
      <w:ins w:id="283" w:author="Bo Shen" w:date="2023-01-26T15:01:00Z">
        <w:r w:rsidR="00EF25FA">
          <w:rPr>
            <w:rFonts w:ascii="Times New Roman" w:hAnsi="Times New Roman" w:cs="Times New Roman"/>
            <w:color w:val="000000" w:themeColor="text1"/>
          </w:rPr>
          <w:t xml:space="preserve"> baseline gain control (</w:t>
        </w:r>
      </w:ins>
      <m:oMath>
        <m:sSub>
          <m:sSubPr>
            <m:ctrlPr>
              <w:ins w:id="284" w:author="Bo Shen" w:date="2023-01-26T14:27:00Z">
                <w:rPr>
                  <w:rFonts w:ascii="Cambria Math" w:hAnsi="Cambria Math" w:cs="Times New Roman"/>
                  <w:i/>
                  <w:color w:val="000000" w:themeColor="text1"/>
                </w:rPr>
              </w:ins>
            </m:ctrlPr>
          </m:sSubPr>
          <m:e>
            <m:r>
              <w:ins w:id="285" w:author="Bo Shen" w:date="2023-01-26T14:27:00Z">
                <w:rPr>
                  <w:rFonts w:ascii="Cambria Math" w:hAnsi="Cambria Math" w:cs="Times New Roman"/>
                  <w:color w:val="000000" w:themeColor="text1"/>
                </w:rPr>
                <m:t>G</m:t>
              </w:ins>
            </m:r>
          </m:e>
          <m:sub>
            <m:r>
              <w:ins w:id="286" w:author="Bo Shen" w:date="2023-01-26T14:27:00Z">
                <w:rPr>
                  <w:rFonts w:ascii="Cambria Math" w:hAnsi="Cambria Math" w:cs="Times New Roman"/>
                  <w:color w:val="000000" w:themeColor="text1"/>
                </w:rPr>
                <m:t>0</m:t>
              </w:ins>
            </m:r>
          </m:sub>
        </m:sSub>
      </m:oMath>
      <w:ins w:id="287" w:author="Bo Shen" w:date="2023-01-26T15:01:00Z">
        <w:r w:rsidR="00EF25FA">
          <w:rPr>
            <w:rFonts w:ascii="Times New Roman" w:hAnsi="Times New Roman" w:cs="Times New Roman"/>
            <w:color w:val="000000" w:themeColor="text1"/>
          </w:rPr>
          <w:t>)</w:t>
        </w:r>
      </w:ins>
      <w:ins w:id="288" w:author="Bo Shen" w:date="2023-01-26T14:27:00Z">
        <w:r w:rsidR="00BE4D64">
          <w:rPr>
            <w:rFonts w:ascii="Times New Roman" w:hAnsi="Times New Roman" w:cs="Times New Roman"/>
            <w:color w:val="000000" w:themeColor="text1"/>
          </w:rPr>
          <w:t xml:space="preserve"> and</w:t>
        </w:r>
      </w:ins>
      <w:ins w:id="289" w:author="Bo Shen" w:date="2023-01-26T15:01:00Z">
        <w:r w:rsidR="00EF25FA">
          <w:rPr>
            <w:rFonts w:ascii="Times New Roman" w:hAnsi="Times New Roman" w:cs="Times New Roman"/>
            <w:color w:val="000000" w:themeColor="text1"/>
          </w:rPr>
          <w:t xml:space="preserve"> self-excit</w:t>
        </w:r>
      </w:ins>
      <w:ins w:id="290" w:author="Bo Shen" w:date="2023-01-26T15:02:00Z">
        <w:r w:rsidR="00EF25FA">
          <w:rPr>
            <w:rFonts w:ascii="Times New Roman" w:hAnsi="Times New Roman" w:cs="Times New Roman"/>
            <w:color w:val="000000" w:themeColor="text1"/>
          </w:rPr>
          <w:t>ation</w:t>
        </w:r>
      </w:ins>
      <w:ins w:id="291" w:author="Bo Shen" w:date="2023-01-26T14:27:00Z">
        <w:r w:rsidR="00BE4D64">
          <w:rPr>
            <w:rFonts w:ascii="Times New Roman" w:hAnsi="Times New Roman" w:cs="Times New Roman"/>
            <w:color w:val="000000" w:themeColor="text1"/>
          </w:rPr>
          <w:t xml:space="preserve"> </w:t>
        </w:r>
      </w:ins>
      <w:ins w:id="292" w:author="Bo Shen" w:date="2023-01-26T15:02:00Z">
        <w:r w:rsidR="00EF25FA">
          <w:rPr>
            <w:rFonts w:ascii="Times New Roman" w:hAnsi="Times New Roman" w:cs="Times New Roman"/>
            <w:color w:val="000000" w:themeColor="text1"/>
          </w:rPr>
          <w:t>(</w:t>
        </w:r>
      </w:ins>
      <m:oMath>
        <m:r>
          <w:ins w:id="293" w:author="Bo Shen" w:date="2023-01-26T14:28:00Z">
            <w:rPr>
              <w:rFonts w:ascii="Cambria Math" w:hAnsi="Cambria Math" w:cs="Times New Roman"/>
              <w:color w:val="000000" w:themeColor="text1"/>
            </w:rPr>
            <m:t>α</m:t>
          </w:ins>
        </m:r>
      </m:oMath>
      <w:ins w:id="294" w:author="Bo Shen" w:date="2023-01-26T15:02:00Z">
        <w:r w:rsidR="00EF25FA">
          <w:rPr>
            <w:rFonts w:ascii="Times New Roman" w:hAnsi="Times New Roman" w:cs="Times New Roman"/>
            <w:color w:val="000000" w:themeColor="text1"/>
          </w:rPr>
          <w:t>)</w:t>
        </w:r>
      </w:ins>
      <w:ins w:id="295" w:author="Bo Shen" w:date="2023-01-26T14:28:00Z">
        <w:r w:rsidR="00BE4D64">
          <w:rPr>
            <w:rFonts w:ascii="Times New Roman" w:hAnsi="Times New Roman" w:cs="Times New Roman"/>
            <w:color w:val="000000" w:themeColor="text1"/>
          </w:rPr>
          <w:t xml:space="preserve"> </w:t>
        </w:r>
      </w:ins>
      <w:ins w:id="296" w:author="Bo Shen" w:date="2023-01-26T14:48:00Z">
        <w:r w:rsidR="00D60EEE">
          <w:rPr>
            <w:rFonts w:ascii="Times New Roman" w:hAnsi="Times New Roman" w:cs="Times New Roman"/>
            <w:color w:val="000000" w:themeColor="text1"/>
          </w:rPr>
          <w:t xml:space="preserve">we mentioned </w:t>
        </w:r>
      </w:ins>
      <w:ins w:id="297" w:author="Bo Shen" w:date="2023-01-26T14:49:00Z">
        <w:r w:rsidR="00D60EEE">
          <w:rPr>
            <w:rFonts w:ascii="Times New Roman" w:hAnsi="Times New Roman" w:cs="Times New Roman"/>
            <w:color w:val="000000" w:themeColor="text1"/>
          </w:rPr>
          <w:t xml:space="preserve">above </w:t>
        </w:r>
      </w:ins>
      <w:ins w:id="298" w:author="Bo Shen" w:date="2023-01-26T14:48:00Z">
        <w:r w:rsidR="00D60EEE">
          <w:rPr>
            <w:rFonts w:ascii="Times New Roman" w:hAnsi="Times New Roman" w:cs="Times New Roman"/>
            <w:color w:val="000000" w:themeColor="text1"/>
          </w:rPr>
          <w:t>(</w:t>
        </w:r>
      </w:ins>
      <w:ins w:id="299"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300" w:author="Bo Shen" w:date="2023-01-26T14:50:00Z">
              <w:rPr>
                <w:rFonts w:ascii="Times New Roman" w:hAnsi="Times New Roman" w:cs="Times New Roman"/>
                <w:color w:val="000000" w:themeColor="text1"/>
              </w:rPr>
            </w:rPrChange>
          </w:rPr>
          <w:t>Fig. 4</w:t>
        </w:r>
      </w:ins>
      <w:ins w:id="301" w:author="Bo Shen" w:date="2023-01-26T14:48:00Z">
        <w:r w:rsidR="00D60EEE">
          <w:rPr>
            <w:rFonts w:ascii="Times New Roman" w:hAnsi="Times New Roman" w:cs="Times New Roman"/>
            <w:color w:val="000000" w:themeColor="text1"/>
          </w:rPr>
          <w:t xml:space="preserve">) </w:t>
        </w:r>
      </w:ins>
      <w:ins w:id="302" w:author="Bo Shen" w:date="2023-01-26T14:43:00Z">
        <w:r w:rsidR="003E7760">
          <w:rPr>
            <w:rFonts w:ascii="Times New Roman" w:hAnsi="Times New Roman" w:cs="Times New Roman"/>
            <w:color w:val="000000" w:themeColor="text1"/>
          </w:rPr>
          <w:t xml:space="preserve">still </w:t>
        </w:r>
      </w:ins>
      <w:ins w:id="303" w:author="Bo Shen" w:date="2023-01-26T15:02:00Z">
        <w:r w:rsidR="003A5C9B">
          <w:rPr>
            <w:rFonts w:ascii="Times New Roman" w:hAnsi="Times New Roman" w:cs="Times New Roman"/>
            <w:color w:val="000000" w:themeColor="text1"/>
          </w:rPr>
          <w:t>exists</w:t>
        </w:r>
      </w:ins>
      <w:ins w:id="304" w:author="Bo Shen" w:date="2023-01-26T14:50:00Z">
        <w:r w:rsidR="00D60EEE">
          <w:rPr>
            <w:rFonts w:ascii="Times New Roman" w:hAnsi="Times New Roman" w:cs="Times New Roman"/>
            <w:color w:val="000000" w:themeColor="text1"/>
          </w:rPr>
          <w:t xml:space="preserve"> in </w:t>
        </w:r>
      </w:ins>
      <w:ins w:id="305" w:author="Bo Shen" w:date="2023-01-26T14:30:00Z">
        <w:r w:rsidR="007F2E03">
          <w:rPr>
            <w:rFonts w:ascii="Times New Roman" w:hAnsi="Times New Roman" w:cs="Times New Roman"/>
            <w:color w:val="000000" w:themeColor="text1"/>
          </w:rPr>
          <w:t>predicting WTA cho</w:t>
        </w:r>
      </w:ins>
      <w:ins w:id="306" w:author="Bo Shen" w:date="2023-01-26T14:44:00Z">
        <w:r w:rsidR="003E7760">
          <w:rPr>
            <w:rFonts w:ascii="Times New Roman" w:hAnsi="Times New Roman" w:cs="Times New Roman"/>
            <w:color w:val="000000" w:themeColor="text1"/>
          </w:rPr>
          <w:t>ice</w:t>
        </w:r>
      </w:ins>
      <w:ins w:id="307" w:author="Bo Shen" w:date="2023-01-26T14:50:00Z">
        <w:r w:rsidR="00D60EEE">
          <w:rPr>
            <w:rFonts w:ascii="Times New Roman" w:hAnsi="Times New Roman" w:cs="Times New Roman"/>
            <w:color w:val="000000" w:themeColor="text1"/>
          </w:rPr>
          <w:t xml:space="preserve"> behavior</w:t>
        </w:r>
      </w:ins>
      <w:ins w:id="308" w:author="Bo Shen" w:date="2023-01-26T14:45:00Z">
        <w:r w:rsidR="003E7760">
          <w:rPr>
            <w:rFonts w:ascii="Times New Roman" w:hAnsi="Times New Roman" w:cs="Times New Roman"/>
            <w:color w:val="000000" w:themeColor="text1"/>
          </w:rPr>
          <w:t xml:space="preserve"> </w:t>
        </w:r>
      </w:ins>
      <w:ins w:id="309" w:author="Bo Shen" w:date="2023-01-26T14:44:00Z">
        <w:r w:rsidR="003E7760">
          <w:rPr>
            <w:rFonts w:ascii="Times New Roman" w:hAnsi="Times New Roman" w:cs="Times New Roman"/>
            <w:color w:val="000000" w:themeColor="text1"/>
          </w:rPr>
          <w:t>(</w:t>
        </w:r>
      </w:ins>
      <w:ins w:id="310" w:author="Bo Shen" w:date="2023-01-26T14:45:00Z">
        <w:r w:rsidR="003E7760">
          <w:rPr>
            <w:rFonts w:ascii="Times New Roman" w:hAnsi="Times New Roman" w:cs="Times New Roman"/>
            <w:color w:val="000000" w:themeColor="text1"/>
          </w:rPr>
          <w:t xml:space="preserve">see </w:t>
        </w:r>
      </w:ins>
      <w:ins w:id="311"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312" w:author="Bo Shen" w:date="2023-01-27T18:08:00Z">
        <w:r w:rsidR="00E76512">
          <w:rPr>
            <w:rFonts w:ascii="Times New Roman" w:hAnsi="Times New Roman" w:cs="Times New Roman"/>
            <w:b/>
            <w:color w:val="000000" w:themeColor="text1"/>
            <w:lang w:eastAsia="zh-TW"/>
          </w:rPr>
          <w:t>3</w:t>
        </w:r>
      </w:ins>
      <w:ins w:id="313" w:author="Bo Shen" w:date="2023-01-26T14:44:00Z">
        <w:r w:rsidR="003E7760">
          <w:rPr>
            <w:rFonts w:ascii="Times New Roman" w:hAnsi="Times New Roman" w:cs="Times New Roman"/>
            <w:color w:val="000000" w:themeColor="text1"/>
          </w:rPr>
          <w:t>)</w:t>
        </w:r>
      </w:ins>
      <w:ins w:id="314" w:author="Bo Shen" w:date="2023-01-26T14:47:00Z">
        <w:r w:rsidR="003E7760">
          <w:rPr>
            <w:rFonts w:ascii="Times New Roman" w:hAnsi="Times New Roman" w:cs="Times New Roman"/>
            <w:color w:val="000000" w:themeColor="text1"/>
          </w:rPr>
          <w:t xml:space="preserve">. </w:t>
        </w:r>
      </w:ins>
      <w:ins w:id="315" w:author="Bo Shen" w:date="2023-01-26T14:46:00Z">
        <w:r w:rsidR="003E7760">
          <w:rPr>
            <w:rFonts w:ascii="Times New Roman" w:hAnsi="Times New Roman" w:cs="Times New Roman"/>
            <w:color w:val="000000" w:themeColor="text1"/>
          </w:rPr>
          <w:t xml:space="preserve"> </w:t>
        </w:r>
      </w:ins>
      <w:ins w:id="316" w:author="Bo Shen" w:date="2023-01-26T14:50:00Z">
        <w:r w:rsidR="00D60EEE">
          <w:rPr>
            <w:rFonts w:ascii="Times New Roman" w:hAnsi="Times New Roman" w:cs="Times New Roman"/>
            <w:color w:val="000000" w:themeColor="text1"/>
          </w:rPr>
          <w:t xml:space="preserve">Thus, </w:t>
        </w:r>
      </w:ins>
      <w:ins w:id="317" w:author="Bo Shen" w:date="2023-01-26T14:51:00Z">
        <w:r w:rsidR="00D60EEE">
          <w:rPr>
            <w:rFonts w:ascii="Times New Roman" w:hAnsi="Times New Roman" w:cs="Times New Roman"/>
            <w:color w:val="000000" w:themeColor="text1"/>
          </w:rPr>
          <w:t xml:space="preserve">we </w:t>
        </w:r>
      </w:ins>
      <w:ins w:id="318" w:author="Bo Shen" w:date="2023-01-26T15:02:00Z">
        <w:r w:rsidR="00767265">
          <w:rPr>
            <w:rFonts w:ascii="Times New Roman" w:hAnsi="Times New Roman" w:cs="Times New Roman"/>
            <w:color w:val="000000" w:themeColor="text1"/>
          </w:rPr>
          <w:t xml:space="preserve">kept </w:t>
        </w:r>
      </w:ins>
      <m:oMath>
        <m:r>
          <w:ins w:id="319" w:author="Bo Shen" w:date="2023-01-26T15:02:00Z">
            <w:rPr>
              <w:rFonts w:ascii="Cambria Math" w:hAnsi="Cambria Math" w:cs="Times New Roman"/>
              <w:color w:val="000000" w:themeColor="text1"/>
              <w:lang w:eastAsia="zh-TW"/>
            </w:rPr>
            <m:t>α</m:t>
          </w:ins>
        </m:r>
      </m:oMath>
      <w:ins w:id="320" w:author="Bo Shen" w:date="2023-01-26T15:02:00Z">
        <w:r w:rsidR="00767265">
          <w:rPr>
            <w:rFonts w:ascii="Times New Roman" w:hAnsi="Times New Roman" w:cs="Times New Roman"/>
            <w:color w:val="000000" w:themeColor="text1"/>
          </w:rPr>
          <w:t xml:space="preserve"> as a free parameter</w:t>
        </w:r>
      </w:ins>
      <w:ins w:id="321" w:author="Bo Shen" w:date="2023-01-26T15:03:00Z">
        <w:r w:rsidR="00767265">
          <w:rPr>
            <w:rFonts w:ascii="Times New Roman" w:hAnsi="Times New Roman" w:cs="Times New Roman"/>
            <w:color w:val="000000" w:themeColor="text1"/>
          </w:rPr>
          <w:t xml:space="preserve"> but</w:t>
        </w:r>
      </w:ins>
      <w:ins w:id="322" w:author="Bo Shen" w:date="2023-01-26T15:02:00Z">
        <w:r w:rsidR="00767265">
          <w:rPr>
            <w:rFonts w:ascii="Times New Roman" w:hAnsi="Times New Roman" w:cs="Times New Roman"/>
            <w:color w:val="000000" w:themeColor="text1"/>
          </w:rPr>
          <w:t xml:space="preserve"> </w:t>
        </w:r>
      </w:ins>
      <w:ins w:id="323" w:author="Bo Shen" w:date="2023-01-26T14:51:00Z">
        <w:r w:rsidR="00D60EEE">
          <w:rPr>
            <w:rFonts w:ascii="Times New Roman" w:hAnsi="Times New Roman" w:cs="Times New Roman"/>
            <w:color w:val="000000" w:themeColor="text1"/>
          </w:rPr>
          <w:t xml:space="preserve">set the </w:t>
        </w:r>
      </w:ins>
      <m:oMath>
        <m:sSub>
          <m:sSubPr>
            <m:ctrlPr>
              <w:ins w:id="324" w:author="Bo Shen" w:date="2023-01-26T14:51:00Z">
                <w:rPr>
                  <w:rFonts w:ascii="Cambria Math" w:hAnsi="Cambria Math" w:cs="Times New Roman"/>
                  <w:i/>
                  <w:color w:val="000000" w:themeColor="text1"/>
                </w:rPr>
              </w:ins>
            </m:ctrlPr>
          </m:sSubPr>
          <m:e>
            <m:r>
              <w:ins w:id="325" w:author="Bo Shen" w:date="2023-01-26T14:51:00Z">
                <w:rPr>
                  <w:rFonts w:ascii="Cambria Math" w:hAnsi="Cambria Math" w:cs="Times New Roman"/>
                  <w:color w:val="000000" w:themeColor="text1"/>
                </w:rPr>
                <m:t>G</m:t>
              </w:ins>
            </m:r>
          </m:e>
          <m:sub>
            <m:r>
              <w:ins w:id="326" w:author="Bo Shen" w:date="2023-01-26T14:51:00Z">
                <w:rPr>
                  <w:rFonts w:ascii="Cambria Math" w:hAnsi="Cambria Math" w:cs="Times New Roman"/>
                  <w:color w:val="000000" w:themeColor="text1"/>
                </w:rPr>
                <m:t>0</m:t>
              </w:ins>
            </m:r>
          </m:sub>
        </m:sSub>
      </m:oMath>
      <w:ins w:id="327" w:author="Bo Shen" w:date="2023-01-26T14:51:00Z">
        <w:r w:rsidR="00D60EEE">
          <w:rPr>
            <w:rFonts w:ascii="Times New Roman" w:hAnsi="Times New Roman" w:cs="Times New Roman"/>
            <w:color w:val="000000" w:themeColor="text1"/>
          </w:rPr>
          <w:t xml:space="preserve"> to zero</w:t>
        </w:r>
      </w:ins>
      <w:ins w:id="328" w:author="Bo Shen" w:date="2023-01-26T14:56:00Z">
        <w:r w:rsidR="000C30B1">
          <w:rPr>
            <w:rFonts w:ascii="Times New Roman" w:hAnsi="Times New Roman" w:cs="Times New Roman"/>
            <w:color w:val="000000" w:themeColor="text1"/>
          </w:rPr>
          <w:t>.</w:t>
        </w:r>
      </w:ins>
      <w:ins w:id="329" w:author="Bo Shen" w:date="2023-01-26T15:03:00Z">
        <w:r w:rsidR="00767265">
          <w:rPr>
            <w:rFonts w:ascii="Times New Roman" w:hAnsi="Times New Roman" w:cs="Times New Roman"/>
            <w:color w:val="000000" w:themeColor="text1"/>
          </w:rPr>
          <w:t xml:space="preserve"> </w:t>
        </w:r>
      </w:ins>
      <w:ins w:id="330" w:author="Bo Shen" w:date="2023-01-26T15:04:00Z">
        <w:r w:rsidR="00767265">
          <w:rPr>
            <w:rFonts w:ascii="Times New Roman" w:hAnsi="Times New Roman" w:cs="Times New Roman"/>
            <w:color w:val="000000" w:themeColor="text1"/>
          </w:rPr>
          <w:t>W</w:t>
        </w:r>
      </w:ins>
      <w:ins w:id="331" w:author="Bo Shen" w:date="2023-01-26T15:03:00Z">
        <w:r w:rsidR="00767265">
          <w:rPr>
            <w:rFonts w:ascii="Times New Roman" w:hAnsi="Times New Roman" w:cs="Times New Roman"/>
            <w:color w:val="000000" w:themeColor="text1"/>
          </w:rPr>
          <w:t xml:space="preserve">e </w:t>
        </w:r>
      </w:ins>
      <w:ins w:id="332" w:author="Bo Shen" w:date="2023-01-26T15:27:00Z">
        <w:r w:rsidR="00834808">
          <w:rPr>
            <w:rFonts w:ascii="Times New Roman" w:hAnsi="Times New Roman" w:cs="Times New Roman"/>
            <w:color w:val="000000" w:themeColor="text1"/>
          </w:rPr>
          <w:t>acknowledged</w:t>
        </w:r>
      </w:ins>
      <w:ins w:id="333" w:author="Bo Shen" w:date="2023-01-26T15:03:00Z">
        <w:r w:rsidR="00767265">
          <w:rPr>
            <w:rFonts w:ascii="Times New Roman" w:hAnsi="Times New Roman" w:cs="Times New Roman"/>
            <w:color w:val="000000" w:themeColor="text1"/>
          </w:rPr>
          <w:t xml:space="preserve"> </w:t>
        </w:r>
      </w:ins>
      <w:ins w:id="334" w:author="Bo Shen" w:date="2023-01-26T15:26:00Z">
        <w:r w:rsidR="00834808">
          <w:rPr>
            <w:rFonts w:ascii="Times New Roman" w:hAnsi="Times New Roman" w:cs="Times New Roman"/>
            <w:color w:val="000000" w:themeColor="text1"/>
          </w:rPr>
          <w:t xml:space="preserve">that </w:t>
        </w:r>
      </w:ins>
      <w:ins w:id="335" w:author="Bo Shen" w:date="2023-01-26T15:04:00Z">
        <w:r w:rsidR="00767265">
          <w:rPr>
            <w:rFonts w:ascii="Times New Roman" w:hAnsi="Times New Roman" w:cs="Times New Roman"/>
            <w:color w:val="000000" w:themeColor="text1"/>
          </w:rPr>
          <w:t>th</w:t>
        </w:r>
      </w:ins>
      <w:ins w:id="336" w:author="Bo Shen" w:date="2023-01-26T15:25:00Z">
        <w:r w:rsidR="00834808">
          <w:rPr>
            <w:rFonts w:ascii="Times New Roman" w:hAnsi="Times New Roman" w:cs="Times New Roman"/>
            <w:color w:val="000000" w:themeColor="text1"/>
          </w:rPr>
          <w:t>is</w:t>
        </w:r>
      </w:ins>
      <w:ins w:id="337" w:author="Bo Shen" w:date="2023-01-26T15:04:00Z">
        <w:r w:rsidR="00767265">
          <w:rPr>
            <w:rFonts w:ascii="Times New Roman" w:hAnsi="Times New Roman" w:cs="Times New Roman"/>
            <w:color w:val="000000" w:themeColor="text1"/>
          </w:rPr>
          <w:t xml:space="preserve"> limitation </w:t>
        </w:r>
      </w:ins>
      <w:ins w:id="338" w:author="Bo Shen" w:date="2023-01-26T15:27:00Z">
        <w:r w:rsidR="00834808">
          <w:rPr>
            <w:rFonts w:ascii="Times New Roman" w:hAnsi="Times New Roman" w:cs="Times New Roman"/>
            <w:color w:val="000000" w:themeColor="text1"/>
          </w:rPr>
          <w:t>restricted</w:t>
        </w:r>
      </w:ins>
      <w:ins w:id="339" w:author="Bo Shen" w:date="2023-01-26T15:26:00Z">
        <w:r w:rsidR="00834808">
          <w:rPr>
            <w:rFonts w:ascii="Times New Roman" w:hAnsi="Times New Roman" w:cs="Times New Roman"/>
            <w:color w:val="000000" w:themeColor="text1"/>
          </w:rPr>
          <w:t xml:space="preserve"> the interpretation </w:t>
        </w:r>
      </w:ins>
      <w:ins w:id="340" w:author="Bo Shen" w:date="2023-01-26T15:27:00Z">
        <w:r w:rsidR="00834808">
          <w:rPr>
            <w:rFonts w:ascii="Times New Roman" w:hAnsi="Times New Roman" w:cs="Times New Roman"/>
            <w:color w:val="000000" w:themeColor="text1"/>
          </w:rPr>
          <w:t>of</w:t>
        </w:r>
      </w:ins>
      <w:ins w:id="341" w:author="Bo Shen" w:date="2023-01-26T15:26:00Z">
        <w:r w:rsidR="00834808">
          <w:rPr>
            <w:rFonts w:ascii="Times New Roman" w:hAnsi="Times New Roman" w:cs="Times New Roman"/>
            <w:color w:val="000000" w:themeColor="text1"/>
          </w:rPr>
          <w:t xml:space="preserve"> the parameter</w:t>
        </w:r>
      </w:ins>
      <w:ins w:id="342" w:author="Bo Shen" w:date="2023-01-26T15:03:00Z">
        <w:r w:rsidR="00767265">
          <w:rPr>
            <w:rFonts w:ascii="Times New Roman" w:hAnsi="Times New Roman" w:cs="Times New Roman"/>
            <w:color w:val="000000" w:themeColor="text1"/>
          </w:rPr>
          <w:t xml:space="preserve"> </w:t>
        </w:r>
      </w:ins>
      <m:oMath>
        <m:r>
          <w:ins w:id="343" w:author="Bo Shen" w:date="2023-01-26T15:03:00Z">
            <w:rPr>
              <w:rFonts w:ascii="Cambria Math" w:hAnsi="Cambria Math" w:cs="Times New Roman"/>
              <w:color w:val="000000" w:themeColor="text1"/>
              <w:lang w:eastAsia="zh-TW"/>
            </w:rPr>
            <m:t>α</m:t>
          </w:ins>
        </m:r>
      </m:oMath>
      <w:ins w:id="344" w:author="Bo Shen" w:date="2023-01-26T15:03:00Z">
        <w:r w:rsidR="00767265">
          <w:rPr>
            <w:rFonts w:ascii="Times New Roman" w:hAnsi="Times New Roman" w:cs="Times New Roman"/>
            <w:color w:val="000000" w:themeColor="text1"/>
            <w:lang w:eastAsia="zh-TW"/>
          </w:rPr>
          <w:t xml:space="preserve">. </w:t>
        </w:r>
      </w:ins>
      <w:del w:id="345" w:author="Bo Shen" w:date="2023-01-26T14:27:00Z">
        <w:r w:rsidRPr="0060258A" w:rsidDel="00BE4D64">
          <w:rPr>
            <w:rFonts w:ascii="Times New Roman" w:hAnsi="Times New Roman" w:cs="Times New Roman"/>
            <w:color w:val="000000" w:themeColor="text1"/>
          </w:rPr>
          <w:delText>,</w:delText>
        </w:r>
      </w:del>
      <w:ins w:id="346" w:author="Bo Shen" w:date="2023-01-26T14:57:00Z">
        <w:r w:rsidR="000C30B1">
          <w:rPr>
            <w:rFonts w:ascii="Times New Roman" w:hAnsi="Times New Roman" w:cs="Times New Roman"/>
            <w:color w:val="000000" w:themeColor="text1"/>
          </w:rPr>
          <w:t>T</w:t>
        </w:r>
      </w:ins>
      <w:del w:id="347"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48"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349" w:author="Bo Shen" w:date="2023-01-27T18:03:00Z">
        <w:r w:rsidR="00B30708">
          <w:rPr>
            <w:rFonts w:ascii="Times New Roman" w:hAnsi="Times New Roman" w:cs="Times New Roman"/>
            <w:color w:val="000000" w:themeColor="text1"/>
            <w:lang w:eastAsia="zh-TW"/>
          </w:rPr>
          <w:t>The optimization surface</w:t>
        </w:r>
      </w:ins>
      <w:ins w:id="350" w:author="Bo Shen" w:date="2023-01-27T18:04:00Z">
        <w:r w:rsidR="00B30708">
          <w:rPr>
            <w:rFonts w:ascii="Times New Roman" w:hAnsi="Times New Roman" w:cs="Times New Roman"/>
            <w:color w:val="000000" w:themeColor="text1"/>
            <w:lang w:eastAsia="zh-TW"/>
          </w:rPr>
          <w:t>s</w:t>
        </w:r>
      </w:ins>
      <w:ins w:id="351" w:author="Bo Shen" w:date="2023-01-27T18:03:00Z">
        <w:r w:rsidR="00B30708">
          <w:rPr>
            <w:rFonts w:ascii="Times New Roman" w:hAnsi="Times New Roman" w:cs="Times New Roman"/>
            <w:color w:val="000000" w:themeColor="text1"/>
            <w:lang w:eastAsia="zh-TW"/>
          </w:rPr>
          <w:t xml:space="preserve"> of the model fitting </w:t>
        </w:r>
      </w:ins>
      <w:ins w:id="352" w:author="Bo Shen" w:date="2023-01-27T18:04:00Z">
        <w:r w:rsidR="00B30708">
          <w:rPr>
            <w:rFonts w:ascii="Times New Roman" w:hAnsi="Times New Roman" w:cs="Times New Roman"/>
            <w:color w:val="000000" w:themeColor="text1"/>
            <w:lang w:eastAsia="zh-TW"/>
          </w:rPr>
          <w:t>were</w:t>
        </w:r>
      </w:ins>
      <w:ins w:id="353" w:author="Bo Shen" w:date="2023-01-27T18:03:00Z">
        <w:r w:rsidR="00B30708">
          <w:rPr>
            <w:rFonts w:ascii="Times New Roman" w:hAnsi="Times New Roman" w:cs="Times New Roman"/>
            <w:color w:val="000000" w:themeColor="text1"/>
            <w:lang w:eastAsia="zh-TW"/>
          </w:rPr>
          <w:t xml:space="preserve"> </w:t>
        </w:r>
      </w:ins>
      <w:ins w:id="354" w:author="Bo Shen" w:date="2023-01-27T18:05:00Z">
        <w:r w:rsidR="00B30708">
          <w:rPr>
            <w:rFonts w:ascii="Times New Roman" w:hAnsi="Times New Roman" w:cs="Times New Roman"/>
            <w:color w:val="000000" w:themeColor="text1"/>
            <w:lang w:eastAsia="zh-TW"/>
          </w:rPr>
          <w:t>visualized</w:t>
        </w:r>
      </w:ins>
      <w:ins w:id="355" w:author="Bo Shen" w:date="2023-01-27T18:03:00Z">
        <w:r w:rsidR="00B30708">
          <w:rPr>
            <w:rFonts w:ascii="Times New Roman" w:hAnsi="Times New Roman" w:cs="Times New Roman"/>
            <w:color w:val="000000" w:themeColor="text1"/>
            <w:lang w:eastAsia="zh-TW"/>
          </w:rPr>
          <w:t xml:space="preserve"> across</w:t>
        </w:r>
      </w:ins>
      <w:ins w:id="356" w:author="Bo Shen" w:date="2023-01-27T18:04:00Z">
        <w:r w:rsidR="00B30708">
          <w:rPr>
            <w:rFonts w:ascii="Times New Roman" w:hAnsi="Times New Roman" w:cs="Times New Roman"/>
            <w:color w:val="000000" w:themeColor="text1"/>
            <w:lang w:eastAsia="zh-TW"/>
          </w:rPr>
          <w:t xml:space="preserve"> pairs of</w:t>
        </w:r>
      </w:ins>
      <w:ins w:id="357" w:author="Bo Shen" w:date="2023-01-27T18:03:00Z">
        <w:r w:rsidR="00B30708">
          <w:rPr>
            <w:rFonts w:ascii="Times New Roman" w:hAnsi="Times New Roman" w:cs="Times New Roman"/>
            <w:color w:val="000000" w:themeColor="text1"/>
            <w:lang w:eastAsia="zh-TW"/>
          </w:rPr>
          <w:t xml:space="preserve"> parameter</w:t>
        </w:r>
      </w:ins>
      <w:ins w:id="358" w:author="Bo Shen" w:date="2023-01-27T18:04:00Z">
        <w:r w:rsidR="00B30708">
          <w:rPr>
            <w:rFonts w:ascii="Times New Roman" w:hAnsi="Times New Roman" w:cs="Times New Roman"/>
            <w:color w:val="000000" w:themeColor="text1"/>
            <w:lang w:eastAsia="zh-TW"/>
          </w:rPr>
          <w:t>s</w:t>
        </w:r>
      </w:ins>
      <w:ins w:id="359" w:author="Bo Shen" w:date="2023-01-27T18:05:00Z">
        <w:r w:rsidR="00B30708">
          <w:rPr>
            <w:rFonts w:ascii="Times New Roman" w:hAnsi="Times New Roman" w:cs="Times New Roman"/>
            <w:color w:val="000000" w:themeColor="text1"/>
            <w:lang w:eastAsia="zh-TW"/>
          </w:rPr>
          <w:t xml:space="preserve"> (</w:t>
        </w:r>
      </w:ins>
      <w:ins w:id="360"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361" w:author="Bo Shen" w:date="2023-01-27T18:05:00Z">
        <w:r w:rsidR="00B30708">
          <w:rPr>
            <w:rFonts w:ascii="Times New Roman" w:hAnsi="Times New Roman" w:cs="Times New Roman"/>
            <w:color w:val="000000" w:themeColor="text1"/>
            <w:lang w:eastAsia="zh-TW"/>
          </w:rPr>
          <w:t>)</w:t>
        </w:r>
      </w:ins>
      <w:ins w:id="362" w:author="Bo Shen" w:date="2023-01-27T18:03:00Z">
        <w:r w:rsidR="00B30708">
          <w:rPr>
            <w:rFonts w:ascii="Times New Roman" w:hAnsi="Times New Roman" w:cs="Times New Roman"/>
            <w:color w:val="000000" w:themeColor="text1"/>
            <w:lang w:eastAsia="zh-TW"/>
          </w:rPr>
          <w:t>.</w:t>
        </w:r>
      </w:ins>
      <w:ins w:id="363"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364"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365"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366" w:author="Bo Shen" w:date="2022-11-28T13:47:00Z">
        <w:r w:rsidR="00662EFE">
          <w:rPr>
            <w:rFonts w:ascii="Times New Roman" w:hAnsi="Times New Roman" w:cs="Times New Roman"/>
            <w:color w:val="000000" w:themeColor="text1"/>
            <w:lang w:eastAsia="zh-TW"/>
          </w:rPr>
          <w:t xml:space="preserve"> </w:t>
        </w:r>
      </w:ins>
      <w:del w:id="367" w:author="Bo Shen" w:date="2022-11-28T13:47:00Z">
        <w:r w:rsidRPr="0060258A" w:rsidDel="00662EFE">
          <w:rPr>
            <w:rFonts w:ascii="Times New Roman" w:hAnsi="Times New Roman" w:cs="Times New Roman"/>
            <w:color w:val="000000" w:themeColor="text1"/>
            <w:lang w:eastAsia="zh-TW"/>
          </w:rPr>
          <w:delText>-quantile</w:delText>
        </w:r>
      </w:del>
      <w:ins w:id="368"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369"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370"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371"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372" w:author="Bo Shen" w:date="2023-01-26T14:58:00Z">
                <w:rPr>
                  <w:rFonts w:ascii="Cambria Math" w:hAnsi="Cambria Math" w:cs="Times New Roman"/>
                  <w:i/>
                  <w:color w:val="000000" w:themeColor="text1"/>
                </w:rPr>
              </w:ins>
            </m:ctrlPr>
          </m:sSubPr>
          <m:e>
            <m:r>
              <w:ins w:id="373" w:author="Bo Shen" w:date="2023-01-26T14:58:00Z">
                <w:rPr>
                  <w:rFonts w:ascii="Cambria Math" w:hAnsi="Cambria Math" w:cs="Times New Roman"/>
                  <w:color w:val="000000" w:themeColor="text1"/>
                </w:rPr>
                <m:t>G</m:t>
              </w:ins>
            </m:r>
          </m:e>
          <m:sub>
            <m:r>
              <w:ins w:id="374" w:author="Bo Shen" w:date="2023-01-26T14:58:00Z">
                <w:rPr>
                  <w:rFonts w:ascii="Cambria Math" w:hAnsi="Cambria Math" w:cs="Times New Roman"/>
                  <w:color w:val="000000" w:themeColor="text1"/>
                </w:rPr>
                <m:t>0</m:t>
              </w:ins>
            </m:r>
          </m:sub>
        </m:sSub>
      </m:oMath>
      <w:ins w:id="375" w:author="Bo Shen" w:date="2023-01-26T14:58:00Z">
        <w:r w:rsidR="000C30B1">
          <w:rPr>
            <w:rFonts w:ascii="Times New Roman" w:hAnsi="Times New Roman" w:cs="Times New Roman"/>
            <w:color w:val="000000" w:themeColor="text1"/>
          </w:rPr>
          <w:t xml:space="preserve"> and </w:t>
        </w:r>
      </w:ins>
      <m:oMath>
        <m:r>
          <w:ins w:id="376" w:author="Bo Shen" w:date="2023-01-26T14:58:00Z">
            <w:rPr>
              <w:rFonts w:ascii="Cambria Math" w:hAnsi="Cambria Math" w:cs="Times New Roman"/>
              <w:color w:val="000000" w:themeColor="text1"/>
            </w:rPr>
            <m:t>α</m:t>
          </w:ins>
        </m:r>
      </m:oMath>
      <w:ins w:id="377" w:author="Bo Shen" w:date="2023-01-26T14:58:00Z">
        <w:r w:rsidR="000C30B1">
          <w:rPr>
            <w:rFonts w:ascii="Times New Roman" w:hAnsi="Times New Roman" w:cs="Times New Roman"/>
            <w:color w:val="000000" w:themeColor="text1"/>
          </w:rPr>
          <w:t xml:space="preserve">, the fitted value of </w:t>
        </w:r>
      </w:ins>
      <m:oMath>
        <m:r>
          <w:ins w:id="378" w:author="Bo Shen" w:date="2023-01-26T14:59:00Z">
            <w:rPr>
              <w:rFonts w:ascii="Cambria Math" w:hAnsi="Cambria Math" w:cs="Times New Roman"/>
              <w:color w:val="000000" w:themeColor="text1"/>
            </w:rPr>
            <m:t>α</m:t>
          </w:ins>
        </m:r>
      </m:oMath>
      <w:ins w:id="379" w:author="Bo Shen" w:date="2023-01-26T15:00:00Z">
        <w:r w:rsidR="00EF25FA">
          <w:rPr>
            <w:rFonts w:ascii="Times New Roman" w:hAnsi="Times New Roman" w:cs="Times New Roman"/>
            <w:color w:val="000000" w:themeColor="text1"/>
          </w:rPr>
          <w:t xml:space="preserve"> showed here</w:t>
        </w:r>
      </w:ins>
      <w:ins w:id="380" w:author="Bo Shen" w:date="2023-01-26T14:59:00Z">
        <w:r w:rsidR="000C30B1">
          <w:rPr>
            <w:rFonts w:ascii="Times New Roman" w:hAnsi="Times New Roman" w:cs="Times New Roman"/>
            <w:color w:val="000000" w:themeColor="text1"/>
          </w:rPr>
          <w:t xml:space="preserve"> may not reflect the exact level of recurrence </w:t>
        </w:r>
      </w:ins>
      <w:ins w:id="381" w:author="Bo Shen" w:date="2023-01-26T15:00:00Z">
        <w:r w:rsidR="00EF25FA">
          <w:rPr>
            <w:rFonts w:ascii="Times New Roman" w:hAnsi="Times New Roman" w:cs="Times New Roman"/>
            <w:color w:val="000000" w:themeColor="text1"/>
          </w:rPr>
          <w:t>of</w:t>
        </w:r>
      </w:ins>
      <w:ins w:id="382" w:author="Bo Shen" w:date="2023-01-26T14:59:00Z">
        <w:r w:rsidR="000C30B1">
          <w:rPr>
            <w:rFonts w:ascii="Times New Roman" w:hAnsi="Times New Roman" w:cs="Times New Roman"/>
            <w:color w:val="000000" w:themeColor="text1"/>
          </w:rPr>
          <w:t xml:space="preserve"> the circuit and we acknowledged that future empirical data is </w:t>
        </w:r>
      </w:ins>
      <w:ins w:id="383" w:author="Bo Shen" w:date="2023-01-26T15:01:00Z">
        <w:r w:rsidR="00EF25FA">
          <w:rPr>
            <w:rFonts w:ascii="Times New Roman" w:hAnsi="Times New Roman" w:cs="Times New Roman"/>
            <w:color w:val="000000" w:themeColor="text1"/>
          </w:rPr>
          <w:t>needed</w:t>
        </w:r>
      </w:ins>
      <w:ins w:id="384" w:author="Bo Shen" w:date="2023-01-26T14:59:00Z">
        <w:r w:rsidR="000C30B1">
          <w:rPr>
            <w:rFonts w:ascii="Times New Roman" w:hAnsi="Times New Roman" w:cs="Times New Roman"/>
            <w:color w:val="000000" w:themeColor="text1"/>
          </w:rPr>
          <w:t xml:space="preserve"> </w:t>
        </w:r>
      </w:ins>
      <w:ins w:id="385" w:author="Bo Shen" w:date="2023-01-26T15:01:00Z">
        <w:r w:rsidR="00EF25FA">
          <w:rPr>
            <w:rFonts w:ascii="Times New Roman" w:hAnsi="Times New Roman" w:cs="Times New Roman"/>
            <w:color w:val="000000" w:themeColor="text1"/>
          </w:rPr>
          <w:t>to</w:t>
        </w:r>
      </w:ins>
      <w:ins w:id="386" w:author="Bo Shen" w:date="2023-01-26T14:59:00Z">
        <w:r w:rsidR="000C30B1">
          <w:rPr>
            <w:rFonts w:ascii="Times New Roman" w:hAnsi="Times New Roman" w:cs="Times New Roman"/>
            <w:color w:val="000000" w:themeColor="text1"/>
          </w:rPr>
          <w:t xml:space="preserve"> </w:t>
        </w:r>
      </w:ins>
      <w:ins w:id="387" w:author="Bo Shen" w:date="2023-01-26T15:01:00Z">
        <w:r w:rsidR="00EF25FA">
          <w:rPr>
            <w:rFonts w:ascii="Times New Roman" w:hAnsi="Times New Roman" w:cs="Times New Roman"/>
            <w:color w:val="000000" w:themeColor="text1"/>
          </w:rPr>
          <w:t>differentiate</w:t>
        </w:r>
      </w:ins>
      <w:ins w:id="388" w:author="Bo Shen" w:date="2023-01-26T14:59:00Z">
        <w:r w:rsidR="000C30B1">
          <w:rPr>
            <w:rFonts w:ascii="Times New Roman" w:hAnsi="Times New Roman" w:cs="Times New Roman"/>
            <w:color w:val="000000" w:themeColor="text1"/>
          </w:rPr>
          <w:t xml:space="preserve"> the level of recurrence and baseline gain</w:t>
        </w:r>
      </w:ins>
      <w:ins w:id="389" w:author="Bo Shen" w:date="2023-01-26T15:00:00Z">
        <w:r w:rsidR="000C30B1">
          <w:rPr>
            <w:rFonts w:ascii="Times New Roman" w:hAnsi="Times New Roman" w:cs="Times New Roman"/>
            <w:color w:val="000000" w:themeColor="text1"/>
          </w:rPr>
          <w:t>-</w:t>
        </w:r>
      </w:ins>
      <w:ins w:id="390" w:author="Bo Shen" w:date="2023-01-26T14:59:00Z">
        <w:r w:rsidR="000C30B1">
          <w:rPr>
            <w:rFonts w:ascii="Times New Roman" w:hAnsi="Times New Roman" w:cs="Times New Roman"/>
            <w:color w:val="000000" w:themeColor="text1"/>
          </w:rPr>
          <w:t>control inhibition</w:t>
        </w:r>
      </w:ins>
      <w:ins w:id="391"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3E35C1A4"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392"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393"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394"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395" w:author="Bo Shen" w:date="2023-02-03T10:44:00Z">
        <w:r w:rsidRPr="0060258A" w:rsidDel="007C2977">
          <w:rPr>
            <w:rFonts w:ascii="Times New Roman" w:hAnsi="Times New Roman" w:cs="Times New Roman"/>
            <w:color w:val="000000" w:themeColor="text1"/>
            <w:lang w:eastAsia="zh-TW"/>
          </w:rPr>
          <w:delText xml:space="preserve">see </w:delText>
        </w:r>
      </w:del>
      <w:r w:rsidRPr="0060258A">
        <w:rPr>
          <w:rFonts w:ascii="Times New Roman" w:hAnsi="Times New Roman" w:cs="Times New Roman"/>
          <w:color w:val="000000" w:themeColor="text1"/>
          <w:lang w:eastAsia="zh-TW"/>
        </w:rPr>
        <w:t xml:space="preserve">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396" w:author="Bo Shen" w:date="2023-01-27T18:07:00Z">
        <w:r w:rsidR="00E76512">
          <w:rPr>
            <w:rFonts w:ascii="Times New Roman" w:hAnsi="Times New Roman" w:cs="Times New Roman"/>
            <w:b/>
            <w:color w:val="000000" w:themeColor="text1"/>
            <w:lang w:eastAsia="zh-TW"/>
          </w:rPr>
          <w:t>4</w:t>
        </w:r>
      </w:ins>
      <w:del w:id="397" w:author="Bo Shen" w:date="2023-01-27T18:07:00Z">
        <w:r w:rsidR="00B621A6" w:rsidDel="00E76512">
          <w:rPr>
            <w:rFonts w:ascii="Times New Roman" w:hAnsi="Times New Roman" w:cs="Times New Roman"/>
            <w:b/>
            <w:color w:val="000000" w:themeColor="text1"/>
            <w:lang w:eastAsia="zh-TW"/>
          </w:rPr>
          <w:delText>1</w:delText>
        </w:r>
      </w:del>
      <w:del w:id="398"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399" w:author="Bo Shen" w:date="2023-01-31T11:00:00Z">
        <w:r w:rsidR="00844CEE">
          <w:rPr>
            <w:rFonts w:ascii="Times New Roman" w:hAnsi="Times New Roman" w:cs="Times New Roman"/>
            <w:color w:val="000000" w:themeColor="text1"/>
            <w:lang w:eastAsia="zh-TW"/>
          </w:rPr>
          <w:t xml:space="preserve"> </w:t>
        </w:r>
      </w:ins>
      <w:del w:id="400"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401" w:author="Bo Shen" w:date="2023-02-03T10:49:00Z">
        <w:r w:rsidR="00152CBC">
          <w:rPr>
            <w:rFonts w:ascii="Times New Roman" w:hAnsi="Times New Roman" w:cs="Times New Roman"/>
            <w:color w:val="000000" w:themeColor="text1"/>
            <w:lang w:eastAsia="zh-TW"/>
          </w:rPr>
          <w:t>and another widely acknowledged decision circuit model</w:t>
        </w:r>
      </w:ins>
      <w:ins w:id="402" w:author="Bo Shen" w:date="2023-02-03T11:31:00Z">
        <w:r w:rsidR="00CE2485">
          <w:rPr>
            <w:rFonts w:ascii="Times New Roman" w:hAnsi="Times New Roman" w:cs="Times New Roman"/>
            <w:color w:val="000000" w:themeColor="text1"/>
            <w:lang w:eastAsia="zh-TW"/>
          </w:rPr>
          <w:t xml:space="preserve"> sharing the similar architecture of mutual inhibition</w:t>
        </w:r>
      </w:ins>
      <w:ins w:id="403" w:author="Bo Shen" w:date="2023-02-03T11:32:00Z">
        <w:r w:rsidR="00CE2485">
          <w:rPr>
            <w:rFonts w:ascii="Times New Roman" w:hAnsi="Times New Roman" w:cs="Times New Roman"/>
            <w:color w:val="000000" w:themeColor="text1"/>
            <w:lang w:eastAsia="zh-TW"/>
          </w:rPr>
          <w:t xml:space="preserve"> as the RNM</w:t>
        </w:r>
      </w:ins>
      <w:ins w:id="404" w:author="Bo Shen" w:date="2023-02-03T10:49:00Z">
        <w:r w:rsidR="00152CBC">
          <w:rPr>
            <w:rFonts w:ascii="Times New Roman" w:hAnsi="Times New Roman" w:cs="Times New Roman"/>
            <w:color w:val="000000" w:themeColor="text1"/>
            <w:lang w:eastAsia="zh-TW"/>
          </w:rPr>
          <w:t xml:space="preserve"> – the leaky competin</w:t>
        </w:r>
      </w:ins>
      <w:ins w:id="405" w:author="Bo Shen" w:date="2023-02-03T11:55:00Z">
        <w:r w:rsidR="00702A7F">
          <w:rPr>
            <w:rFonts w:ascii="Times New Roman" w:hAnsi="Times New Roman" w:cs="Times New Roman"/>
            <w:color w:val="000000" w:themeColor="text1"/>
            <w:lang w:eastAsia="zh-TW"/>
          </w:rPr>
          <w:t>g</w:t>
        </w:r>
      </w:ins>
      <w:ins w:id="406" w:author="Bo Shen" w:date="2023-02-03T10:49:00Z">
        <w:r w:rsidR="00152CBC">
          <w:rPr>
            <w:rFonts w:ascii="Times New Roman" w:hAnsi="Times New Roman" w:cs="Times New Roman"/>
            <w:color w:val="000000" w:themeColor="text1"/>
            <w:lang w:eastAsia="zh-TW"/>
          </w:rPr>
          <w:t xml:space="preserve"> accumulator model (LCA)</w:t>
        </w:r>
      </w:ins>
      <w:ins w:id="407"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supplementary </w:t>
        </w:r>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408"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409" w:author="Bo Shen" w:date="2023-02-03T10:51:00Z">
        <w:r w:rsidR="00152CBC">
          <w:rPr>
            <w:rFonts w:ascii="Times New Roman" w:hAnsi="Times New Roman" w:cs="Times New Roman"/>
            <w:color w:val="000000" w:themeColor="text1"/>
            <w:lang w:eastAsia="zh-TW"/>
          </w:rPr>
          <w:t xml:space="preserve">The performances of the three models </w:t>
        </w:r>
      </w:ins>
      <w:ins w:id="410" w:author="Bo Shen" w:date="2023-02-03T10:55:00Z">
        <w:r w:rsidR="002906BA">
          <w:rPr>
            <w:rFonts w:ascii="Times New Roman" w:hAnsi="Times New Roman" w:cs="Times New Roman"/>
            <w:color w:val="000000" w:themeColor="text1"/>
            <w:lang w:eastAsia="zh-TW"/>
          </w:rPr>
          <w:t>were</w:t>
        </w:r>
      </w:ins>
      <w:ins w:id="411" w:author="Bo Shen" w:date="2023-02-03T10:51:00Z">
        <w:r w:rsidR="00152CBC">
          <w:rPr>
            <w:rFonts w:ascii="Times New Roman" w:hAnsi="Times New Roman" w:cs="Times New Roman"/>
            <w:color w:val="000000" w:themeColor="text1"/>
            <w:lang w:eastAsia="zh-TW"/>
          </w:rPr>
          <w:t xml:space="preserve"> close in </w:t>
        </w:r>
        <w:r w:rsidR="00152CBC">
          <w:rPr>
            <w:rFonts w:ascii="Times New Roman" w:hAnsi="Times New Roman" w:cs="Times New Roman"/>
            <w:color w:val="000000" w:themeColor="text1"/>
            <w:lang w:eastAsia="zh-TW"/>
          </w:rPr>
          <w:lastRenderedPageBreak/>
          <w:t>predicting averaged RTs and choice accuracy</w:t>
        </w:r>
      </w:ins>
      <w:ins w:id="412" w:author="Bo Shen" w:date="2023-02-03T10:55:00Z">
        <w:r w:rsidR="002906BA">
          <w:rPr>
            <w:rFonts w:ascii="Times New Roman" w:hAnsi="Times New Roman" w:cs="Times New Roman"/>
            <w:color w:val="000000" w:themeColor="text1"/>
            <w:lang w:eastAsia="zh-TW"/>
          </w:rPr>
          <w:t>. W</w:t>
        </w:r>
      </w:ins>
      <w:ins w:id="413" w:author="Bo Shen" w:date="2023-02-03T10:51:00Z">
        <w:r w:rsidR="00152CBC">
          <w:rPr>
            <w:rFonts w:ascii="Times New Roman" w:hAnsi="Times New Roman" w:cs="Times New Roman"/>
            <w:color w:val="000000" w:themeColor="text1"/>
            <w:lang w:eastAsia="zh-TW"/>
          </w:rPr>
          <w:t>hereas</w:t>
        </w:r>
      </w:ins>
      <w:ins w:id="414" w:author="Bo Shen" w:date="2023-02-03T10:55:00Z">
        <w:r w:rsidR="002906BA">
          <w:rPr>
            <w:rFonts w:ascii="Times New Roman" w:hAnsi="Times New Roman" w:cs="Times New Roman"/>
            <w:color w:val="000000" w:themeColor="text1"/>
            <w:lang w:eastAsia="zh-TW"/>
          </w:rPr>
          <w:t>,</w:t>
        </w:r>
      </w:ins>
      <w:ins w:id="415" w:author="Bo Shen" w:date="2023-02-03T10:51:00Z">
        <w:r w:rsidR="00152CBC">
          <w:rPr>
            <w:rFonts w:ascii="Times New Roman" w:hAnsi="Times New Roman" w:cs="Times New Roman"/>
            <w:color w:val="000000" w:themeColor="text1"/>
            <w:lang w:eastAsia="zh-TW"/>
          </w:rPr>
          <w:t xml:space="preserve"> LDDM captures the skewness and the shape of RT distributions better than the other two, thus </w:t>
        </w:r>
      </w:ins>
      <w:ins w:id="416" w:author="Bo Shen" w:date="2023-02-03T10:54:00Z">
        <w:r w:rsidR="002906BA">
          <w:rPr>
            <w:rFonts w:ascii="Times New Roman" w:hAnsi="Times New Roman" w:cs="Times New Roman"/>
            <w:color w:val="000000" w:themeColor="text1"/>
            <w:lang w:eastAsia="zh-TW"/>
          </w:rPr>
          <w:t>showing</w:t>
        </w:r>
      </w:ins>
      <w:ins w:id="417" w:author="Bo Shen" w:date="2023-02-03T10:51:00Z">
        <w:r w:rsidR="00152CBC">
          <w:rPr>
            <w:rFonts w:ascii="Times New Roman" w:hAnsi="Times New Roman" w:cs="Times New Roman"/>
            <w:color w:val="000000" w:themeColor="text1"/>
            <w:lang w:eastAsia="zh-TW"/>
          </w:rPr>
          <w:t xml:space="preserve"> better goodness of fit </w:t>
        </w:r>
      </w:ins>
      <w:ins w:id="418" w:author="Bo Shen" w:date="2023-02-03T10:52:00Z">
        <w:r w:rsidR="00152CBC">
          <w:rPr>
            <w:rFonts w:ascii="Times New Roman" w:hAnsi="Times New Roman" w:cs="Times New Roman"/>
            <w:color w:val="000000" w:themeColor="text1"/>
            <w:lang w:eastAsia="zh-TW"/>
          </w:rPr>
          <w:t xml:space="preserve">(negative loglikelihood) </w:t>
        </w:r>
      </w:ins>
      <w:ins w:id="419" w:author="Bo Shen" w:date="2023-02-03T10:51:00Z">
        <w:r w:rsidR="00152CBC">
          <w:rPr>
            <w:rFonts w:ascii="Times New Roman" w:hAnsi="Times New Roman" w:cs="Times New Roman"/>
            <w:color w:val="000000" w:themeColor="text1"/>
            <w:lang w:eastAsia="zh-TW"/>
          </w:rPr>
          <w:t>and AIC valu</w:t>
        </w:r>
      </w:ins>
      <w:ins w:id="420" w:author="Bo Shen" w:date="2023-02-03T10:52:00Z">
        <w:r w:rsidR="00152CBC">
          <w:rPr>
            <w:rFonts w:ascii="Times New Roman" w:hAnsi="Times New Roman" w:cs="Times New Roman"/>
            <w:color w:val="000000" w:themeColor="text1"/>
            <w:lang w:eastAsia="zh-TW"/>
          </w:rPr>
          <w:t>e</w:t>
        </w:r>
      </w:ins>
      <w:ins w:id="421" w:author="Bo Shen" w:date="2023-02-03T10:51:00Z">
        <w:r w:rsidR="00152CBC">
          <w:rPr>
            <w:rFonts w:ascii="Times New Roman" w:hAnsi="Times New Roman" w:cs="Times New Roman"/>
            <w:color w:val="000000" w:themeColor="text1"/>
            <w:lang w:eastAsia="zh-TW"/>
          </w:rPr>
          <w:t xml:space="preserve"> (</w:t>
        </w:r>
      </w:ins>
      <w:proofErr w:type="spellStart"/>
      <w:del w:id="422"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423" w:author="Bo Shen" w:date="2023-02-03T10:50:00Z">
        <w:r w:rsidRPr="0060258A" w:rsidDel="00152CBC">
          <w:rPr>
            <w:rFonts w:ascii="Times New Roman" w:hAnsi="Times New Roman" w:cs="Times New Roman"/>
            <w:color w:val="000000" w:themeColor="text1"/>
            <w:lang w:eastAsia="zh-TW"/>
          </w:rPr>
          <w:delText xml:space="preserve">two </w:delText>
        </w:r>
      </w:del>
      <w:del w:id="424"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425"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426" w:author="Bo Shen" w:date="2023-02-03T10:53:00Z">
        <w:r w:rsidR="003E4F01">
          <w:rPr>
            <w:rFonts w:ascii="Times New Roman" w:hAnsi="Times New Roman" w:cs="Times New Roman"/>
            <w:color w:val="000000" w:themeColor="text1"/>
            <w:lang w:eastAsia="zh-TW"/>
          </w:rPr>
          <w:t>6</w:t>
        </w:r>
      </w:ins>
      <w:ins w:id="427" w:author="Bo Shen" w:date="2023-02-03T10:54:00Z">
        <w:r w:rsidR="003E4F01">
          <w:rPr>
            <w:rFonts w:ascii="Times New Roman" w:hAnsi="Times New Roman" w:cs="Times New Roman"/>
            <w:color w:val="000000" w:themeColor="text1"/>
            <w:lang w:eastAsia="zh-TW"/>
          </w:rPr>
          <w:t>56</w:t>
        </w:r>
      </w:ins>
      <w:ins w:id="428"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429"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430" w:author="Bo Shen" w:date="2023-02-03T10:54:00Z">
        <w:r w:rsidR="003E4F01">
          <w:rPr>
            <w:rFonts w:ascii="Times New Roman" w:hAnsi="Times New Roman" w:cs="Times New Roman"/>
            <w:color w:val="000000" w:themeColor="text1"/>
            <w:lang w:eastAsia="zh-TW"/>
          </w:rPr>
          <w:t>323</w:t>
        </w:r>
      </w:ins>
      <w:ins w:id="431" w:author="Bo Shen" w:date="2023-02-03T10:53:00Z">
        <w:r w:rsidR="00152CBC">
          <w:rPr>
            <w:rFonts w:ascii="Times New Roman" w:hAnsi="Times New Roman" w:cs="Times New Roman"/>
            <w:color w:val="000000" w:themeColor="text1"/>
            <w:lang w:eastAsia="zh-TW"/>
          </w:rPr>
          <w:t>).</w:t>
        </w:r>
      </w:ins>
      <w:del w:id="432"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433"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434"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435"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05CC7E71">
                <wp:simplePos x="0" y="0"/>
                <wp:positionH relativeFrom="column">
                  <wp:posOffset>-490818</wp:posOffset>
                </wp:positionH>
                <wp:positionV relativeFrom="paragraph">
                  <wp:posOffset>-712694</wp:posOffset>
                </wp:positionV>
                <wp:extent cx="7049386" cy="9197788"/>
                <wp:effectExtent l="0" t="0" r="12065" b="10160"/>
                <wp:wrapNone/>
                <wp:docPr id="22" name="Text Box 22"/>
                <wp:cNvGraphicFramePr/>
                <a:graphic xmlns:a="http://schemas.openxmlformats.org/drawingml/2006/main">
                  <a:graphicData uri="http://schemas.microsoft.com/office/word/2010/wordprocessingShape">
                    <wps:wsp>
                      <wps:cNvSpPr txBox="1"/>
                      <wps:spPr>
                        <a:xfrm>
                          <a:off x="0" y="0"/>
                          <a:ext cx="7049386" cy="9197788"/>
                        </a:xfrm>
                        <a:prstGeom prst="rect">
                          <a:avLst/>
                        </a:prstGeom>
                        <a:solidFill>
                          <a:schemeClr val="lt1"/>
                        </a:solidFill>
                        <a:ln w="6350">
                          <a:solidFill>
                            <a:prstClr val="black"/>
                          </a:solidFill>
                        </a:ln>
                      </wps:spPr>
                      <wps:txbx>
                        <w:txbxContent>
                          <w:p w14:paraId="2B82C503" w14:textId="0B1BDB08" w:rsidR="009F0487" w:rsidDel="003F0266" w:rsidRDefault="007542B8">
                            <w:pPr>
                              <w:spacing w:line="480" w:lineRule="auto"/>
                              <w:jc w:val="center"/>
                              <w:rPr>
                                <w:del w:id="436" w:author="Bo Shen" w:date="2023-02-01T15:44:00Z"/>
                                <w:rFonts w:ascii="Times New Roman" w:hAnsi="Times New Roman" w:cs="Times New Roman"/>
                              </w:rPr>
                              <w:pPrChange w:id="437" w:author="Bo Shen" w:date="2023-02-02T17:05:00Z">
                                <w:pPr>
                                  <w:spacing w:line="480" w:lineRule="auto"/>
                                  <w:jc w:val="both"/>
                                </w:pPr>
                              </w:pPrChange>
                            </w:pPr>
                            <w:ins w:id="438"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439"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33"/>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440" w:author="Bo Shen" w:date="2023-02-02T17:14:00Z"/>
                                <w:rFonts w:ascii="Times New Roman" w:hAnsi="Times New Roman" w:cs="Times New Roman"/>
                                <w:i w:val="0"/>
                                <w:rPrChange w:id="441" w:author="Bo Shen" w:date="2023-02-03T09:58:00Z">
                                  <w:rPr>
                                    <w:del w:id="442"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Cs w:val="0"/>
                                <w:color w:val="000000" w:themeColor="text1"/>
                              </w:rPr>
                              <w:t>Figure 6</w:t>
                            </w:r>
                            <w:r w:rsidRPr="00E17244">
                              <w:rPr>
                                <w:rFonts w:ascii="Times New Roman" w:hAnsi="Times New Roman" w:cs="Times New Roman"/>
                                <w:iCs w:val="0"/>
                                <w:color w:val="000000" w:themeColor="text1"/>
                              </w:rPr>
                              <w:t xml:space="preserve">. The LDDM performs </w:t>
                            </w:r>
                            <w:del w:id="443" w:author="Bo Shen" w:date="2023-02-03T09:33:00Z">
                              <w:r w:rsidRPr="00E17244" w:rsidDel="00F06823">
                                <w:rPr>
                                  <w:rFonts w:ascii="Times New Roman" w:hAnsi="Times New Roman" w:cs="Times New Roman"/>
                                  <w:iCs w:val="0"/>
                                  <w:color w:val="000000" w:themeColor="text1"/>
                                </w:rPr>
                                <w:delText>as well as the RNM</w:delText>
                              </w:r>
                            </w:del>
                            <w:ins w:id="444" w:author="Bo Shen" w:date="2023-02-03T09:33:00Z">
                              <w:r w:rsidR="00F06823" w:rsidRPr="00E17244">
                                <w:rPr>
                                  <w:rFonts w:ascii="Times New Roman" w:hAnsi="Times New Roman" w:cs="Times New Roman"/>
                                  <w:iCs w:val="0"/>
                                  <w:color w:val="000000" w:themeColor="text1"/>
                                  <w:rPrChange w:id="445" w:author="Bo Shen" w:date="2023-02-03T09:58:00Z">
                                    <w:rPr>
                                      <w:rFonts w:ascii="Times New Roman" w:hAnsi="Times New Roman" w:cs="Times New Roman"/>
                                      <w:iCs w:val="0"/>
                                      <w:color w:val="000000" w:themeColor="text1"/>
                                      <w:sz w:val="20"/>
                                      <w:szCs w:val="20"/>
                                    </w:rPr>
                                  </w:rPrChange>
                                </w:rPr>
                                <w:t>well</w:t>
                              </w:r>
                            </w:ins>
                            <w:r w:rsidRPr="00E17244">
                              <w:rPr>
                                <w:rFonts w:ascii="Times New Roman" w:hAnsi="Times New Roman" w:cs="Times New Roman"/>
                                <w:iCs w:val="0"/>
                                <w:color w:val="000000" w:themeColor="text1"/>
                              </w:rPr>
                              <w:t xml:space="preserve"> in capturing empirical behavior and neurophysiological data during perceptual decision-making.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The fitting results of the LDDM and the original RNM (upper-right inset) visualized in </w:t>
                            </w:r>
                            <w:ins w:id="446" w:author="Bo Shen" w:date="2023-02-02T17:06:00Z">
                              <w:r w:rsidR="00F84F1D" w:rsidRPr="00E17244">
                                <w:rPr>
                                  <w:rFonts w:ascii="Times New Roman" w:hAnsi="Times New Roman" w:cs="Times New Roman"/>
                                  <w:iCs w:val="0"/>
                                  <w:color w:val="000000" w:themeColor="text1"/>
                                  <w:rPrChange w:id="447" w:author="Bo Shen" w:date="2023-02-03T09:58:00Z">
                                    <w:rPr>
                                      <w:rFonts w:ascii="Times New Roman" w:hAnsi="Times New Roman" w:cs="Times New Roman"/>
                                      <w:iCs w:val="0"/>
                                      <w:color w:val="000000" w:themeColor="text1"/>
                                      <w:sz w:val="22"/>
                                      <w:szCs w:val="22"/>
                                    </w:rPr>
                                  </w:rPrChange>
                                </w:rPr>
                                <w:t>quantile probabil</w:t>
                              </w:r>
                            </w:ins>
                            <w:ins w:id="448" w:author="Bo Shen" w:date="2023-02-02T17:07:00Z">
                              <w:r w:rsidR="00F84F1D" w:rsidRPr="00E17244">
                                <w:rPr>
                                  <w:rFonts w:ascii="Times New Roman" w:hAnsi="Times New Roman" w:cs="Times New Roman"/>
                                  <w:iCs w:val="0"/>
                                  <w:color w:val="000000" w:themeColor="text1"/>
                                  <w:rPrChange w:id="449" w:author="Bo Shen" w:date="2023-02-03T09:58:00Z">
                                    <w:rPr>
                                      <w:rFonts w:ascii="Times New Roman" w:hAnsi="Times New Roman" w:cs="Times New Roman"/>
                                      <w:iCs w:val="0"/>
                                      <w:color w:val="000000" w:themeColor="text1"/>
                                      <w:sz w:val="22"/>
                                      <w:szCs w:val="22"/>
                                    </w:rPr>
                                  </w:rPrChange>
                                </w:rPr>
                                <w:t>ities</w:t>
                              </w:r>
                            </w:ins>
                            <w:del w:id="450" w:author="Bo Shen" w:date="2023-02-02T17:06:00Z">
                              <w:r w:rsidRPr="00E17244" w:rsidDel="00F84F1D">
                                <w:rPr>
                                  <w:rFonts w:ascii="Times New Roman" w:hAnsi="Times New Roman" w:cs="Times New Roman"/>
                                  <w:iCs w:val="0"/>
                                  <w:color w:val="000000" w:themeColor="text1"/>
                                </w:rPr>
                                <w:delText>Q</w:delText>
                              </w:r>
                            </w:del>
                            <w:del w:id="451" w:author="Bo Shen" w:date="2022-11-28T13:49:00Z">
                              <w:r w:rsidRPr="00E17244" w:rsidDel="00662EFE">
                                <w:rPr>
                                  <w:rFonts w:ascii="Times New Roman" w:hAnsi="Times New Roman" w:cs="Times New Roman"/>
                                  <w:iCs w:val="0"/>
                                  <w:color w:val="000000" w:themeColor="text1"/>
                                </w:rPr>
                                <w:delText>-Q plots</w:delText>
                              </w:r>
                            </w:del>
                            <w:r w:rsidRPr="00E17244">
                              <w:rPr>
                                <w:rFonts w:ascii="Times New Roman" w:hAnsi="Times New Roman" w:cs="Times New Roman"/>
                                <w:iCs w:val="0"/>
                                <w:color w:val="000000" w:themeColor="text1"/>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Cs w:val="0"/>
                                <w:color w:val="000000" w:themeColor="text1"/>
                              </w:rPr>
                              <w:t xml:space="preserve"> C</w:t>
                            </w:r>
                            <w:r w:rsidRPr="00E17244">
                              <w:rPr>
                                <w:rFonts w:ascii="Times New Roman" w:hAnsi="Times New Roman" w:cs="Times New Roman"/>
                                <w:iCs w:val="0"/>
                                <w:color w:val="000000" w:themeColor="text1"/>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Cs w:val="0"/>
                                <w:color w:val="000000" w:themeColor="text1"/>
                              </w:rPr>
                              <w:t>D</w:t>
                            </w:r>
                            <w:r w:rsidRPr="00E17244">
                              <w:rPr>
                                <w:rFonts w:ascii="Times New Roman" w:hAnsi="Times New Roman" w:cs="Times New Roman"/>
                                <w:iCs w:val="0"/>
                                <w:color w:val="000000" w:themeColor="text1"/>
                              </w:rPr>
                              <w:t xml:space="preserve">. The </w:t>
                            </w:r>
                            <w:ins w:id="452" w:author="Bo Shen" w:date="2023-02-02T17:15:00Z">
                              <w:r w:rsidR="000D7F3A" w:rsidRPr="00E17244">
                                <w:rPr>
                                  <w:rFonts w:ascii="Times New Roman" w:hAnsi="Times New Roman" w:cs="Times New Roman"/>
                                  <w:iCs w:val="0"/>
                                  <w:color w:val="000000" w:themeColor="text1"/>
                                  <w:rPrChange w:id="453" w:author="Bo Shen" w:date="2023-02-03T09:58:00Z">
                                    <w:rPr>
                                      <w:rFonts w:ascii="Times New Roman" w:hAnsi="Times New Roman" w:cs="Times New Roman"/>
                                      <w:iCs w:val="0"/>
                                      <w:color w:val="000000" w:themeColor="text1"/>
                                      <w:sz w:val="22"/>
                                      <w:szCs w:val="22"/>
                                    </w:rPr>
                                  </w:rPrChange>
                                </w:rPr>
                                <w:t xml:space="preserve">model with best-fitting parameters </w:t>
                              </w:r>
                            </w:ins>
                            <w:del w:id="454" w:author="Bo Shen" w:date="2023-02-02T17:15:00Z">
                              <w:r w:rsidRPr="00E17244" w:rsidDel="000D7F3A">
                                <w:rPr>
                                  <w:rFonts w:ascii="Times New Roman" w:hAnsi="Times New Roman" w:cs="Times New Roman"/>
                                  <w:iCs w:val="0"/>
                                  <w:color w:val="000000" w:themeColor="text1"/>
                                </w:rPr>
                                <w:delText>best-fitting model</w:delText>
                              </w:r>
                            </w:del>
                            <w:ins w:id="455" w:author="Bo Shen" w:date="2023-02-02T17:15:00Z">
                              <w:r w:rsidR="000D7F3A" w:rsidRPr="00E17244">
                                <w:rPr>
                                  <w:rFonts w:ascii="Times New Roman" w:hAnsi="Times New Roman" w:cs="Times New Roman"/>
                                  <w:iCs w:val="0"/>
                                  <w:color w:val="000000" w:themeColor="text1"/>
                                  <w:rPrChange w:id="456"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Cs w:val="0"/>
                                <w:color w:val="000000" w:themeColor="text1"/>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Cs w:val="0"/>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457" w:author="Bo Shen" w:date="2023-02-03T09:34:00Z">
                              <w:r w:rsidR="00F06823" w:rsidRPr="00E17244">
                                <w:rPr>
                                  <w:rFonts w:ascii="Times New Roman" w:hAnsi="Times New Roman" w:cs="Times New Roman"/>
                                  <w:i w:val="0"/>
                                  <w:color w:val="000000" w:themeColor="text1"/>
                                  <w:rPrChange w:id="458" w:author="Bo Shen" w:date="2023-02-03T09:58:00Z">
                                    <w:rPr>
                                      <w:rFonts w:ascii="Times New Roman" w:hAnsi="Times New Roman" w:cs="Times New Roman"/>
                                      <w:i w:val="0"/>
                                      <w:color w:val="000000" w:themeColor="text1"/>
                                      <w:sz w:val="20"/>
                                      <w:szCs w:val="20"/>
                                    </w:rPr>
                                  </w:rPrChange>
                                </w:rPr>
                                <w:t xml:space="preserve"> The mean activities at</w:t>
                              </w:r>
                            </w:ins>
                            <w:ins w:id="459" w:author="Bo Shen" w:date="2023-02-03T09:36:00Z">
                              <w:r w:rsidR="00F06823" w:rsidRPr="00E17244">
                                <w:rPr>
                                  <w:rFonts w:ascii="Times New Roman" w:hAnsi="Times New Roman" w:cs="Times New Roman"/>
                                  <w:i w:val="0"/>
                                  <w:color w:val="000000" w:themeColor="text1"/>
                                  <w:rPrChange w:id="460" w:author="Bo Shen" w:date="2023-02-03T09:58:00Z">
                                    <w:rPr>
                                      <w:rFonts w:ascii="Times New Roman" w:hAnsi="Times New Roman" w:cs="Times New Roman"/>
                                      <w:i w:val="0"/>
                                      <w:color w:val="000000" w:themeColor="text1"/>
                                      <w:sz w:val="20"/>
                                      <w:szCs w:val="20"/>
                                    </w:rPr>
                                  </w:rPrChange>
                                </w:rPr>
                                <w:t xml:space="preserve"> early stage (</w:t>
                              </w:r>
                            </w:ins>
                            <w:ins w:id="461" w:author="Bo Shen" w:date="2023-02-03T09:34:00Z">
                              <w:r w:rsidR="00F06823" w:rsidRPr="00E17244">
                                <w:rPr>
                                  <w:rFonts w:ascii="Times New Roman" w:hAnsi="Times New Roman" w:cs="Times New Roman"/>
                                  <w:i w:val="0"/>
                                  <w:color w:val="000000" w:themeColor="text1"/>
                                  <w:rPrChange w:id="462" w:author="Bo Shen" w:date="2023-02-03T09:58:00Z">
                                    <w:rPr>
                                      <w:rFonts w:ascii="Times New Roman" w:hAnsi="Times New Roman" w:cs="Times New Roman"/>
                                      <w:i w:val="0"/>
                                      <w:color w:val="000000" w:themeColor="text1"/>
                                      <w:sz w:val="20"/>
                                      <w:szCs w:val="20"/>
                                    </w:rPr>
                                  </w:rPrChange>
                                </w:rPr>
                                <w:t xml:space="preserve">time point </w:t>
                              </w:r>
                            </w:ins>
                            <w:ins w:id="463" w:author="Bo Shen" w:date="2023-02-03T09:36:00Z">
                              <w:r w:rsidR="00F06823" w:rsidRPr="00E17244">
                                <w:rPr>
                                  <w:rFonts w:ascii="Times New Roman" w:hAnsi="Times New Roman" w:cs="Times New Roman"/>
                                  <w:i w:val="0"/>
                                  <w:color w:val="000000" w:themeColor="text1"/>
                                  <w:rPrChange w:id="464" w:author="Bo Shen" w:date="2023-02-03T09:58:00Z">
                                    <w:rPr>
                                      <w:rFonts w:ascii="Times New Roman" w:hAnsi="Times New Roman" w:cs="Times New Roman"/>
                                      <w:i w:val="0"/>
                                      <w:color w:val="000000" w:themeColor="text1"/>
                                      <w:sz w:val="20"/>
                                      <w:szCs w:val="20"/>
                                    </w:rPr>
                                  </w:rPrChange>
                                </w:rPr>
                                <w:t>indicated</w:t>
                              </w:r>
                            </w:ins>
                            <w:ins w:id="465" w:author="Bo Shen" w:date="2023-02-03T09:37:00Z">
                              <w:r w:rsidR="00F06823" w:rsidRPr="00E17244">
                                <w:rPr>
                                  <w:rFonts w:ascii="Times New Roman" w:hAnsi="Times New Roman" w:cs="Times New Roman"/>
                                  <w:i w:val="0"/>
                                  <w:color w:val="000000" w:themeColor="text1"/>
                                  <w:rPrChange w:id="466" w:author="Bo Shen" w:date="2023-02-03T09:58:00Z">
                                    <w:rPr>
                                      <w:rFonts w:ascii="Times New Roman" w:hAnsi="Times New Roman" w:cs="Times New Roman"/>
                                      <w:i w:val="0"/>
                                      <w:color w:val="000000" w:themeColor="text1"/>
                                      <w:sz w:val="20"/>
                                      <w:szCs w:val="20"/>
                                    </w:rPr>
                                  </w:rPrChange>
                                </w:rPr>
                                <w:t xml:space="preserve"> by arrows </w:t>
                              </w:r>
                            </w:ins>
                            <w:ins w:id="467" w:author="Bo Shen" w:date="2023-02-03T09:35:00Z">
                              <w:r w:rsidR="00F06823" w:rsidRPr="00E17244">
                                <w:rPr>
                                  <w:rFonts w:ascii="Times New Roman" w:hAnsi="Times New Roman" w:cs="Times New Roman"/>
                                  <w:b/>
                                  <w:bCs/>
                                  <w:i w:val="0"/>
                                  <w:color w:val="000000" w:themeColor="text1"/>
                                  <w:rPrChange w:id="468" w:author="Bo Shen" w:date="2023-02-03T09:58:00Z">
                                    <w:rPr>
                                      <w:rFonts w:ascii="Times New Roman" w:hAnsi="Times New Roman" w:cs="Times New Roman"/>
                                      <w:i w:val="0"/>
                                      <w:color w:val="000000" w:themeColor="text1"/>
                                      <w:sz w:val="20"/>
                                      <w:szCs w:val="20"/>
                                    </w:rPr>
                                  </w:rPrChange>
                                </w:rPr>
                                <w:t>a</w:t>
                              </w:r>
                              <w:r w:rsidR="00F06823" w:rsidRPr="00E17244">
                                <w:rPr>
                                  <w:rFonts w:ascii="Times New Roman" w:hAnsi="Times New Roman" w:cs="Times New Roman"/>
                                  <w:i w:val="0"/>
                                  <w:color w:val="000000" w:themeColor="text1"/>
                                  <w:rPrChange w:id="469"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470" w:author="Bo Shen" w:date="2023-02-03T09:58:00Z">
                                    <w:rPr>
                                      <w:rFonts w:ascii="Times New Roman" w:hAnsi="Times New Roman" w:cs="Times New Roman"/>
                                      <w:i w:val="0"/>
                                      <w:color w:val="000000" w:themeColor="text1"/>
                                      <w:sz w:val="20"/>
                                      <w:szCs w:val="20"/>
                                    </w:rPr>
                                  </w:rPrChange>
                                </w:rPr>
                                <w:t>b</w:t>
                              </w:r>
                            </w:ins>
                            <w:ins w:id="471" w:author="Bo Shen" w:date="2023-02-03T09:39:00Z">
                              <w:r w:rsidR="00F06823" w:rsidRPr="00E17244">
                                <w:rPr>
                                  <w:rFonts w:ascii="Times New Roman" w:hAnsi="Times New Roman" w:cs="Times New Roman"/>
                                  <w:i w:val="0"/>
                                  <w:color w:val="000000" w:themeColor="text1"/>
                                  <w:rPrChange w:id="472" w:author="Bo Shen" w:date="2023-02-03T09:58:00Z">
                                    <w:rPr>
                                      <w:rFonts w:ascii="Times New Roman" w:hAnsi="Times New Roman" w:cs="Times New Roman"/>
                                      <w:i w:val="0"/>
                                      <w:color w:val="000000" w:themeColor="text1"/>
                                      <w:sz w:val="20"/>
                                      <w:szCs w:val="20"/>
                                    </w:rPr>
                                  </w:rPrChange>
                                </w:rPr>
                                <w:t>, i.e.,</w:t>
                              </w:r>
                            </w:ins>
                            <w:ins w:id="473" w:author="Bo Shen" w:date="2023-02-03T09:36:00Z">
                              <w:r w:rsidR="00F06823" w:rsidRPr="00E17244">
                                <w:rPr>
                                  <w:rFonts w:ascii="Times New Roman" w:hAnsi="Times New Roman" w:cs="Times New Roman"/>
                                  <w:i w:val="0"/>
                                  <w:color w:val="000000" w:themeColor="text1"/>
                                  <w:rPrChange w:id="474" w:author="Bo Shen" w:date="2023-02-03T09:58:00Z">
                                    <w:rPr>
                                      <w:rFonts w:ascii="Times New Roman" w:hAnsi="Times New Roman" w:cs="Times New Roman"/>
                                      <w:i w:val="0"/>
                                      <w:color w:val="000000" w:themeColor="text1"/>
                                      <w:sz w:val="20"/>
                                      <w:szCs w:val="20"/>
                                    </w:rPr>
                                  </w:rPrChange>
                                </w:rPr>
                                <w:t xml:space="preserve"> </w:t>
                              </w:r>
                            </w:ins>
                            <w:ins w:id="475" w:author="Bo Shen" w:date="2023-02-03T09:39:00Z">
                              <w:r w:rsidR="00F06823" w:rsidRPr="00E17244">
                                <w:rPr>
                                  <w:rFonts w:ascii="Times New Roman" w:hAnsi="Times New Roman" w:cs="Times New Roman"/>
                                  <w:i w:val="0"/>
                                  <w:color w:val="000000" w:themeColor="text1"/>
                                  <w:rPrChange w:id="476" w:author="Bo Shen" w:date="2023-02-03T09:58:00Z">
                                    <w:rPr>
                                      <w:rFonts w:ascii="Times New Roman" w:hAnsi="Times New Roman" w:cs="Times New Roman"/>
                                      <w:i w:val="0"/>
                                      <w:color w:val="000000" w:themeColor="text1"/>
                                      <w:sz w:val="20"/>
                                      <w:szCs w:val="20"/>
                                    </w:rPr>
                                  </w:rPrChange>
                                </w:rPr>
                                <w:t xml:space="preserve">320 </w:t>
                              </w:r>
                              <w:proofErr w:type="spellStart"/>
                              <w:r w:rsidR="00F06823" w:rsidRPr="00E17244">
                                <w:rPr>
                                  <w:rFonts w:ascii="Times New Roman" w:hAnsi="Times New Roman" w:cs="Times New Roman"/>
                                  <w:i w:val="0"/>
                                  <w:color w:val="000000" w:themeColor="text1"/>
                                  <w:rPrChange w:id="477" w:author="Bo Shen" w:date="2023-02-03T09:58:00Z">
                                    <w:rPr>
                                      <w:rFonts w:ascii="Times New Roman" w:hAnsi="Times New Roman" w:cs="Times New Roman"/>
                                      <w:i w:val="0"/>
                                      <w:color w:val="000000" w:themeColor="text1"/>
                                      <w:sz w:val="20"/>
                                      <w:szCs w:val="20"/>
                                    </w:rPr>
                                  </w:rPrChange>
                                </w:rPr>
                                <w:t>ms</w:t>
                              </w:r>
                              <w:proofErr w:type="spellEnd"/>
                              <w:r w:rsidR="00F06823" w:rsidRPr="00E17244">
                                <w:rPr>
                                  <w:rFonts w:ascii="Times New Roman" w:hAnsi="Times New Roman" w:cs="Times New Roman"/>
                                  <w:i w:val="0"/>
                                  <w:color w:val="000000" w:themeColor="text1"/>
                                  <w:rPrChange w:id="478" w:author="Bo Shen" w:date="2023-02-03T09:58:00Z">
                                    <w:rPr>
                                      <w:rFonts w:ascii="Times New Roman" w:hAnsi="Times New Roman" w:cs="Times New Roman"/>
                                      <w:i w:val="0"/>
                                      <w:color w:val="000000" w:themeColor="text1"/>
                                      <w:sz w:val="20"/>
                                      <w:szCs w:val="20"/>
                                    </w:rPr>
                                  </w:rPrChange>
                                </w:rPr>
                                <w:t xml:space="preserve"> after the onset of stimulus</w:t>
                              </w:r>
                            </w:ins>
                            <w:ins w:id="479" w:author="Bo Shen" w:date="2023-02-03T09:36:00Z">
                              <w:r w:rsidR="00F06823" w:rsidRPr="00E17244">
                                <w:rPr>
                                  <w:rFonts w:ascii="Times New Roman" w:hAnsi="Times New Roman" w:cs="Times New Roman"/>
                                  <w:i w:val="0"/>
                                  <w:color w:val="000000" w:themeColor="text1"/>
                                  <w:rPrChange w:id="480" w:author="Bo Shen" w:date="2023-02-03T09:58:00Z">
                                    <w:rPr>
                                      <w:rFonts w:ascii="Times New Roman" w:hAnsi="Times New Roman" w:cs="Times New Roman"/>
                                      <w:i w:val="0"/>
                                      <w:color w:val="000000" w:themeColor="text1"/>
                                      <w:sz w:val="20"/>
                                      <w:szCs w:val="20"/>
                                    </w:rPr>
                                  </w:rPrChange>
                                </w:rPr>
                                <w:t>)</w:t>
                              </w:r>
                            </w:ins>
                            <w:ins w:id="481" w:author="Bo Shen" w:date="2023-02-03T09:35:00Z">
                              <w:r w:rsidR="00F06823" w:rsidRPr="00E17244">
                                <w:rPr>
                                  <w:rFonts w:ascii="Times New Roman" w:hAnsi="Times New Roman" w:cs="Times New Roman"/>
                                  <w:i w:val="0"/>
                                  <w:color w:val="000000" w:themeColor="text1"/>
                                  <w:rPrChange w:id="482" w:author="Bo Shen" w:date="2023-02-03T09:58:00Z">
                                    <w:rPr>
                                      <w:rFonts w:ascii="Times New Roman" w:hAnsi="Times New Roman" w:cs="Times New Roman"/>
                                      <w:i w:val="0"/>
                                      <w:color w:val="000000" w:themeColor="text1"/>
                                      <w:sz w:val="20"/>
                                      <w:szCs w:val="20"/>
                                    </w:rPr>
                                  </w:rPrChange>
                                </w:rPr>
                                <w:t xml:space="preserve"> and at the onset of model choice (</w:t>
                              </w:r>
                            </w:ins>
                            <w:ins w:id="483" w:author="Bo Shen" w:date="2023-02-03T09:39:00Z">
                              <w:r w:rsidR="00F06823" w:rsidRPr="00E17244">
                                <w:rPr>
                                  <w:rFonts w:ascii="Times New Roman" w:hAnsi="Times New Roman" w:cs="Times New Roman"/>
                                  <w:i w:val="0"/>
                                  <w:color w:val="000000" w:themeColor="text1"/>
                                  <w:rPrChange w:id="484" w:author="Bo Shen" w:date="2023-02-03T09:58:00Z">
                                    <w:rPr>
                                      <w:rFonts w:ascii="Times New Roman" w:hAnsi="Times New Roman" w:cs="Times New Roman"/>
                                      <w:i w:val="0"/>
                                      <w:color w:val="000000" w:themeColor="text1"/>
                                      <w:sz w:val="20"/>
                                      <w:szCs w:val="20"/>
                                    </w:rPr>
                                  </w:rPrChange>
                                </w:rPr>
                                <w:t xml:space="preserve">indicated by arrows </w:t>
                              </w:r>
                              <w:r w:rsidR="00F06823" w:rsidRPr="00E17244">
                                <w:rPr>
                                  <w:rFonts w:ascii="Times New Roman" w:hAnsi="Times New Roman" w:cs="Times New Roman"/>
                                  <w:b/>
                                  <w:bCs/>
                                  <w:i w:val="0"/>
                                  <w:color w:val="000000" w:themeColor="text1"/>
                                  <w:rPrChange w:id="485" w:author="Bo Shen" w:date="2023-02-03T09:58:00Z">
                                    <w:rPr>
                                      <w:rFonts w:ascii="Times New Roman" w:hAnsi="Times New Roman" w:cs="Times New Roman"/>
                                      <w:i w:val="0"/>
                                      <w:color w:val="000000" w:themeColor="text1"/>
                                      <w:sz w:val="20"/>
                                      <w:szCs w:val="20"/>
                                    </w:rPr>
                                  </w:rPrChange>
                                </w:rPr>
                                <w:t>c</w:t>
                              </w:r>
                            </w:ins>
                            <w:ins w:id="486" w:author="Bo Shen" w:date="2023-02-03T09:35:00Z">
                              <w:r w:rsidR="00F06823" w:rsidRPr="00E17244">
                                <w:rPr>
                                  <w:rFonts w:ascii="Times New Roman" w:hAnsi="Times New Roman" w:cs="Times New Roman"/>
                                  <w:i w:val="0"/>
                                  <w:color w:val="000000" w:themeColor="text1"/>
                                  <w:rPrChange w:id="487"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488" w:author="Bo Shen" w:date="2023-02-03T09:58:00Z">
                                    <w:rPr>
                                      <w:rFonts w:ascii="Times New Roman" w:hAnsi="Times New Roman" w:cs="Times New Roman"/>
                                      <w:i w:val="0"/>
                                      <w:color w:val="000000" w:themeColor="text1"/>
                                      <w:sz w:val="20"/>
                                      <w:szCs w:val="20"/>
                                    </w:rPr>
                                  </w:rPrChange>
                                </w:rPr>
                                <w:t>d</w:t>
                              </w:r>
                              <w:r w:rsidR="00F06823" w:rsidRPr="00E17244">
                                <w:rPr>
                                  <w:rFonts w:ascii="Times New Roman" w:hAnsi="Times New Roman" w:cs="Times New Roman"/>
                                  <w:i w:val="0"/>
                                  <w:color w:val="000000" w:themeColor="text1"/>
                                  <w:rPrChange w:id="489"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Cs w:val="0"/>
                                <w:color w:val="000000" w:themeColor="text1"/>
                              </w:rPr>
                              <w:t xml:space="preserve"> </w:t>
                            </w:r>
                            <w:ins w:id="490" w:author="Bo Shen" w:date="2023-02-03T09:35:00Z">
                              <w:r w:rsidR="00F06823" w:rsidRPr="00E17244">
                                <w:rPr>
                                  <w:rFonts w:ascii="Times New Roman" w:hAnsi="Times New Roman" w:cs="Times New Roman"/>
                                  <w:i w:val="0"/>
                                  <w:color w:val="000000" w:themeColor="text1"/>
                                  <w:rPrChange w:id="491"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Cs w:val="0"/>
                                <w:color w:val="000000" w:themeColor="text1"/>
                              </w:rPr>
                              <w:t>E</w:t>
                            </w:r>
                            <w:r w:rsidRPr="00E17244">
                              <w:rPr>
                                <w:rFonts w:ascii="Times New Roman" w:hAnsi="Times New Roman" w:cs="Times New Roman"/>
                                <w:bCs/>
                                <w:iCs w:val="0"/>
                                <w:color w:val="000000" w:themeColor="text1"/>
                                <w:rPrChange w:id="492"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Cs w:val="0"/>
                                <w:color w:val="000000" w:themeColor="text1"/>
                              </w:rPr>
                              <w:t xml:space="preserve"> </w:t>
                            </w:r>
                            <w:ins w:id="493" w:author="Bo Shen" w:date="2023-02-02T17:11:00Z">
                              <w:r w:rsidR="007E1654" w:rsidRPr="00E17244">
                                <w:rPr>
                                  <w:rFonts w:ascii="Times New Roman" w:hAnsi="Times New Roman" w:cs="Times New Roman"/>
                                  <w:iCs w:val="0"/>
                                  <w:color w:val="000000" w:themeColor="text1"/>
                                  <w:rPrChange w:id="494" w:author="Bo Shen" w:date="2023-02-03T09:58:00Z">
                                    <w:rPr>
                                      <w:rFonts w:ascii="Times New Roman" w:hAnsi="Times New Roman" w:cs="Times New Roman"/>
                                      <w:iCs w:val="0"/>
                                      <w:color w:val="000000" w:themeColor="text1"/>
                                      <w:sz w:val="22"/>
                                      <w:szCs w:val="22"/>
                                    </w:rPr>
                                  </w:rPrChange>
                                </w:rPr>
                                <w:t xml:space="preserve">Upper panel: </w:t>
                              </w:r>
                            </w:ins>
                            <w:del w:id="495" w:author="Bo Shen" w:date="2023-02-02T17:09:00Z">
                              <w:r w:rsidRPr="00E17244" w:rsidDel="002F06BC">
                                <w:rPr>
                                  <w:rFonts w:ascii="Times New Roman" w:hAnsi="Times New Roman" w:cs="Times New Roman"/>
                                  <w:iCs w:val="0"/>
                                  <w:color w:val="000000" w:themeColor="text1"/>
                                </w:rPr>
                                <w:delText xml:space="preserve">Effect of input strength on </w:delText>
                              </w:r>
                            </w:del>
                            <w:ins w:id="496" w:author="Bo Shen" w:date="2023-02-02T17:11:00Z">
                              <w:r w:rsidR="007E1654" w:rsidRPr="00E17244">
                                <w:rPr>
                                  <w:rFonts w:ascii="Times New Roman" w:hAnsi="Times New Roman" w:cs="Times New Roman"/>
                                  <w:iCs w:val="0"/>
                                  <w:color w:val="000000" w:themeColor="text1"/>
                                  <w:rPrChange w:id="497" w:author="Bo Shen" w:date="2023-02-03T09:58:00Z">
                                    <w:rPr>
                                      <w:rFonts w:ascii="Times New Roman" w:hAnsi="Times New Roman" w:cs="Times New Roman"/>
                                      <w:iCs w:val="0"/>
                                      <w:color w:val="000000" w:themeColor="text1"/>
                                      <w:sz w:val="22"/>
                                      <w:szCs w:val="22"/>
                                    </w:rPr>
                                  </w:rPrChange>
                                </w:rPr>
                                <w:t>t</w:t>
                              </w:r>
                            </w:ins>
                            <w:ins w:id="498" w:author="Bo Shen" w:date="2023-02-02T17:09:00Z">
                              <w:r w:rsidR="002F06BC" w:rsidRPr="00E17244">
                                <w:rPr>
                                  <w:rFonts w:ascii="Times New Roman" w:hAnsi="Times New Roman" w:cs="Times New Roman"/>
                                  <w:iCs w:val="0"/>
                                  <w:color w:val="000000" w:themeColor="text1"/>
                                  <w:rPrChange w:id="499" w:author="Bo Shen" w:date="2023-02-03T09:58:00Z">
                                    <w:rPr>
                                      <w:rFonts w:ascii="Times New Roman" w:hAnsi="Times New Roman" w:cs="Times New Roman"/>
                                      <w:iCs w:val="0"/>
                                      <w:color w:val="000000" w:themeColor="text1"/>
                                      <w:sz w:val="22"/>
                                      <w:szCs w:val="22"/>
                                    </w:rPr>
                                  </w:rPrChange>
                                </w:rPr>
                                <w:t>he e</w:t>
                              </w:r>
                            </w:ins>
                            <w:del w:id="500" w:author="Bo Shen" w:date="2023-02-02T17:09:00Z">
                              <w:r w:rsidRPr="00E17244" w:rsidDel="002F06BC">
                                <w:rPr>
                                  <w:rFonts w:ascii="Times New Roman" w:hAnsi="Times New Roman" w:cs="Times New Roman"/>
                                  <w:iCs w:val="0"/>
                                  <w:color w:val="000000" w:themeColor="text1"/>
                                </w:rPr>
                                <w:delText>e</w:delText>
                              </w:r>
                            </w:del>
                            <w:r w:rsidRPr="00E17244">
                              <w:rPr>
                                <w:rFonts w:ascii="Times New Roman" w:hAnsi="Times New Roman" w:cs="Times New Roman"/>
                                <w:iCs w:val="0"/>
                                <w:color w:val="000000" w:themeColor="text1"/>
                              </w:rPr>
                              <w:t>arly</w:t>
                            </w:r>
                            <w:ins w:id="501" w:author="Bo Shen" w:date="2023-02-02T17:08:00Z">
                              <w:r w:rsidR="00F84F1D" w:rsidRPr="00E17244">
                                <w:rPr>
                                  <w:rFonts w:ascii="Times New Roman" w:hAnsi="Times New Roman" w:cs="Times New Roman"/>
                                  <w:iCs w:val="0"/>
                                  <w:color w:val="000000" w:themeColor="text1"/>
                                  <w:rPrChange w:id="502" w:author="Bo Shen" w:date="2023-02-03T09:58:00Z">
                                    <w:rPr>
                                      <w:rFonts w:ascii="Times New Roman" w:hAnsi="Times New Roman" w:cs="Times New Roman"/>
                                      <w:iCs w:val="0"/>
                                      <w:color w:val="000000" w:themeColor="text1"/>
                                      <w:sz w:val="22"/>
                                      <w:szCs w:val="22"/>
                                    </w:rPr>
                                  </w:rPrChange>
                                </w:rPr>
                                <w:t>-</w:t>
                              </w:r>
                            </w:ins>
                            <w:del w:id="503" w:author="Bo Shen" w:date="2023-02-02T17:08:00Z">
                              <w:r w:rsidRPr="00E17244" w:rsidDel="00F84F1D">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504" w:author="Bo Shen" w:date="2023-02-02T17:09:00Z">
                              <w:r w:rsidR="002F06BC" w:rsidRPr="00E17244">
                                <w:rPr>
                                  <w:rFonts w:ascii="Times New Roman" w:hAnsi="Times New Roman" w:cs="Times New Roman"/>
                                  <w:iCs w:val="0"/>
                                  <w:color w:val="000000" w:themeColor="text1"/>
                                  <w:rPrChange w:id="505" w:author="Bo Shen" w:date="2023-02-03T09:58:00Z">
                                    <w:rPr>
                                      <w:rFonts w:ascii="Times New Roman" w:hAnsi="Times New Roman" w:cs="Times New Roman"/>
                                      <w:iCs w:val="0"/>
                                      <w:color w:val="000000" w:themeColor="text1"/>
                                      <w:sz w:val="22"/>
                                      <w:szCs w:val="22"/>
                                    </w:rPr>
                                  </w:rPrChange>
                                </w:rPr>
                                <w:t xml:space="preserve">ies </w:t>
                              </w:r>
                            </w:ins>
                            <w:del w:id="506" w:author="Bo Shen" w:date="2023-02-02T17:09:00Z">
                              <w:r w:rsidRPr="00E17244" w:rsidDel="002F06BC">
                                <w:rPr>
                                  <w:rFonts w:ascii="Times New Roman" w:hAnsi="Times New Roman" w:cs="Times New Roman"/>
                                  <w:iCs w:val="0"/>
                                  <w:color w:val="000000" w:themeColor="text1"/>
                                </w:rPr>
                                <w:delText xml:space="preserve">y </w:delText>
                              </w:r>
                            </w:del>
                            <w:del w:id="507" w:author="Bo Shen" w:date="2023-02-03T09:40:00Z">
                              <w:r w:rsidRPr="00E17244" w:rsidDel="003B3AC6">
                                <w:rPr>
                                  <w:rFonts w:ascii="Times New Roman" w:hAnsi="Times New Roman" w:cs="Times New Roman"/>
                                  <w:iCs w:val="0"/>
                                  <w:color w:val="000000" w:themeColor="text1"/>
                                </w:rPr>
                                <w:delText>shortly after stimulus onset</w:delText>
                              </w:r>
                            </w:del>
                            <w:ins w:id="508" w:author="Bo Shen" w:date="2023-02-02T17:09:00Z">
                              <w:r w:rsidR="002F06BC" w:rsidRPr="00E17244">
                                <w:rPr>
                                  <w:rFonts w:ascii="Times New Roman" w:hAnsi="Times New Roman" w:cs="Times New Roman"/>
                                  <w:iCs w:val="0"/>
                                  <w:color w:val="000000" w:themeColor="text1"/>
                                  <w:rPrChange w:id="509"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Cs w:val="0"/>
                                <w:color w:val="000000" w:themeColor="text1"/>
                              </w:rPr>
                              <w:t xml:space="preserve">, at </w:t>
                            </w:r>
                            <w:ins w:id="510" w:author="Bo Shen" w:date="2023-02-03T09:40:00Z">
                              <w:r w:rsidR="003B3AC6" w:rsidRPr="00E17244">
                                <w:rPr>
                                  <w:rFonts w:ascii="Times New Roman" w:hAnsi="Times New Roman" w:cs="Times New Roman"/>
                                  <w:i w:val="0"/>
                                  <w:color w:val="000000" w:themeColor="text1"/>
                                  <w:rPrChange w:id="511"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Cs w:val="0"/>
                                <w:color w:val="000000" w:themeColor="text1"/>
                              </w:rPr>
                              <w:t>t</w:t>
                            </w:r>
                            <w:ins w:id="512" w:author="Bo Shen" w:date="2023-02-03T09:40:00Z">
                              <w:r w:rsidR="003B3AC6" w:rsidRPr="00E17244">
                                <w:rPr>
                                  <w:rFonts w:ascii="Times New Roman" w:hAnsi="Times New Roman" w:cs="Times New Roman"/>
                                  <w:i w:val="0"/>
                                  <w:color w:val="000000" w:themeColor="text1"/>
                                  <w:rPrChange w:id="513" w:author="Bo Shen" w:date="2023-02-03T09:58:00Z">
                                    <w:rPr>
                                      <w:rFonts w:ascii="Times New Roman" w:hAnsi="Times New Roman" w:cs="Times New Roman"/>
                                      <w:i w:val="0"/>
                                      <w:color w:val="000000" w:themeColor="text1"/>
                                      <w:sz w:val="20"/>
                                      <w:szCs w:val="20"/>
                                    </w:rPr>
                                  </w:rPrChange>
                                </w:rPr>
                                <w:t>ime</w:t>
                              </w:r>
                            </w:ins>
                            <w:del w:id="514" w:author="Bo Shen" w:date="2023-02-03T09:40:00Z">
                              <w:r w:rsidRPr="00E17244" w:rsidDel="003B3AC6">
                                <w:rPr>
                                  <w:rFonts w:ascii="Times New Roman" w:hAnsi="Times New Roman" w:cs="Times New Roman"/>
                                  <w:iCs w:val="0"/>
                                  <w:color w:val="000000" w:themeColor="text1"/>
                                </w:rPr>
                                <w:delText>imes</w:delText>
                              </w:r>
                            </w:del>
                            <w:r w:rsidRPr="00E17244">
                              <w:rPr>
                                <w:rFonts w:ascii="Times New Roman" w:hAnsi="Times New Roman" w:cs="Times New Roman"/>
                                <w:iCs w:val="0"/>
                                <w:color w:val="000000" w:themeColor="text1"/>
                              </w:rPr>
                              <w:t xml:space="preserve"> indicated by arrows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chosen side) and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unchosen side).</w:t>
                            </w:r>
                            <w:ins w:id="515" w:author="Bo Shen" w:date="2023-02-02T17:11:00Z">
                              <w:r w:rsidR="007E1654" w:rsidRPr="00E17244">
                                <w:rPr>
                                  <w:rFonts w:ascii="Times New Roman" w:hAnsi="Times New Roman" w:cs="Times New Roman"/>
                                  <w:iCs w:val="0"/>
                                  <w:color w:val="000000" w:themeColor="text1"/>
                                  <w:rPrChange w:id="516" w:author="Bo Shen" w:date="2023-02-03T09:58:00Z">
                                    <w:rPr>
                                      <w:rFonts w:ascii="Times New Roman" w:hAnsi="Times New Roman" w:cs="Times New Roman"/>
                                      <w:iCs w:val="0"/>
                                      <w:color w:val="000000" w:themeColor="text1"/>
                                      <w:sz w:val="22"/>
                                      <w:szCs w:val="22"/>
                                    </w:rPr>
                                  </w:rPrChange>
                                </w:rPr>
                                <w:t xml:space="preserve"> Lower panel:</w:t>
                              </w:r>
                            </w:ins>
                            <w:ins w:id="517" w:author="Bo Shen" w:date="2023-02-02T17:12:00Z">
                              <w:r w:rsidR="007E1654" w:rsidRPr="00E17244">
                                <w:rPr>
                                  <w:rFonts w:ascii="Times New Roman" w:hAnsi="Times New Roman" w:cs="Times New Roman"/>
                                  <w:iCs w:val="0"/>
                                  <w:color w:val="000000" w:themeColor="text1"/>
                                  <w:rPrChange w:id="518" w:author="Bo Shen" w:date="2023-02-03T09:58:00Z">
                                    <w:rPr>
                                      <w:rFonts w:ascii="Times New Roman" w:hAnsi="Times New Roman" w:cs="Times New Roman"/>
                                      <w:iCs w:val="0"/>
                                      <w:color w:val="000000" w:themeColor="text1"/>
                                      <w:sz w:val="22"/>
                                      <w:szCs w:val="22"/>
                                    </w:rPr>
                                  </w:rPrChange>
                                </w:rPr>
                                <w:t xml:space="preserve"> when aligned</w:t>
                              </w:r>
                            </w:ins>
                            <w:ins w:id="519" w:author="Bo Shen" w:date="2023-02-02T17:11:00Z">
                              <w:r w:rsidR="007E1654" w:rsidRPr="00E17244">
                                <w:rPr>
                                  <w:rFonts w:ascii="Times New Roman" w:hAnsi="Times New Roman" w:cs="Times New Roman"/>
                                  <w:iCs w:val="0"/>
                                  <w:color w:val="000000" w:themeColor="text1"/>
                                  <w:rPrChange w:id="520" w:author="Bo Shen" w:date="2023-02-03T09:58:00Z">
                                    <w:rPr>
                                      <w:rFonts w:ascii="Times New Roman" w:hAnsi="Times New Roman" w:cs="Times New Roman"/>
                                      <w:iCs w:val="0"/>
                                      <w:color w:val="000000" w:themeColor="text1"/>
                                      <w:sz w:val="22"/>
                                      <w:szCs w:val="22"/>
                                    </w:rPr>
                                  </w:rPrChange>
                                </w:rPr>
                                <w:t xml:space="preserve"> the</w:t>
                              </w:r>
                            </w:ins>
                            <w:del w:id="521" w:author="Bo Shen" w:date="2023-02-02T17:11:00Z">
                              <w:r w:rsidRPr="00E17244" w:rsidDel="007E1654">
                                <w:rPr>
                                  <w:rFonts w:ascii="Times New Roman" w:hAnsi="Times New Roman" w:cs="Times New Roman"/>
                                  <w:iCs w:val="0"/>
                                  <w:color w:val="000000" w:themeColor="text1"/>
                                </w:rPr>
                                <w:delText xml:space="preserve"> </w:delText>
                              </w:r>
                            </w:del>
                            <w:del w:id="522" w:author="Bo Shen" w:date="2023-02-02T17:08:00Z">
                              <w:r w:rsidRPr="00E17244" w:rsidDel="002F06BC">
                                <w:rPr>
                                  <w:rFonts w:ascii="Times New Roman" w:hAnsi="Times New Roman" w:cs="Times New Roman"/>
                                  <w:iCs w:val="0"/>
                                  <w:color w:val="000000" w:themeColor="text1"/>
                                </w:rPr>
                                <w:delText xml:space="preserve">Consistent with empirical findings, the activity associated with chosen and unchosen options </w:delText>
                              </w:r>
                            </w:del>
                            <w:del w:id="523" w:author="Bo Shen" w:date="2023-02-02T17:09:00Z">
                              <w:r w:rsidRPr="00E17244" w:rsidDel="002F06BC">
                                <w:rPr>
                                  <w:rFonts w:ascii="Times New Roman" w:hAnsi="Times New Roman" w:cs="Times New Roman"/>
                                  <w:iCs w:val="0"/>
                                  <w:color w:val="000000" w:themeColor="text1"/>
                                </w:rPr>
                                <w:delText>linearly increase and decrease with input strength</w:delText>
                              </w:r>
                            </w:del>
                            <w:del w:id="524" w:author="Bo Shen" w:date="2023-02-02T17:11:00Z">
                              <w:r w:rsidRPr="00E17244" w:rsidDel="007E1654">
                                <w:rPr>
                                  <w:rFonts w:ascii="Times New Roman" w:hAnsi="Times New Roman" w:cs="Times New Roman"/>
                                  <w:iCs w:val="0"/>
                                  <w:color w:val="000000" w:themeColor="text1"/>
                                </w:rPr>
                                <w:delText xml:space="preserve">. </w:delText>
                              </w:r>
                              <w:r w:rsidRPr="00E17244" w:rsidDel="007E1654">
                                <w:rPr>
                                  <w:rFonts w:ascii="Times New Roman" w:hAnsi="Times New Roman" w:cs="Times New Roman"/>
                                  <w:b/>
                                  <w:iCs w:val="0"/>
                                  <w:color w:val="000000" w:themeColor="text1"/>
                                </w:rPr>
                                <w:delText>F.</w:delText>
                              </w:r>
                              <w:r w:rsidRPr="00E17244" w:rsidDel="007E1654">
                                <w:rPr>
                                  <w:rFonts w:ascii="Times New Roman" w:hAnsi="Times New Roman" w:cs="Times New Roman"/>
                                  <w:iCs w:val="0"/>
                                  <w:color w:val="000000" w:themeColor="text1"/>
                                </w:rPr>
                                <w:delText xml:space="preserve"> Effect of input strength on</w:delText>
                              </w:r>
                            </w:del>
                            <w:r w:rsidRPr="00E17244">
                              <w:rPr>
                                <w:rFonts w:ascii="Times New Roman" w:hAnsi="Times New Roman" w:cs="Times New Roman"/>
                                <w:iCs w:val="0"/>
                                <w:color w:val="000000" w:themeColor="text1"/>
                              </w:rPr>
                              <w:t xml:space="preserve"> late</w:t>
                            </w:r>
                            <w:ins w:id="525" w:author="Bo Shen" w:date="2023-02-02T17:11:00Z">
                              <w:r w:rsidR="007E1654" w:rsidRPr="00E17244">
                                <w:rPr>
                                  <w:rFonts w:ascii="Times New Roman" w:hAnsi="Times New Roman" w:cs="Times New Roman"/>
                                  <w:iCs w:val="0"/>
                                  <w:color w:val="000000" w:themeColor="text1"/>
                                  <w:rPrChange w:id="526" w:author="Bo Shen" w:date="2023-02-03T09:58:00Z">
                                    <w:rPr>
                                      <w:rFonts w:ascii="Times New Roman" w:hAnsi="Times New Roman" w:cs="Times New Roman"/>
                                      <w:iCs w:val="0"/>
                                      <w:color w:val="000000" w:themeColor="text1"/>
                                      <w:sz w:val="22"/>
                                      <w:szCs w:val="22"/>
                                    </w:rPr>
                                  </w:rPrChange>
                                </w:rPr>
                                <w:t>-</w:t>
                              </w:r>
                            </w:ins>
                            <w:del w:id="527" w:author="Bo Shen" w:date="2023-02-02T17:11:00Z">
                              <w:r w:rsidRPr="00E17244" w:rsidDel="007E1654">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528" w:author="Bo Shen" w:date="2023-02-02T17:11:00Z">
                              <w:r w:rsidR="007E1654" w:rsidRPr="00E17244">
                                <w:rPr>
                                  <w:rFonts w:ascii="Times New Roman" w:hAnsi="Times New Roman" w:cs="Times New Roman"/>
                                  <w:iCs w:val="0"/>
                                  <w:color w:val="000000" w:themeColor="text1"/>
                                  <w:rPrChange w:id="529" w:author="Bo Shen" w:date="2023-02-03T09:58:00Z">
                                    <w:rPr>
                                      <w:rFonts w:ascii="Times New Roman" w:hAnsi="Times New Roman" w:cs="Times New Roman"/>
                                      <w:iCs w:val="0"/>
                                      <w:color w:val="000000" w:themeColor="text1"/>
                                      <w:sz w:val="22"/>
                                      <w:szCs w:val="22"/>
                                    </w:rPr>
                                  </w:rPrChange>
                                </w:rPr>
                                <w:t>ies</w:t>
                              </w:r>
                            </w:ins>
                            <w:ins w:id="530" w:author="Bo Shen" w:date="2023-02-02T17:12:00Z">
                              <w:r w:rsidR="007E1654" w:rsidRPr="00E17244">
                                <w:rPr>
                                  <w:rFonts w:ascii="Times New Roman" w:hAnsi="Times New Roman" w:cs="Times New Roman"/>
                                  <w:iCs w:val="0"/>
                                  <w:color w:val="000000" w:themeColor="text1"/>
                                  <w:rPrChange w:id="531" w:author="Bo Shen" w:date="2023-02-03T09:58:00Z">
                                    <w:rPr>
                                      <w:rFonts w:ascii="Times New Roman" w:hAnsi="Times New Roman" w:cs="Times New Roman"/>
                                      <w:iCs w:val="0"/>
                                      <w:color w:val="000000" w:themeColor="text1"/>
                                      <w:sz w:val="22"/>
                                      <w:szCs w:val="22"/>
                                    </w:rPr>
                                  </w:rPrChange>
                                </w:rPr>
                                <w:t xml:space="preserve"> to the onset of model choice,</w:t>
                              </w:r>
                            </w:ins>
                            <w:del w:id="532" w:author="Bo Shen" w:date="2023-02-02T17:11:00Z">
                              <w:r w:rsidRPr="00E17244" w:rsidDel="007E1654">
                                <w:rPr>
                                  <w:rFonts w:ascii="Times New Roman" w:hAnsi="Times New Roman" w:cs="Times New Roman"/>
                                  <w:iCs w:val="0"/>
                                  <w:color w:val="000000" w:themeColor="text1"/>
                                </w:rPr>
                                <w:delText>y</w:delText>
                              </w:r>
                            </w:del>
                            <w:r w:rsidRPr="00E17244">
                              <w:rPr>
                                <w:rFonts w:ascii="Times New Roman" w:hAnsi="Times New Roman" w:cs="Times New Roman"/>
                                <w:iCs w:val="0"/>
                                <w:color w:val="000000" w:themeColor="text1"/>
                              </w:rPr>
                              <w:t xml:space="preserve"> </w:t>
                            </w:r>
                            <w:ins w:id="533" w:author="Bo Shen" w:date="2023-02-02T17:12:00Z">
                              <w:r w:rsidR="007E1654" w:rsidRPr="00E17244">
                                <w:rPr>
                                  <w:rFonts w:ascii="Times New Roman" w:hAnsi="Times New Roman" w:cs="Times New Roman"/>
                                  <w:iCs w:val="0"/>
                                  <w:color w:val="000000" w:themeColor="text1"/>
                                  <w:rPrChange w:id="534" w:author="Bo Shen" w:date="2023-02-03T09:58:00Z">
                                    <w:rPr>
                                      <w:rFonts w:ascii="Times New Roman" w:hAnsi="Times New Roman" w:cs="Times New Roman"/>
                                      <w:iCs w:val="0"/>
                                      <w:color w:val="000000" w:themeColor="text1"/>
                                      <w:sz w:val="22"/>
                                      <w:szCs w:val="22"/>
                                    </w:rPr>
                                  </w:rPrChange>
                                </w:rPr>
                                <w:t>chosen unit activity reaches a common decision bound</w:t>
                              </w:r>
                            </w:ins>
                            <w:ins w:id="535" w:author="Bo Shen" w:date="2023-02-03T09:41:00Z">
                              <w:r w:rsidR="003B3AC6" w:rsidRPr="00E17244">
                                <w:rPr>
                                  <w:rFonts w:ascii="Times New Roman" w:hAnsi="Times New Roman" w:cs="Times New Roman"/>
                                  <w:i w:val="0"/>
                                  <w:color w:val="000000" w:themeColor="text1"/>
                                  <w:rPrChange w:id="536" w:author="Bo Shen" w:date="2023-02-03T09:58:00Z">
                                    <w:rPr>
                                      <w:rFonts w:ascii="Times New Roman" w:hAnsi="Times New Roman" w:cs="Times New Roman"/>
                                      <w:i w:val="0"/>
                                      <w:color w:val="000000" w:themeColor="text1"/>
                                      <w:sz w:val="20"/>
                                      <w:szCs w:val="20"/>
                                    </w:rPr>
                                  </w:rPrChange>
                                </w:rPr>
                                <w:t xml:space="preserve"> (</w:t>
                              </w:r>
                              <w:r w:rsidR="003B3AC6" w:rsidRPr="00E17244">
                                <w:rPr>
                                  <w:rFonts w:ascii="Times New Roman" w:hAnsi="Times New Roman" w:cs="Times New Roman"/>
                                  <w:b/>
                                  <w:i w:val="0"/>
                                  <w:color w:val="000000" w:themeColor="text1"/>
                                  <w:rPrChange w:id="537" w:author="Bo Shen" w:date="2023-02-03T09:58:00Z">
                                    <w:rPr>
                                      <w:rFonts w:ascii="Times New Roman" w:hAnsi="Times New Roman" w:cs="Times New Roman"/>
                                      <w:b/>
                                      <w:i w:val="0"/>
                                      <w:color w:val="000000" w:themeColor="text1"/>
                                      <w:sz w:val="20"/>
                                      <w:szCs w:val="20"/>
                                    </w:rPr>
                                  </w:rPrChange>
                                </w:rPr>
                                <w:t>c</w:t>
                              </w:r>
                              <w:r w:rsidR="003B3AC6" w:rsidRPr="00E17244">
                                <w:rPr>
                                  <w:rFonts w:ascii="Times New Roman" w:hAnsi="Times New Roman" w:cs="Times New Roman"/>
                                  <w:bCs/>
                                  <w:i w:val="0"/>
                                  <w:color w:val="000000" w:themeColor="text1"/>
                                  <w:rPrChange w:id="538" w:author="Bo Shen" w:date="2023-02-03T09:58:00Z">
                                    <w:rPr>
                                      <w:rFonts w:ascii="Times New Roman" w:hAnsi="Times New Roman" w:cs="Times New Roman"/>
                                      <w:b/>
                                      <w:i w:val="0"/>
                                      <w:color w:val="000000" w:themeColor="text1"/>
                                      <w:sz w:val="20"/>
                                      <w:szCs w:val="20"/>
                                    </w:rPr>
                                  </w:rPrChange>
                                </w:rPr>
                                <w:t>)</w:t>
                              </w:r>
                            </w:ins>
                            <w:ins w:id="539" w:author="Bo Shen" w:date="2023-02-02T17:12:00Z">
                              <w:r w:rsidR="007E1654" w:rsidRPr="00E17244">
                                <w:rPr>
                                  <w:rFonts w:ascii="Times New Roman" w:hAnsi="Times New Roman" w:cs="Times New Roman"/>
                                  <w:iCs w:val="0"/>
                                  <w:color w:val="000000" w:themeColor="text1"/>
                                  <w:rPrChange w:id="540"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541" w:author="Bo Shen" w:date="2023-02-03T09:41:00Z">
                              <w:r w:rsidR="003B3AC6" w:rsidRPr="00E17244">
                                <w:rPr>
                                  <w:rFonts w:ascii="Times New Roman" w:hAnsi="Times New Roman" w:cs="Times New Roman"/>
                                  <w:i w:val="0"/>
                                  <w:color w:val="000000" w:themeColor="text1"/>
                                  <w:rPrChange w:id="542" w:author="Bo Shen" w:date="2023-02-03T09:58:00Z">
                                    <w:rPr>
                                      <w:rFonts w:ascii="Times New Roman" w:hAnsi="Times New Roman" w:cs="Times New Roman"/>
                                      <w:i w:val="0"/>
                                      <w:color w:val="000000" w:themeColor="text1"/>
                                      <w:sz w:val="20"/>
                                      <w:szCs w:val="20"/>
                                    </w:rPr>
                                  </w:rPrChange>
                                </w:rPr>
                                <w:t xml:space="preserve"> (</w:t>
                              </w:r>
                            </w:ins>
                            <w:del w:id="543" w:author="Bo Shen" w:date="2023-02-02T17:13:00Z">
                              <w:r w:rsidRPr="00E17244" w:rsidDel="007E1654">
                                <w:rPr>
                                  <w:rFonts w:ascii="Times New Roman" w:hAnsi="Times New Roman" w:cs="Times New Roman"/>
                                  <w:iCs w:val="0"/>
                                  <w:color w:val="000000" w:themeColor="text1"/>
                                </w:rPr>
                                <w:delText>shortly before model choice</w:delText>
                              </w:r>
                            </w:del>
                            <w:del w:id="544" w:author="Bo Shen" w:date="2023-02-03T09:41:00Z">
                              <w:r w:rsidRPr="00E17244" w:rsidDel="003B3AC6">
                                <w:rPr>
                                  <w:rFonts w:ascii="Times New Roman" w:hAnsi="Times New Roman" w:cs="Times New Roman"/>
                                  <w:iCs w:val="0"/>
                                  <w:color w:val="000000" w:themeColor="text1"/>
                                </w:rPr>
                                <w:delText xml:space="preserve">, at times indicated by arrows </w:delText>
                              </w:r>
                              <w:r w:rsidRPr="00E17244" w:rsidDel="003B3AC6">
                                <w:rPr>
                                  <w:rFonts w:ascii="Times New Roman" w:hAnsi="Times New Roman" w:cs="Times New Roman"/>
                                  <w:b/>
                                  <w:iCs w:val="0"/>
                                  <w:color w:val="000000" w:themeColor="text1"/>
                                </w:rPr>
                                <w:delText>c</w:delText>
                              </w:r>
                              <w:r w:rsidRPr="00E17244" w:rsidDel="003B3AC6">
                                <w:rPr>
                                  <w:rFonts w:ascii="Times New Roman" w:hAnsi="Times New Roman" w:cs="Times New Roman"/>
                                  <w:iCs w:val="0"/>
                                  <w:color w:val="000000" w:themeColor="text1"/>
                                </w:rPr>
                                <w:delText xml:space="preserve"> and </w:delText>
                              </w:r>
                            </w:del>
                            <w:r w:rsidRPr="00E17244">
                              <w:rPr>
                                <w:rFonts w:ascii="Times New Roman" w:hAnsi="Times New Roman" w:cs="Times New Roman"/>
                                <w:b/>
                                <w:iCs w:val="0"/>
                                <w:color w:val="000000" w:themeColor="text1"/>
                              </w:rPr>
                              <w:t>d</w:t>
                            </w:r>
                            <w:del w:id="545" w:author="Bo Shen" w:date="2023-02-03T09:41:00Z">
                              <w:r w:rsidRPr="00E17244" w:rsidDel="003B3AC6">
                                <w:rPr>
                                  <w:rFonts w:ascii="Times New Roman" w:hAnsi="Times New Roman" w:cs="Times New Roman"/>
                                  <w:iCs w:val="0"/>
                                  <w:color w:val="000000" w:themeColor="text1"/>
                                </w:rPr>
                                <w:delText>.</w:delText>
                              </w:r>
                            </w:del>
                            <w:ins w:id="546" w:author="Bo Shen" w:date="2023-02-03T09:41:00Z">
                              <w:r w:rsidR="003B3AC6" w:rsidRPr="00E17244">
                                <w:rPr>
                                  <w:rFonts w:ascii="Times New Roman" w:hAnsi="Times New Roman" w:cs="Times New Roman"/>
                                  <w:i w:val="0"/>
                                  <w:color w:val="000000" w:themeColor="text1"/>
                                  <w:rPrChange w:id="547" w:author="Bo Shen" w:date="2023-02-03T09:58:00Z">
                                    <w:rPr>
                                      <w:rFonts w:ascii="Times New Roman" w:hAnsi="Times New Roman" w:cs="Times New Roman"/>
                                      <w:i w:val="0"/>
                                      <w:color w:val="000000" w:themeColor="text1"/>
                                      <w:sz w:val="20"/>
                                      <w:szCs w:val="20"/>
                                    </w:rPr>
                                  </w:rPrChange>
                                </w:rPr>
                                <w:t>).</w:t>
                              </w:r>
                            </w:ins>
                            <w:ins w:id="548" w:author="Bo Shen" w:date="2023-02-02T17:13:00Z">
                              <w:r w:rsidR="000D7F3A" w:rsidRPr="00E17244">
                                <w:rPr>
                                  <w:rFonts w:ascii="Times New Roman" w:hAnsi="Times New Roman" w:cs="Times New Roman"/>
                                  <w:iCs w:val="0"/>
                                  <w:color w:val="000000" w:themeColor="text1"/>
                                  <w:rPrChange w:id="549" w:author="Bo Shen" w:date="2023-02-03T09:58:00Z">
                                    <w:rPr>
                                      <w:rFonts w:ascii="Times New Roman" w:hAnsi="Times New Roman" w:cs="Times New Roman"/>
                                      <w:iCs w:val="0"/>
                                      <w:color w:val="000000" w:themeColor="text1"/>
                                      <w:sz w:val="22"/>
                                      <w:szCs w:val="22"/>
                                    </w:rPr>
                                  </w:rPrChange>
                                </w:rPr>
                                <w:t xml:space="preserve"> </w:t>
                              </w:r>
                              <w:r w:rsidR="000D7F3A" w:rsidRPr="00E17244">
                                <w:rPr>
                                  <w:rFonts w:ascii="Times New Roman" w:hAnsi="Times New Roman" w:cs="Times New Roman"/>
                                  <w:b/>
                                  <w:bCs/>
                                  <w:iCs w:val="0"/>
                                  <w:color w:val="000000" w:themeColor="text1"/>
                                  <w:rPrChange w:id="550" w:author="Bo Shen" w:date="2023-02-03T09:58:00Z">
                                    <w:rPr>
                                      <w:rFonts w:ascii="Times New Roman" w:hAnsi="Times New Roman" w:cs="Times New Roman"/>
                                      <w:iCs w:val="0"/>
                                      <w:color w:val="000000" w:themeColor="text1"/>
                                      <w:sz w:val="22"/>
                                      <w:szCs w:val="22"/>
                                    </w:rPr>
                                  </w:rPrChange>
                                </w:rPr>
                                <w:t>F</w:t>
                              </w:r>
                              <w:r w:rsidR="000D7F3A" w:rsidRPr="00E17244">
                                <w:rPr>
                                  <w:rFonts w:ascii="Times New Roman" w:hAnsi="Times New Roman" w:cs="Times New Roman"/>
                                  <w:iCs w:val="0"/>
                                  <w:color w:val="000000" w:themeColor="text1"/>
                                  <w:rPrChange w:id="551" w:author="Bo Shen" w:date="2023-02-03T09:58:00Z">
                                    <w:rPr>
                                      <w:rFonts w:ascii="Times New Roman" w:hAnsi="Times New Roman" w:cs="Times New Roman"/>
                                      <w:iCs w:val="0"/>
                                      <w:color w:val="000000" w:themeColor="text1"/>
                                      <w:sz w:val="22"/>
                                      <w:szCs w:val="22"/>
                                    </w:rPr>
                                  </w:rPrChange>
                                </w:rPr>
                                <w:t xml:space="preserve">. </w:t>
                              </w:r>
                            </w:ins>
                            <w:ins w:id="552" w:author="Bo Shen" w:date="2023-02-02T17:14:00Z">
                              <w:r w:rsidR="000D7F3A" w:rsidRPr="00E17244">
                                <w:rPr>
                                  <w:rFonts w:ascii="Times New Roman" w:hAnsi="Times New Roman" w:cs="Times New Roman"/>
                                  <w:iCs w:val="0"/>
                                  <w:color w:val="000000" w:themeColor="text1"/>
                                  <w:rPrChange w:id="553" w:author="Bo Shen" w:date="2023-02-03T09:58:00Z">
                                    <w:rPr>
                                      <w:rFonts w:ascii="Times New Roman" w:hAnsi="Times New Roman" w:cs="Times New Roman"/>
                                      <w:iCs w:val="0"/>
                                      <w:color w:val="000000" w:themeColor="text1"/>
                                      <w:sz w:val="22"/>
                                      <w:szCs w:val="22"/>
                                    </w:rPr>
                                  </w:rPrChange>
                                </w:rPr>
                                <w:t xml:space="preserve">The </w:t>
                              </w:r>
                            </w:ins>
                            <w:ins w:id="554" w:author="Bo Shen" w:date="2023-02-02T17:15:00Z">
                              <w:r w:rsidR="000D7F3A" w:rsidRPr="00E17244">
                                <w:rPr>
                                  <w:rFonts w:ascii="Times New Roman" w:hAnsi="Times New Roman" w:cs="Times New Roman"/>
                                  <w:iCs w:val="0"/>
                                  <w:color w:val="000000" w:themeColor="text1"/>
                                  <w:rPrChange w:id="555" w:author="Bo Shen" w:date="2023-02-03T09:58:00Z">
                                    <w:rPr>
                                      <w:rFonts w:ascii="Times New Roman" w:hAnsi="Times New Roman" w:cs="Times New Roman"/>
                                      <w:iCs w:val="0"/>
                                      <w:color w:val="000000" w:themeColor="text1"/>
                                      <w:sz w:val="22"/>
                                      <w:szCs w:val="22"/>
                                    </w:rPr>
                                  </w:rPrChange>
                                </w:rPr>
                                <w:t xml:space="preserve">model predicted </w:t>
                              </w:r>
                            </w:ins>
                            <w:ins w:id="556" w:author="Bo Shen" w:date="2023-02-02T17:14:00Z">
                              <w:r w:rsidR="000D7F3A" w:rsidRPr="00E17244">
                                <w:rPr>
                                  <w:rFonts w:ascii="Times New Roman" w:hAnsi="Times New Roman" w:cs="Times New Roman"/>
                                  <w:i w:val="0"/>
                                  <w:color w:val="000000" w:themeColor="text1"/>
                                  <w:rPrChange w:id="557" w:author="Bo Shen" w:date="2023-02-03T09:58:00Z">
                                    <w:rPr>
                                      <w:rFonts w:ascii="Times New Roman" w:hAnsi="Times New Roman" w:cs="Times New Roman"/>
                                      <w:i w:val="0"/>
                                      <w:color w:val="000000" w:themeColor="text1"/>
                                      <w:sz w:val="22"/>
                                      <w:szCs w:val="22"/>
                                    </w:rPr>
                                  </w:rPrChange>
                                </w:rPr>
                                <w:t>G</w:t>
                              </w:r>
                              <w:r w:rsidR="000D7F3A" w:rsidRPr="00E17244">
                                <w:rPr>
                                  <w:rFonts w:ascii="Times New Roman" w:hAnsi="Times New Roman" w:cs="Times New Roman"/>
                                  <w:iCs w:val="0"/>
                                  <w:color w:val="000000" w:themeColor="text1"/>
                                  <w:rPrChange w:id="558" w:author="Bo Shen" w:date="2023-02-03T09:58:00Z">
                                    <w:rPr>
                                      <w:rFonts w:ascii="Times New Roman" w:hAnsi="Times New Roman" w:cs="Times New Roman"/>
                                      <w:iCs w:val="0"/>
                                      <w:color w:val="000000" w:themeColor="text1"/>
                                      <w:sz w:val="22"/>
                                      <w:szCs w:val="22"/>
                                    </w:rPr>
                                  </w:rPrChange>
                                </w:rPr>
                                <w:t xml:space="preserve"> unit </w:t>
                              </w:r>
                            </w:ins>
                            <w:ins w:id="559" w:author="Bo Shen" w:date="2023-02-02T17:16:00Z">
                              <w:r w:rsidR="000D7F3A" w:rsidRPr="00E17244">
                                <w:rPr>
                                  <w:rFonts w:ascii="Times New Roman" w:hAnsi="Times New Roman" w:cs="Times New Roman"/>
                                  <w:iCs w:val="0"/>
                                  <w:color w:val="000000" w:themeColor="text1"/>
                                  <w:rPrChange w:id="560" w:author="Bo Shen" w:date="2023-02-03T09:58:00Z">
                                    <w:rPr>
                                      <w:rFonts w:ascii="Times New Roman" w:hAnsi="Times New Roman" w:cs="Times New Roman"/>
                                      <w:iCs w:val="0"/>
                                      <w:color w:val="000000" w:themeColor="text1"/>
                                      <w:sz w:val="22"/>
                                      <w:szCs w:val="22"/>
                                    </w:rPr>
                                  </w:rPrChange>
                                </w:rPr>
                                <w:t>dynamics</w:t>
                              </w:r>
                            </w:ins>
                            <w:ins w:id="561" w:author="Bo Shen" w:date="2023-02-02T17:17:00Z">
                              <w:r w:rsidR="00A71057" w:rsidRPr="00E17244">
                                <w:rPr>
                                  <w:rFonts w:ascii="Times New Roman" w:hAnsi="Times New Roman" w:cs="Times New Roman"/>
                                  <w:iCs w:val="0"/>
                                  <w:color w:val="000000" w:themeColor="text1"/>
                                  <w:rPrChange w:id="562" w:author="Bo Shen" w:date="2023-02-03T09:58:00Z">
                                    <w:rPr>
                                      <w:rFonts w:ascii="Times New Roman" w:hAnsi="Times New Roman" w:cs="Times New Roman"/>
                                      <w:iCs w:val="0"/>
                                      <w:color w:val="000000" w:themeColor="text1"/>
                                      <w:sz w:val="22"/>
                                      <w:szCs w:val="22"/>
                                    </w:rPr>
                                  </w:rPrChange>
                                </w:rPr>
                                <w:t xml:space="preserve"> show </w:t>
                              </w:r>
                            </w:ins>
                            <w:ins w:id="563" w:author="Bo Shen" w:date="2023-02-02T17:41:00Z">
                              <w:r w:rsidR="00B03C87" w:rsidRPr="00E17244">
                                <w:rPr>
                                  <w:rFonts w:ascii="Times New Roman" w:hAnsi="Times New Roman" w:cs="Times New Roman"/>
                                  <w:i w:val="0"/>
                                  <w:color w:val="000000" w:themeColor="text1"/>
                                  <w:rPrChange w:id="564" w:author="Bo Shen" w:date="2023-02-03T09:58:00Z">
                                    <w:rPr>
                                      <w:rFonts w:ascii="Times New Roman" w:hAnsi="Times New Roman" w:cs="Times New Roman"/>
                                      <w:i w:val="0"/>
                                      <w:color w:val="000000" w:themeColor="text1"/>
                                      <w:sz w:val="20"/>
                                      <w:szCs w:val="20"/>
                                    </w:rPr>
                                  </w:rPrChange>
                                </w:rPr>
                                <w:t>faster decreas</w:t>
                              </w:r>
                            </w:ins>
                            <w:ins w:id="565" w:author="Bo Shen" w:date="2023-02-02T17:42:00Z">
                              <w:r w:rsidR="00B03C87" w:rsidRPr="00E17244">
                                <w:rPr>
                                  <w:rFonts w:ascii="Times New Roman" w:hAnsi="Times New Roman" w:cs="Times New Roman"/>
                                  <w:i w:val="0"/>
                                  <w:color w:val="000000" w:themeColor="text1"/>
                                  <w:rPrChange w:id="566" w:author="Bo Shen" w:date="2023-02-03T09:58:00Z">
                                    <w:rPr>
                                      <w:rFonts w:ascii="Times New Roman" w:hAnsi="Times New Roman" w:cs="Times New Roman"/>
                                      <w:i w:val="0"/>
                                      <w:color w:val="000000" w:themeColor="text1"/>
                                      <w:sz w:val="20"/>
                                      <w:szCs w:val="20"/>
                                    </w:rPr>
                                  </w:rPrChange>
                                </w:rPr>
                                <w:t>ing</w:t>
                              </w:r>
                            </w:ins>
                            <w:ins w:id="567" w:author="Bo Shen" w:date="2023-02-02T17:18:00Z">
                              <w:r w:rsidR="00A71057" w:rsidRPr="00E17244">
                                <w:rPr>
                                  <w:rFonts w:ascii="Times New Roman" w:hAnsi="Times New Roman" w:cs="Times New Roman"/>
                                  <w:iCs w:val="0"/>
                                  <w:color w:val="000000" w:themeColor="text1"/>
                                  <w:rPrChange w:id="568" w:author="Bo Shen" w:date="2023-02-03T09:58:00Z">
                                    <w:rPr>
                                      <w:rFonts w:ascii="Times New Roman" w:hAnsi="Times New Roman" w:cs="Times New Roman"/>
                                      <w:iCs w:val="0"/>
                                      <w:color w:val="000000" w:themeColor="text1"/>
                                      <w:sz w:val="22"/>
                                      <w:szCs w:val="22"/>
                                    </w:rPr>
                                  </w:rPrChange>
                                </w:rPr>
                                <w:t xml:space="preserve"> on the chosen units than the </w:t>
                              </w:r>
                            </w:ins>
                            <w:ins w:id="569" w:author="Bo Shen" w:date="2023-02-02T17:42:00Z">
                              <w:r w:rsidR="00B03C87" w:rsidRPr="00E17244">
                                <w:rPr>
                                  <w:rFonts w:ascii="Times New Roman" w:hAnsi="Times New Roman" w:cs="Times New Roman"/>
                                  <w:i w:val="0"/>
                                  <w:color w:val="000000" w:themeColor="text1"/>
                                  <w:rPrChange w:id="570" w:author="Bo Shen" w:date="2023-02-03T09:58:00Z">
                                    <w:rPr>
                                      <w:rFonts w:ascii="Times New Roman" w:hAnsi="Times New Roman" w:cs="Times New Roman"/>
                                      <w:i w:val="0"/>
                                      <w:color w:val="000000" w:themeColor="text1"/>
                                      <w:sz w:val="20"/>
                                      <w:szCs w:val="20"/>
                                    </w:rPr>
                                  </w:rPrChange>
                                </w:rPr>
                                <w:t>un</w:t>
                              </w:r>
                            </w:ins>
                            <w:ins w:id="571" w:author="Bo Shen" w:date="2023-02-02T17:18:00Z">
                              <w:r w:rsidR="00A71057" w:rsidRPr="00E17244">
                                <w:rPr>
                                  <w:rFonts w:ascii="Times New Roman" w:hAnsi="Times New Roman" w:cs="Times New Roman"/>
                                  <w:iCs w:val="0"/>
                                  <w:color w:val="000000" w:themeColor="text1"/>
                                  <w:rPrChange w:id="572" w:author="Bo Shen" w:date="2023-02-03T09:58:00Z">
                                    <w:rPr>
                                      <w:rFonts w:ascii="Times New Roman" w:hAnsi="Times New Roman" w:cs="Times New Roman"/>
                                      <w:iCs w:val="0"/>
                                      <w:color w:val="000000" w:themeColor="text1"/>
                                      <w:sz w:val="22"/>
                                      <w:szCs w:val="22"/>
                                    </w:rPr>
                                  </w:rPrChange>
                                </w:rPr>
                                <w:t xml:space="preserve">chosen units, </w:t>
                              </w:r>
                            </w:ins>
                            <w:ins w:id="573" w:author="Bo Shen" w:date="2023-02-02T17:19:00Z">
                              <w:r w:rsidR="0028755E" w:rsidRPr="00E17244">
                                <w:rPr>
                                  <w:rFonts w:ascii="Times New Roman" w:hAnsi="Times New Roman" w:cs="Times New Roman"/>
                                  <w:iCs w:val="0"/>
                                  <w:color w:val="000000" w:themeColor="text1"/>
                                  <w:rPrChange w:id="574"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575" w:author="Bo Shen" w:date="2023-02-02T17:20:00Z">
                              <w:r w:rsidR="0028755E" w:rsidRPr="00E17244">
                                <w:rPr>
                                  <w:rFonts w:ascii="Times New Roman" w:hAnsi="Times New Roman" w:cs="Times New Roman"/>
                                  <w:b/>
                                  <w:bCs/>
                                  <w:iCs w:val="0"/>
                                  <w:color w:val="000000" w:themeColor="text1"/>
                                  <w:rPrChange w:id="576"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Cs w:val="0"/>
                                  <w:color w:val="000000" w:themeColor="text1"/>
                                  <w:rPrChange w:id="577" w:author="Bo Shen" w:date="2023-02-03T09:58:00Z">
                                    <w:rPr>
                                      <w:rFonts w:ascii="Times New Roman" w:hAnsi="Times New Roman" w:cs="Times New Roman"/>
                                      <w:iCs w:val="0"/>
                                      <w:color w:val="000000" w:themeColor="text1"/>
                                      <w:sz w:val="22"/>
                                      <w:szCs w:val="22"/>
                                    </w:rPr>
                                  </w:rPrChange>
                                </w:rPr>
                                <w:t xml:space="preserve">. </w:t>
                              </w:r>
                            </w:ins>
                            <w:ins w:id="578" w:author="Bo Shen" w:date="2023-02-03T09:54:00Z">
                              <w:r w:rsidR="00BB6138" w:rsidRPr="00E17244">
                                <w:rPr>
                                  <w:rFonts w:ascii="Times New Roman" w:hAnsi="Times New Roman" w:cs="Times New Roman"/>
                                  <w:i w:val="0"/>
                                  <w:color w:val="000000" w:themeColor="text1"/>
                                  <w:rPrChange w:id="579" w:author="Bo Shen" w:date="2023-02-03T09:58:00Z">
                                    <w:rPr>
                                      <w:rFonts w:ascii="Times New Roman" w:hAnsi="Times New Roman" w:cs="Times New Roman"/>
                                      <w:i w:val="0"/>
                                      <w:color w:val="000000" w:themeColor="text1"/>
                                      <w:sz w:val="20"/>
                                      <w:szCs w:val="20"/>
                                    </w:rPr>
                                  </w:rPrChange>
                                </w:rPr>
                                <w:t xml:space="preserve">Because of the gradually increasing disinhibition, the </w:t>
                              </w:r>
                              <w:r w:rsidR="00BB6138" w:rsidRPr="00E17244">
                                <w:rPr>
                                  <w:rFonts w:ascii="Times New Roman" w:hAnsi="Times New Roman" w:cs="Times New Roman"/>
                                  <w:iCs w:val="0"/>
                                  <w:color w:val="000000" w:themeColor="text1"/>
                                  <w:rPrChange w:id="580"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581" w:author="Bo Shen" w:date="2023-02-03T09:58:00Z">
                                    <w:rPr>
                                      <w:rFonts w:ascii="Times New Roman" w:hAnsi="Times New Roman" w:cs="Times New Roman"/>
                                      <w:i w:val="0"/>
                                      <w:color w:val="000000" w:themeColor="text1"/>
                                      <w:sz w:val="20"/>
                                      <w:szCs w:val="20"/>
                                    </w:rPr>
                                  </w:rPrChange>
                                </w:rPr>
                                <w:t xml:space="preserve"> activities at the early stage decrease after </w:t>
                              </w:r>
                            </w:ins>
                            <w:ins w:id="582" w:author="Bo Shen" w:date="2023-02-03T09:55:00Z">
                              <w:r w:rsidR="00BB6138" w:rsidRPr="00E17244">
                                <w:rPr>
                                  <w:rFonts w:ascii="Times New Roman" w:hAnsi="Times New Roman" w:cs="Times New Roman"/>
                                  <w:i w:val="0"/>
                                  <w:color w:val="000000" w:themeColor="text1"/>
                                  <w:rPrChange w:id="583" w:author="Bo Shen" w:date="2023-02-03T09:58:00Z">
                                    <w:rPr>
                                      <w:rFonts w:ascii="Times New Roman" w:hAnsi="Times New Roman" w:cs="Times New Roman"/>
                                      <w:i w:val="0"/>
                                      <w:color w:val="000000" w:themeColor="text1"/>
                                      <w:sz w:val="20"/>
                                      <w:szCs w:val="20"/>
                                    </w:rPr>
                                  </w:rPrChange>
                                </w:rPr>
                                <w:t>a</w:t>
                              </w:r>
                            </w:ins>
                            <w:ins w:id="584" w:author="Bo Shen" w:date="2023-02-03T09:54:00Z">
                              <w:r w:rsidR="00BB6138" w:rsidRPr="00E17244">
                                <w:rPr>
                                  <w:rFonts w:ascii="Times New Roman" w:hAnsi="Times New Roman" w:cs="Times New Roman"/>
                                  <w:i w:val="0"/>
                                  <w:color w:val="000000" w:themeColor="text1"/>
                                  <w:rPrChange w:id="585" w:author="Bo Shen" w:date="2023-02-03T09:58:00Z">
                                    <w:rPr>
                                      <w:rFonts w:ascii="Times New Roman" w:hAnsi="Times New Roman" w:cs="Times New Roman"/>
                                      <w:i w:val="0"/>
                                      <w:color w:val="000000" w:themeColor="text1"/>
                                      <w:sz w:val="20"/>
                                      <w:szCs w:val="20"/>
                                    </w:rPr>
                                  </w:rPrChange>
                                </w:rPr>
                                <w:t xml:space="preserve"> peak </w:t>
                              </w:r>
                            </w:ins>
                            <w:ins w:id="586" w:author="Bo Shen" w:date="2023-02-03T09:55:00Z">
                              <w:r w:rsidR="00BB6138" w:rsidRPr="00E17244">
                                <w:rPr>
                                  <w:rFonts w:ascii="Times New Roman" w:hAnsi="Times New Roman" w:cs="Times New Roman"/>
                                  <w:i w:val="0"/>
                                  <w:color w:val="000000" w:themeColor="text1"/>
                                  <w:rPrChange w:id="587" w:author="Bo Shen" w:date="2023-02-03T09:58:00Z">
                                    <w:rPr>
                                      <w:rFonts w:ascii="Times New Roman" w:hAnsi="Times New Roman" w:cs="Times New Roman"/>
                                      <w:i w:val="0"/>
                                      <w:color w:val="000000" w:themeColor="text1"/>
                                      <w:sz w:val="20"/>
                                      <w:szCs w:val="20"/>
                                    </w:rPr>
                                  </w:rPrChange>
                                </w:rPr>
                                <w:t>(~</w:t>
                              </w:r>
                            </w:ins>
                            <w:ins w:id="588" w:author="Bo Shen" w:date="2023-02-03T09:54:00Z">
                              <w:r w:rsidR="00BB6138" w:rsidRPr="00E17244">
                                <w:rPr>
                                  <w:rFonts w:ascii="Times New Roman" w:hAnsi="Times New Roman" w:cs="Times New Roman"/>
                                  <w:i w:val="0"/>
                                  <w:color w:val="000000" w:themeColor="text1"/>
                                  <w:rPrChange w:id="589" w:author="Bo Shen" w:date="2023-02-03T09:58:00Z">
                                    <w:rPr>
                                      <w:rFonts w:ascii="Times New Roman" w:hAnsi="Times New Roman" w:cs="Times New Roman"/>
                                      <w:i w:val="0"/>
                                      <w:color w:val="000000" w:themeColor="text1"/>
                                      <w:sz w:val="20"/>
                                      <w:szCs w:val="20"/>
                                    </w:rPr>
                                  </w:rPrChange>
                                </w:rPr>
                                <w:t xml:space="preserve">240 </w:t>
                              </w:r>
                              <w:proofErr w:type="spellStart"/>
                              <w:r w:rsidR="00BB6138" w:rsidRPr="00E17244">
                                <w:rPr>
                                  <w:rFonts w:ascii="Times New Roman" w:hAnsi="Times New Roman" w:cs="Times New Roman"/>
                                  <w:i w:val="0"/>
                                  <w:color w:val="000000" w:themeColor="text1"/>
                                  <w:rPrChange w:id="590" w:author="Bo Shen" w:date="2023-02-03T09:58:00Z">
                                    <w:rPr>
                                      <w:rFonts w:ascii="Times New Roman" w:hAnsi="Times New Roman" w:cs="Times New Roman"/>
                                      <w:i w:val="0"/>
                                      <w:color w:val="000000" w:themeColor="text1"/>
                                      <w:sz w:val="20"/>
                                      <w:szCs w:val="20"/>
                                    </w:rPr>
                                  </w:rPrChange>
                                </w:rPr>
                                <w:t>ms</w:t>
                              </w:r>
                              <w:proofErr w:type="spellEnd"/>
                              <w:r w:rsidR="00BB6138" w:rsidRPr="00E17244">
                                <w:rPr>
                                  <w:rFonts w:ascii="Times New Roman" w:hAnsi="Times New Roman" w:cs="Times New Roman"/>
                                  <w:i w:val="0"/>
                                  <w:color w:val="000000" w:themeColor="text1"/>
                                  <w:rPrChange w:id="591" w:author="Bo Shen" w:date="2023-02-03T09:58:00Z">
                                    <w:rPr>
                                      <w:rFonts w:ascii="Times New Roman" w:hAnsi="Times New Roman" w:cs="Times New Roman"/>
                                      <w:i w:val="0"/>
                                      <w:color w:val="000000" w:themeColor="text1"/>
                                      <w:sz w:val="20"/>
                                      <w:szCs w:val="20"/>
                                    </w:rPr>
                                  </w:rPrChange>
                                </w:rPr>
                                <w:t xml:space="preserve"> after stimulus onset</w:t>
                              </w:r>
                            </w:ins>
                            <w:ins w:id="592" w:author="Bo Shen" w:date="2023-02-03T09:55:00Z">
                              <w:r w:rsidR="00BB6138" w:rsidRPr="00E17244">
                                <w:rPr>
                                  <w:rFonts w:ascii="Times New Roman" w:hAnsi="Times New Roman" w:cs="Times New Roman"/>
                                  <w:i w:val="0"/>
                                  <w:color w:val="000000" w:themeColor="text1"/>
                                  <w:rPrChange w:id="593" w:author="Bo Shen" w:date="2023-02-03T09:58:00Z">
                                    <w:rPr>
                                      <w:rFonts w:ascii="Times New Roman" w:hAnsi="Times New Roman" w:cs="Times New Roman"/>
                                      <w:i w:val="0"/>
                                      <w:color w:val="000000" w:themeColor="text1"/>
                                      <w:sz w:val="20"/>
                                      <w:szCs w:val="20"/>
                                    </w:rPr>
                                  </w:rPrChange>
                                </w:rPr>
                                <w:t>)</w:t>
                              </w:r>
                            </w:ins>
                            <w:ins w:id="594" w:author="Bo Shen" w:date="2023-02-03T09:54:00Z">
                              <w:r w:rsidR="00BB6138" w:rsidRPr="00E17244">
                                <w:rPr>
                                  <w:rFonts w:ascii="Times New Roman" w:hAnsi="Times New Roman" w:cs="Times New Roman"/>
                                  <w:i w:val="0"/>
                                  <w:color w:val="000000" w:themeColor="text1"/>
                                  <w:rPrChange w:id="595" w:author="Bo Shen" w:date="2023-02-03T09:58:00Z">
                                    <w:rPr>
                                      <w:rFonts w:ascii="Times New Roman" w:hAnsi="Times New Roman" w:cs="Times New Roman"/>
                                      <w:i w:val="0"/>
                                      <w:color w:val="000000" w:themeColor="text1"/>
                                      <w:sz w:val="20"/>
                                      <w:szCs w:val="20"/>
                                    </w:rPr>
                                  </w:rPrChange>
                                </w:rPr>
                                <w:t xml:space="preserve">. The chosen </w:t>
                              </w:r>
                              <w:r w:rsidR="00BB6138" w:rsidRPr="00E17244">
                                <w:rPr>
                                  <w:rFonts w:ascii="Times New Roman" w:hAnsi="Times New Roman" w:cs="Times New Roman"/>
                                  <w:iCs w:val="0"/>
                                  <w:color w:val="000000" w:themeColor="text1"/>
                                  <w:rPrChange w:id="596" w:author="Bo Shen" w:date="2023-02-03T09:58:00Z">
                                    <w:rPr>
                                      <w:rFonts w:ascii="Times New Roman" w:hAnsi="Times New Roman" w:cs="Times New Roman"/>
                                      <w:iCs w:val="0"/>
                                      <w:color w:val="000000" w:themeColor="text1"/>
                                      <w:sz w:val="20"/>
                                      <w:szCs w:val="20"/>
                                    </w:rPr>
                                  </w:rPrChange>
                                </w:rPr>
                                <w:t xml:space="preserve">G </w:t>
                              </w:r>
                              <w:r w:rsidR="00BB6138" w:rsidRPr="00E17244">
                                <w:rPr>
                                  <w:rFonts w:ascii="Times New Roman" w:hAnsi="Times New Roman" w:cs="Times New Roman"/>
                                  <w:i w:val="0"/>
                                  <w:color w:val="000000" w:themeColor="text1"/>
                                  <w:rPrChange w:id="597" w:author="Bo Shen" w:date="2023-02-03T09:58:00Z">
                                    <w:rPr>
                                      <w:rFonts w:ascii="Times New Roman" w:hAnsi="Times New Roman" w:cs="Times New Roman"/>
                                      <w:i w:val="0"/>
                                      <w:color w:val="000000" w:themeColor="text1"/>
                                      <w:sz w:val="20"/>
                                      <w:szCs w:val="20"/>
                                    </w:rPr>
                                  </w:rPrChange>
                                </w:rPr>
                                <w:t>units (</w:t>
                              </w:r>
                              <w:r w:rsidR="00BB6138" w:rsidRPr="00E17244">
                                <w:rPr>
                                  <w:rFonts w:ascii="Times New Roman" w:hAnsi="Times New Roman" w:cs="Times New Roman"/>
                                  <w:b/>
                                  <w:bCs/>
                                  <w:i w:val="0"/>
                                  <w:color w:val="000000" w:themeColor="text1"/>
                                  <w:rPrChange w:id="598" w:author="Bo Shen" w:date="2023-02-03T09:58:00Z">
                                    <w:rPr>
                                      <w:rFonts w:ascii="Times New Roman" w:hAnsi="Times New Roman" w:cs="Times New Roman"/>
                                      <w:b/>
                                      <w:bCs/>
                                      <w:i w:val="0"/>
                                      <w:color w:val="000000" w:themeColor="text1"/>
                                      <w:sz w:val="20"/>
                                      <w:szCs w:val="20"/>
                                    </w:rPr>
                                  </w:rPrChange>
                                </w:rPr>
                                <w:t>c</w:t>
                              </w:r>
                              <w:r w:rsidR="00BB6138" w:rsidRPr="00E17244">
                                <w:rPr>
                                  <w:rFonts w:ascii="Times New Roman" w:hAnsi="Times New Roman" w:cs="Times New Roman"/>
                                  <w:i w:val="0"/>
                                  <w:color w:val="000000" w:themeColor="text1"/>
                                  <w:rPrChange w:id="599" w:author="Bo Shen" w:date="2023-02-03T09:58:00Z">
                                    <w:rPr>
                                      <w:rFonts w:ascii="Times New Roman" w:hAnsi="Times New Roman" w:cs="Times New Roman"/>
                                      <w:i w:val="0"/>
                                      <w:color w:val="000000" w:themeColor="text1"/>
                                      <w:sz w:val="20"/>
                                      <w:szCs w:val="20"/>
                                    </w:rPr>
                                  </w:rPrChange>
                                </w:rPr>
                                <w:t xml:space="preserve">) show faster decreasing than the unchosen </w:t>
                              </w:r>
                              <w:r w:rsidR="00BB6138" w:rsidRPr="00E17244">
                                <w:rPr>
                                  <w:rFonts w:ascii="Times New Roman" w:hAnsi="Times New Roman" w:cs="Times New Roman"/>
                                  <w:iCs w:val="0"/>
                                  <w:color w:val="000000" w:themeColor="text1"/>
                                  <w:rPrChange w:id="600"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601" w:author="Bo Shen" w:date="2023-02-03T09:58:00Z">
                                    <w:rPr>
                                      <w:rFonts w:ascii="Times New Roman" w:hAnsi="Times New Roman" w:cs="Times New Roman"/>
                                      <w:i w:val="0"/>
                                      <w:color w:val="000000" w:themeColor="text1"/>
                                      <w:sz w:val="20"/>
                                      <w:szCs w:val="20"/>
                                    </w:rPr>
                                  </w:rPrChange>
                                </w:rPr>
                                <w:t xml:space="preserve"> (</w:t>
                              </w:r>
                              <w:r w:rsidR="00BB6138" w:rsidRPr="00E17244">
                                <w:rPr>
                                  <w:rFonts w:ascii="Times New Roman" w:hAnsi="Times New Roman" w:cs="Times New Roman"/>
                                  <w:b/>
                                  <w:bCs/>
                                  <w:i w:val="0"/>
                                  <w:color w:val="000000" w:themeColor="text1"/>
                                  <w:rPrChange w:id="602" w:author="Bo Shen" w:date="2023-02-03T09:58:00Z">
                                    <w:rPr>
                                      <w:rFonts w:ascii="Times New Roman" w:hAnsi="Times New Roman" w:cs="Times New Roman"/>
                                      <w:b/>
                                      <w:bCs/>
                                      <w:i w:val="0"/>
                                      <w:color w:val="000000" w:themeColor="text1"/>
                                      <w:sz w:val="20"/>
                                      <w:szCs w:val="20"/>
                                    </w:rPr>
                                  </w:rPrChange>
                                </w:rPr>
                                <w:t>d</w:t>
                              </w:r>
                              <w:r w:rsidR="00BB6138" w:rsidRPr="00E17244">
                                <w:rPr>
                                  <w:rFonts w:ascii="Times New Roman" w:hAnsi="Times New Roman" w:cs="Times New Roman"/>
                                  <w:i w:val="0"/>
                                  <w:color w:val="000000" w:themeColor="text1"/>
                                  <w:rPrChange w:id="603" w:author="Bo Shen" w:date="2023-02-03T09:58:00Z">
                                    <w:rPr>
                                      <w:rFonts w:ascii="Times New Roman" w:hAnsi="Times New Roman" w:cs="Times New Roman"/>
                                      <w:i w:val="0"/>
                                      <w:color w:val="000000" w:themeColor="text1"/>
                                      <w:sz w:val="20"/>
                                      <w:szCs w:val="20"/>
                                    </w:rPr>
                                  </w:rPrChange>
                                </w:rPr>
                                <w:t>). Mixed with the impact of excitatory input</w:t>
                              </w:r>
                            </w:ins>
                            <w:ins w:id="604" w:author="Bo Shen" w:date="2023-02-03T09:56:00Z">
                              <w:r w:rsidR="00E17244" w:rsidRPr="00E17244">
                                <w:rPr>
                                  <w:rFonts w:ascii="Times New Roman" w:hAnsi="Times New Roman" w:cs="Times New Roman"/>
                                  <w:i w:val="0"/>
                                  <w:color w:val="000000" w:themeColor="text1"/>
                                  <w:rPrChange w:id="605" w:author="Bo Shen" w:date="2023-02-03T09:58:00Z">
                                    <w:rPr>
                                      <w:rFonts w:ascii="Times New Roman" w:hAnsi="Times New Roman" w:cs="Times New Roman"/>
                                      <w:i w:val="0"/>
                                      <w:color w:val="000000" w:themeColor="text1"/>
                                      <w:sz w:val="20"/>
                                      <w:szCs w:val="20"/>
                                    </w:rPr>
                                  </w:rPrChange>
                                </w:rPr>
                                <w:t xml:space="preserve"> strength, </w:t>
                              </w:r>
                            </w:ins>
                            <w:ins w:id="606" w:author="Bo Shen" w:date="2023-02-02T17:43:00Z">
                              <w:r w:rsidR="00B03C87" w:rsidRPr="00E17244">
                                <w:rPr>
                                  <w:rFonts w:ascii="Times New Roman" w:hAnsi="Times New Roman" w:cs="Times New Roman"/>
                                  <w:i w:val="0"/>
                                  <w:color w:val="000000" w:themeColor="text1"/>
                                  <w:rPrChange w:id="607" w:author="Bo Shen" w:date="2023-02-03T09:58:00Z">
                                    <w:rPr>
                                      <w:rFonts w:ascii="Times New Roman" w:hAnsi="Times New Roman" w:cs="Times New Roman"/>
                                      <w:i w:val="0"/>
                                      <w:color w:val="000000" w:themeColor="text1"/>
                                      <w:sz w:val="20"/>
                                      <w:szCs w:val="20"/>
                                    </w:rPr>
                                  </w:rPrChange>
                                </w:rPr>
                                <w:t>the chosen (</w:t>
                              </w:r>
                              <w:r w:rsidR="00B03C87" w:rsidRPr="00E17244">
                                <w:rPr>
                                  <w:rFonts w:ascii="Times New Roman" w:hAnsi="Times New Roman" w:cs="Times New Roman"/>
                                  <w:b/>
                                  <w:bCs/>
                                  <w:i w:val="0"/>
                                  <w:color w:val="000000" w:themeColor="text1"/>
                                  <w:rPrChange w:id="608" w:author="Bo Shen" w:date="2023-02-03T09:58:00Z">
                                    <w:rPr>
                                      <w:rFonts w:ascii="Times New Roman" w:hAnsi="Times New Roman" w:cs="Times New Roman"/>
                                      <w:b/>
                                      <w:bCs/>
                                      <w:i w:val="0"/>
                                      <w:color w:val="000000" w:themeColor="text1"/>
                                      <w:sz w:val="20"/>
                                      <w:szCs w:val="20"/>
                                    </w:rPr>
                                  </w:rPrChange>
                                </w:rPr>
                                <w:t>a</w:t>
                              </w:r>
                              <w:r w:rsidR="00B03C87" w:rsidRPr="00E17244">
                                <w:rPr>
                                  <w:rFonts w:ascii="Times New Roman" w:hAnsi="Times New Roman" w:cs="Times New Roman"/>
                                  <w:i w:val="0"/>
                                  <w:color w:val="000000" w:themeColor="text1"/>
                                  <w:rPrChange w:id="609" w:author="Bo Shen" w:date="2023-02-03T09:58:00Z">
                                    <w:rPr>
                                      <w:rFonts w:ascii="Times New Roman" w:hAnsi="Times New Roman" w:cs="Times New Roman"/>
                                      <w:i w:val="0"/>
                                      <w:color w:val="000000" w:themeColor="text1"/>
                                      <w:sz w:val="20"/>
                                      <w:szCs w:val="20"/>
                                    </w:rPr>
                                  </w:rPrChange>
                                </w:rPr>
                                <w:t>) and unchosen (</w:t>
                              </w:r>
                              <w:r w:rsidR="00B03C87" w:rsidRPr="00E17244">
                                <w:rPr>
                                  <w:rFonts w:ascii="Times New Roman" w:hAnsi="Times New Roman" w:cs="Times New Roman"/>
                                  <w:b/>
                                  <w:bCs/>
                                  <w:i w:val="0"/>
                                  <w:color w:val="000000" w:themeColor="text1"/>
                                  <w:rPrChange w:id="610" w:author="Bo Shen" w:date="2023-02-03T09:58:00Z">
                                    <w:rPr>
                                      <w:rFonts w:ascii="Times New Roman" w:hAnsi="Times New Roman" w:cs="Times New Roman"/>
                                      <w:b/>
                                      <w:bCs/>
                                      <w:i w:val="0"/>
                                      <w:color w:val="000000" w:themeColor="text1"/>
                                      <w:sz w:val="20"/>
                                      <w:szCs w:val="20"/>
                                    </w:rPr>
                                  </w:rPrChange>
                                </w:rPr>
                                <w:t>b</w:t>
                              </w:r>
                              <w:r w:rsidR="00B03C87" w:rsidRPr="00E17244">
                                <w:rPr>
                                  <w:rFonts w:ascii="Times New Roman" w:hAnsi="Times New Roman" w:cs="Times New Roman"/>
                                  <w:i w:val="0"/>
                                  <w:color w:val="000000" w:themeColor="text1"/>
                                  <w:rPrChange w:id="611" w:author="Bo Shen" w:date="2023-02-03T09:58:00Z">
                                    <w:rPr>
                                      <w:rFonts w:ascii="Times New Roman" w:hAnsi="Times New Roman" w:cs="Times New Roman"/>
                                      <w:i w:val="0"/>
                                      <w:color w:val="000000" w:themeColor="text1"/>
                                      <w:sz w:val="20"/>
                                      <w:szCs w:val="20"/>
                                    </w:rPr>
                                  </w:rPrChange>
                                </w:rPr>
                                <w:t xml:space="preserve">) </w:t>
                              </w:r>
                            </w:ins>
                            <w:ins w:id="612" w:author="Bo Shen" w:date="2023-02-02T17:20:00Z">
                              <w:r w:rsidR="0028755E" w:rsidRPr="00E17244">
                                <w:rPr>
                                  <w:rFonts w:ascii="Times New Roman" w:hAnsi="Times New Roman" w:cs="Times New Roman"/>
                                  <w:i w:val="0"/>
                                  <w:color w:val="000000" w:themeColor="text1"/>
                                  <w:rPrChange w:id="613"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Cs w:val="0"/>
                                  <w:color w:val="000000" w:themeColor="text1"/>
                                  <w:rPrChange w:id="614" w:author="Bo Shen" w:date="2023-02-03T09:58:00Z">
                                    <w:rPr>
                                      <w:rFonts w:ascii="Times New Roman" w:hAnsi="Times New Roman" w:cs="Times New Roman"/>
                                      <w:iCs w:val="0"/>
                                      <w:color w:val="000000" w:themeColor="text1"/>
                                      <w:sz w:val="22"/>
                                      <w:szCs w:val="22"/>
                                    </w:rPr>
                                  </w:rPrChange>
                                </w:rPr>
                                <w:t xml:space="preserve"> activities</w:t>
                              </w:r>
                            </w:ins>
                            <w:ins w:id="615" w:author="Bo Shen" w:date="2023-02-02T17:29:00Z">
                              <w:r w:rsidR="005565D8" w:rsidRPr="00E17244">
                                <w:rPr>
                                  <w:rFonts w:ascii="Times New Roman" w:hAnsi="Times New Roman" w:cs="Times New Roman"/>
                                  <w:iCs w:val="0"/>
                                  <w:color w:val="000000" w:themeColor="text1"/>
                                  <w:rPrChange w:id="616" w:author="Bo Shen" w:date="2023-02-03T09:58:00Z">
                                    <w:rPr>
                                      <w:rFonts w:ascii="Times New Roman" w:hAnsi="Times New Roman" w:cs="Times New Roman"/>
                                      <w:iCs w:val="0"/>
                                      <w:color w:val="000000" w:themeColor="text1"/>
                                      <w:sz w:val="22"/>
                                      <w:szCs w:val="22"/>
                                    </w:rPr>
                                  </w:rPrChange>
                                </w:rPr>
                                <w:t xml:space="preserve"> </w:t>
                              </w:r>
                            </w:ins>
                            <w:ins w:id="617" w:author="Bo Shen" w:date="2023-02-02T17:24:00Z">
                              <w:r w:rsidR="00D32B86" w:rsidRPr="00E17244">
                                <w:rPr>
                                  <w:rFonts w:ascii="Times New Roman" w:hAnsi="Times New Roman" w:cs="Times New Roman"/>
                                  <w:iCs w:val="0"/>
                                  <w:color w:val="000000" w:themeColor="text1"/>
                                  <w:rPrChange w:id="618" w:author="Bo Shen" w:date="2023-02-03T09:58:00Z">
                                    <w:rPr>
                                      <w:rFonts w:ascii="Times New Roman" w:hAnsi="Times New Roman" w:cs="Times New Roman"/>
                                      <w:iCs w:val="0"/>
                                      <w:color w:val="000000" w:themeColor="text1"/>
                                      <w:sz w:val="22"/>
                                      <w:szCs w:val="22"/>
                                    </w:rPr>
                                  </w:rPrChange>
                                </w:rPr>
                                <w:t>increase</w:t>
                              </w:r>
                            </w:ins>
                            <w:ins w:id="619" w:author="Bo Shen" w:date="2023-02-02T17:27:00Z">
                              <w:r w:rsidR="00D32B86" w:rsidRPr="00E17244">
                                <w:rPr>
                                  <w:rFonts w:ascii="Times New Roman" w:hAnsi="Times New Roman" w:cs="Times New Roman"/>
                                  <w:iCs w:val="0"/>
                                  <w:color w:val="000000" w:themeColor="text1"/>
                                  <w:rPrChange w:id="620" w:author="Bo Shen" w:date="2023-02-03T09:58:00Z">
                                    <w:rPr>
                                      <w:rFonts w:ascii="Times New Roman" w:hAnsi="Times New Roman" w:cs="Times New Roman"/>
                                      <w:iCs w:val="0"/>
                                      <w:color w:val="000000" w:themeColor="text1"/>
                                      <w:sz w:val="22"/>
                                      <w:szCs w:val="22"/>
                                    </w:rPr>
                                  </w:rPrChange>
                                </w:rPr>
                                <w:t xml:space="preserve"> and decrease</w:t>
                              </w:r>
                            </w:ins>
                            <w:ins w:id="621" w:author="Bo Shen" w:date="2023-02-02T17:24:00Z">
                              <w:r w:rsidR="00D32B86" w:rsidRPr="00E17244">
                                <w:rPr>
                                  <w:rFonts w:ascii="Times New Roman" w:hAnsi="Times New Roman" w:cs="Times New Roman"/>
                                  <w:iCs w:val="0"/>
                                  <w:color w:val="000000" w:themeColor="text1"/>
                                  <w:rPrChange w:id="622" w:author="Bo Shen" w:date="2023-02-03T09:58:00Z">
                                    <w:rPr>
                                      <w:rFonts w:ascii="Times New Roman" w:hAnsi="Times New Roman" w:cs="Times New Roman"/>
                                      <w:iCs w:val="0"/>
                                      <w:color w:val="000000" w:themeColor="text1"/>
                                      <w:sz w:val="22"/>
                                      <w:szCs w:val="22"/>
                                    </w:rPr>
                                  </w:rPrChange>
                                </w:rPr>
                                <w:t xml:space="preserve"> with input </w:t>
                              </w:r>
                            </w:ins>
                            <w:ins w:id="623" w:author="Bo Shen" w:date="2023-02-02T17:25:00Z">
                              <w:r w:rsidR="00D32B86" w:rsidRPr="00E17244">
                                <w:rPr>
                                  <w:rFonts w:ascii="Times New Roman" w:hAnsi="Times New Roman" w:cs="Times New Roman"/>
                                  <w:iCs w:val="0"/>
                                  <w:color w:val="000000" w:themeColor="text1"/>
                                  <w:rPrChange w:id="624" w:author="Bo Shen" w:date="2023-02-03T09:58:00Z">
                                    <w:rPr>
                                      <w:rFonts w:ascii="Times New Roman" w:hAnsi="Times New Roman" w:cs="Times New Roman"/>
                                      <w:iCs w:val="0"/>
                                      <w:color w:val="000000" w:themeColor="text1"/>
                                      <w:sz w:val="22"/>
                                      <w:szCs w:val="22"/>
                                    </w:rPr>
                                  </w:rPrChange>
                                </w:rPr>
                                <w:t>strength</w:t>
                              </w:r>
                            </w:ins>
                            <w:ins w:id="625" w:author="Bo Shen" w:date="2023-02-02T17:27:00Z">
                              <w:r w:rsidR="00D32B86" w:rsidRPr="00E17244">
                                <w:rPr>
                                  <w:rFonts w:ascii="Times New Roman" w:hAnsi="Times New Roman" w:cs="Times New Roman"/>
                                  <w:iCs w:val="0"/>
                                  <w:color w:val="000000" w:themeColor="text1"/>
                                  <w:rPrChange w:id="626" w:author="Bo Shen" w:date="2023-02-03T09:58:00Z">
                                    <w:rPr>
                                      <w:rFonts w:ascii="Times New Roman" w:hAnsi="Times New Roman" w:cs="Times New Roman"/>
                                      <w:iCs w:val="0"/>
                                      <w:color w:val="000000" w:themeColor="text1"/>
                                      <w:sz w:val="22"/>
                                      <w:szCs w:val="22"/>
                                    </w:rPr>
                                  </w:rPrChange>
                                </w:rPr>
                                <w:t xml:space="preserve"> </w:t>
                              </w:r>
                            </w:ins>
                            <w:ins w:id="627" w:author="Bo Shen" w:date="2023-02-03T09:56:00Z">
                              <w:r w:rsidR="00E17244" w:rsidRPr="00E17244">
                                <w:rPr>
                                  <w:rFonts w:ascii="Times New Roman" w:hAnsi="Times New Roman" w:cs="Times New Roman"/>
                                  <w:i w:val="0"/>
                                  <w:color w:val="000000" w:themeColor="text1"/>
                                  <w:rPrChange w:id="628" w:author="Bo Shen" w:date="2023-02-03T09:58:00Z">
                                    <w:rPr>
                                      <w:rFonts w:ascii="Times New Roman" w:hAnsi="Times New Roman" w:cs="Times New Roman"/>
                                      <w:i w:val="0"/>
                                      <w:color w:val="000000" w:themeColor="text1"/>
                                      <w:sz w:val="20"/>
                                      <w:szCs w:val="20"/>
                                    </w:rPr>
                                  </w:rPrChange>
                                </w:rPr>
                                <w:t>with different slops</w:t>
                              </w:r>
                            </w:ins>
                            <w:ins w:id="629" w:author="Bo Shen" w:date="2023-02-02T17:27:00Z">
                              <w:r w:rsidR="00D32B86" w:rsidRPr="00E17244">
                                <w:rPr>
                                  <w:rFonts w:ascii="Times New Roman" w:hAnsi="Times New Roman" w:cs="Times New Roman"/>
                                  <w:iCs w:val="0"/>
                                  <w:color w:val="000000" w:themeColor="text1"/>
                                  <w:rPrChange w:id="630"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00D32B86" w:rsidRPr="00E17244">
                                <w:rPr>
                                  <w:rFonts w:ascii="Times New Roman" w:hAnsi="Times New Roman" w:cs="Times New Roman"/>
                                  <w:i w:val="0"/>
                                  <w:color w:val="000000" w:themeColor="text1"/>
                                  <w:rPrChange w:id="631" w:author="Bo Shen" w:date="2023-02-03T09:58:00Z">
                                    <w:rPr>
                                      <w:rFonts w:ascii="Times New Roman" w:hAnsi="Times New Roman" w:cs="Times New Roman"/>
                                      <w:i w:val="0"/>
                                      <w:color w:val="000000" w:themeColor="text1"/>
                                      <w:sz w:val="22"/>
                                      <w:szCs w:val="22"/>
                                    </w:rPr>
                                  </w:rPrChange>
                                </w:rPr>
                                <w:t>R</w:t>
                              </w:r>
                              <w:r w:rsidR="00D32B86" w:rsidRPr="00E17244">
                                <w:rPr>
                                  <w:rFonts w:ascii="Times New Roman" w:hAnsi="Times New Roman" w:cs="Times New Roman"/>
                                  <w:iCs w:val="0"/>
                                  <w:color w:val="000000" w:themeColor="text1"/>
                                  <w:rPrChange w:id="632" w:author="Bo Shen" w:date="2023-02-03T09:58:00Z">
                                    <w:rPr>
                                      <w:rFonts w:ascii="Times New Roman" w:hAnsi="Times New Roman" w:cs="Times New Roman"/>
                                      <w:iCs w:val="0"/>
                                      <w:color w:val="000000" w:themeColor="text1"/>
                                      <w:sz w:val="22"/>
                                      <w:szCs w:val="22"/>
                                    </w:rPr>
                                  </w:rPrChange>
                                </w:rPr>
                                <w:t xml:space="preserve"> units. </w:t>
                              </w:r>
                            </w:ins>
                            <w:ins w:id="633" w:author="Bo Shen" w:date="2023-02-02T17:43:00Z">
                              <w:r w:rsidR="00B03C87" w:rsidRPr="00E17244">
                                <w:rPr>
                                  <w:rFonts w:ascii="Times New Roman" w:hAnsi="Times New Roman" w:cs="Times New Roman"/>
                                  <w:i w:val="0"/>
                                  <w:color w:val="000000" w:themeColor="text1"/>
                                  <w:rPrChange w:id="634" w:author="Bo Shen" w:date="2023-02-03T09:58:00Z">
                                    <w:rPr>
                                      <w:rFonts w:ascii="Times New Roman" w:hAnsi="Times New Roman" w:cs="Times New Roman"/>
                                      <w:i w:val="0"/>
                                      <w:color w:val="000000" w:themeColor="text1"/>
                                      <w:sz w:val="20"/>
                                      <w:szCs w:val="20"/>
                                    </w:rPr>
                                  </w:rPrChange>
                                </w:rPr>
                                <w:t>At the onset of model choice,</w:t>
                              </w:r>
                            </w:ins>
                            <w:ins w:id="635" w:author="Bo Shen" w:date="2023-02-03T09:56:00Z">
                              <w:r w:rsidR="00E17244" w:rsidRPr="00E17244">
                                <w:rPr>
                                  <w:rFonts w:ascii="Times New Roman" w:hAnsi="Times New Roman" w:cs="Times New Roman"/>
                                  <w:i w:val="0"/>
                                  <w:color w:val="000000" w:themeColor="text1"/>
                                  <w:rPrChange w:id="636" w:author="Bo Shen" w:date="2023-02-03T09:58:00Z">
                                    <w:rPr>
                                      <w:rFonts w:ascii="Times New Roman" w:hAnsi="Times New Roman" w:cs="Times New Roman"/>
                                      <w:i w:val="0"/>
                                      <w:color w:val="000000" w:themeColor="text1"/>
                                      <w:sz w:val="20"/>
                                      <w:szCs w:val="20"/>
                                    </w:rPr>
                                  </w:rPrChange>
                                </w:rPr>
                                <w:t xml:space="preserve"> the chosen </w:t>
                              </w:r>
                              <w:r w:rsidR="00E17244" w:rsidRPr="00E17244">
                                <w:rPr>
                                  <w:rFonts w:ascii="Times New Roman" w:hAnsi="Times New Roman" w:cs="Times New Roman"/>
                                  <w:iCs w:val="0"/>
                                  <w:color w:val="000000" w:themeColor="text1"/>
                                  <w:rPrChange w:id="637" w:author="Bo Shen" w:date="2023-02-03T09:58:00Z">
                                    <w:rPr>
                                      <w:rFonts w:ascii="Times New Roman" w:hAnsi="Times New Roman" w:cs="Times New Roman"/>
                                      <w:iCs w:val="0"/>
                                      <w:color w:val="000000" w:themeColor="text1"/>
                                      <w:sz w:val="20"/>
                                      <w:szCs w:val="20"/>
                                    </w:rPr>
                                  </w:rPrChange>
                                </w:rPr>
                                <w:t>G</w:t>
                              </w:r>
                              <w:r w:rsidR="00E17244" w:rsidRPr="00E17244">
                                <w:rPr>
                                  <w:rFonts w:ascii="Times New Roman" w:hAnsi="Times New Roman" w:cs="Times New Roman"/>
                                  <w:i w:val="0"/>
                                  <w:color w:val="000000" w:themeColor="text1"/>
                                  <w:rPrChange w:id="638" w:author="Bo Shen" w:date="2023-02-03T09:58:00Z">
                                    <w:rPr>
                                      <w:rFonts w:ascii="Times New Roman" w:hAnsi="Times New Roman" w:cs="Times New Roman"/>
                                      <w:i w:val="0"/>
                                      <w:color w:val="000000" w:themeColor="text1"/>
                                      <w:sz w:val="20"/>
                                      <w:szCs w:val="20"/>
                                    </w:rPr>
                                  </w:rPrChange>
                                </w:rPr>
                                <w:t xml:space="preserve"> units (</w:t>
                              </w:r>
                              <w:r w:rsidR="00E17244" w:rsidRPr="00E17244">
                                <w:rPr>
                                  <w:rFonts w:ascii="Times New Roman" w:hAnsi="Times New Roman" w:cs="Times New Roman"/>
                                  <w:b/>
                                  <w:bCs/>
                                  <w:i w:val="0"/>
                                  <w:color w:val="000000" w:themeColor="text1"/>
                                  <w:rPrChange w:id="639" w:author="Bo Shen" w:date="2023-02-03T09:58:00Z">
                                    <w:rPr>
                                      <w:rFonts w:ascii="Times New Roman" w:hAnsi="Times New Roman" w:cs="Times New Roman"/>
                                      <w:i w:val="0"/>
                                      <w:color w:val="000000" w:themeColor="text1"/>
                                      <w:sz w:val="20"/>
                                      <w:szCs w:val="20"/>
                                    </w:rPr>
                                  </w:rPrChange>
                                </w:rPr>
                                <w:t>c</w:t>
                              </w:r>
                              <w:r w:rsidR="00E17244" w:rsidRPr="00E17244">
                                <w:rPr>
                                  <w:rFonts w:ascii="Times New Roman" w:hAnsi="Times New Roman" w:cs="Times New Roman"/>
                                  <w:i w:val="0"/>
                                  <w:color w:val="000000" w:themeColor="text1"/>
                                  <w:rPrChange w:id="640" w:author="Bo Shen" w:date="2023-02-03T09:58:00Z">
                                    <w:rPr>
                                      <w:rFonts w:ascii="Times New Roman" w:hAnsi="Times New Roman" w:cs="Times New Roman"/>
                                      <w:i w:val="0"/>
                                      <w:color w:val="000000" w:themeColor="text1"/>
                                      <w:sz w:val="20"/>
                                      <w:szCs w:val="20"/>
                                    </w:rPr>
                                  </w:rPrChange>
                                </w:rPr>
                                <w:t>) show</w:t>
                              </w:r>
                            </w:ins>
                            <w:ins w:id="641" w:author="Bo Shen" w:date="2023-02-02T17:43:00Z">
                              <w:r w:rsidR="00B03C87" w:rsidRPr="00E17244">
                                <w:rPr>
                                  <w:rFonts w:ascii="Times New Roman" w:hAnsi="Times New Roman" w:cs="Times New Roman"/>
                                  <w:i w:val="0"/>
                                  <w:color w:val="000000" w:themeColor="text1"/>
                                  <w:rPrChange w:id="642" w:author="Bo Shen" w:date="2023-02-03T09:58:00Z">
                                    <w:rPr>
                                      <w:rFonts w:ascii="Times New Roman" w:hAnsi="Times New Roman" w:cs="Times New Roman"/>
                                      <w:i w:val="0"/>
                                      <w:color w:val="000000" w:themeColor="text1"/>
                                      <w:sz w:val="20"/>
                                      <w:szCs w:val="20"/>
                                    </w:rPr>
                                  </w:rPrChange>
                                </w:rPr>
                                <w:t xml:space="preserve"> </w:t>
                              </w:r>
                            </w:ins>
                            <w:ins w:id="643" w:author="Bo Shen" w:date="2023-02-02T17:30:00Z">
                              <w:r w:rsidR="00E84322" w:rsidRPr="00E17244">
                                <w:rPr>
                                  <w:rFonts w:ascii="Times New Roman" w:hAnsi="Times New Roman" w:cs="Times New Roman"/>
                                  <w:iCs w:val="0"/>
                                  <w:color w:val="000000" w:themeColor="text1"/>
                                  <w:rPrChange w:id="644" w:author="Bo Shen" w:date="2023-02-03T09:58:00Z">
                                    <w:rPr>
                                      <w:rFonts w:ascii="Times New Roman" w:hAnsi="Times New Roman" w:cs="Times New Roman"/>
                                      <w:iCs w:val="0"/>
                                      <w:color w:val="000000" w:themeColor="text1"/>
                                      <w:sz w:val="22"/>
                                      <w:szCs w:val="22"/>
                                    </w:rPr>
                                  </w:rPrChange>
                                </w:rPr>
                                <w:t>lower activities</w:t>
                              </w:r>
                            </w:ins>
                            <w:ins w:id="645" w:author="Bo Shen" w:date="2023-02-02T17:31:00Z">
                              <w:r w:rsidR="00E84322" w:rsidRPr="00E17244">
                                <w:rPr>
                                  <w:rFonts w:ascii="Times New Roman" w:hAnsi="Times New Roman" w:cs="Times New Roman"/>
                                  <w:iCs w:val="0"/>
                                  <w:color w:val="000000" w:themeColor="text1"/>
                                  <w:rPrChange w:id="646" w:author="Bo Shen" w:date="2023-02-03T09:58:00Z">
                                    <w:rPr>
                                      <w:rFonts w:ascii="Times New Roman" w:hAnsi="Times New Roman" w:cs="Times New Roman"/>
                                      <w:iCs w:val="0"/>
                                      <w:color w:val="000000" w:themeColor="text1"/>
                                      <w:sz w:val="22"/>
                                      <w:szCs w:val="22"/>
                                    </w:rPr>
                                  </w:rPrChange>
                                </w:rPr>
                                <w:t xml:space="preserve"> than the unchosen units (</w:t>
                              </w:r>
                              <w:r w:rsidR="00E84322" w:rsidRPr="00E17244">
                                <w:rPr>
                                  <w:rFonts w:ascii="Times New Roman" w:hAnsi="Times New Roman" w:cs="Times New Roman"/>
                                  <w:b/>
                                  <w:bCs/>
                                  <w:iCs w:val="0"/>
                                  <w:color w:val="000000" w:themeColor="text1"/>
                                  <w:rPrChange w:id="647" w:author="Bo Shen" w:date="2023-02-03T09:58:00Z">
                                    <w:rPr>
                                      <w:rFonts w:ascii="Times New Roman" w:hAnsi="Times New Roman" w:cs="Times New Roman"/>
                                      <w:iCs w:val="0"/>
                                      <w:color w:val="000000" w:themeColor="text1"/>
                                      <w:sz w:val="22"/>
                                      <w:szCs w:val="22"/>
                                    </w:rPr>
                                  </w:rPrChange>
                                </w:rPr>
                                <w:t>c</w:t>
                              </w:r>
                              <w:r w:rsidR="00E84322" w:rsidRPr="00E17244">
                                <w:rPr>
                                  <w:rFonts w:ascii="Times New Roman" w:hAnsi="Times New Roman" w:cs="Times New Roman"/>
                                  <w:iCs w:val="0"/>
                                  <w:color w:val="000000" w:themeColor="text1"/>
                                  <w:rPrChange w:id="648" w:author="Bo Shen" w:date="2023-02-03T09:58:00Z">
                                    <w:rPr>
                                      <w:rFonts w:ascii="Times New Roman" w:hAnsi="Times New Roman" w:cs="Times New Roman"/>
                                      <w:iCs w:val="0"/>
                                      <w:color w:val="000000" w:themeColor="text1"/>
                                      <w:sz w:val="22"/>
                                      <w:szCs w:val="22"/>
                                    </w:rPr>
                                  </w:rPrChange>
                                </w:rPr>
                                <w:t xml:space="preserve">); the </w:t>
                              </w:r>
                            </w:ins>
                            <w:ins w:id="649" w:author="Bo Shen" w:date="2023-02-02T17:33:00Z">
                              <w:r w:rsidR="00E84322" w:rsidRPr="00E17244">
                                <w:rPr>
                                  <w:rFonts w:ascii="Times New Roman" w:hAnsi="Times New Roman" w:cs="Times New Roman"/>
                                  <w:iCs w:val="0"/>
                                  <w:color w:val="000000" w:themeColor="text1"/>
                                  <w:rPrChange w:id="650" w:author="Bo Shen" w:date="2023-02-03T09:58:00Z">
                                    <w:rPr>
                                      <w:rFonts w:ascii="Times New Roman" w:hAnsi="Times New Roman" w:cs="Times New Roman"/>
                                      <w:iCs w:val="0"/>
                                      <w:color w:val="000000" w:themeColor="text1"/>
                                      <w:sz w:val="22"/>
                                      <w:szCs w:val="22"/>
                                    </w:rPr>
                                  </w:rPrChange>
                                </w:rPr>
                                <w:t>G units under smaller input differences</w:t>
                              </w:r>
                            </w:ins>
                            <w:ins w:id="651" w:author="Bo Shen" w:date="2023-02-03T09:57:00Z">
                              <w:r w:rsidR="00E17244" w:rsidRPr="00E17244">
                                <w:rPr>
                                  <w:rFonts w:ascii="Times New Roman" w:hAnsi="Times New Roman" w:cs="Times New Roman"/>
                                  <w:i w:val="0"/>
                                  <w:color w:val="000000" w:themeColor="text1"/>
                                  <w:rPrChange w:id="652" w:author="Bo Shen" w:date="2023-02-03T09:58:00Z">
                                    <w:rPr>
                                      <w:rFonts w:ascii="Times New Roman" w:hAnsi="Times New Roman" w:cs="Times New Roman"/>
                                      <w:i w:val="0"/>
                                      <w:color w:val="000000" w:themeColor="text1"/>
                                      <w:sz w:val="20"/>
                                      <w:szCs w:val="20"/>
                                    </w:rPr>
                                  </w:rPrChange>
                                </w:rPr>
                                <w:t xml:space="preserve"> (i.e., longer RT)</w:t>
                              </w:r>
                            </w:ins>
                            <w:ins w:id="653" w:author="Bo Shen" w:date="2023-02-02T17:33:00Z">
                              <w:r w:rsidR="00E84322" w:rsidRPr="00E17244">
                                <w:rPr>
                                  <w:rFonts w:ascii="Times New Roman" w:hAnsi="Times New Roman" w:cs="Times New Roman"/>
                                  <w:iCs w:val="0"/>
                                  <w:color w:val="000000" w:themeColor="text1"/>
                                  <w:rPrChange w:id="654" w:author="Bo Shen" w:date="2023-02-03T09:58:00Z">
                                    <w:rPr>
                                      <w:rFonts w:ascii="Times New Roman" w:hAnsi="Times New Roman" w:cs="Times New Roman"/>
                                      <w:iCs w:val="0"/>
                                      <w:color w:val="000000" w:themeColor="text1"/>
                                      <w:sz w:val="22"/>
                                      <w:szCs w:val="22"/>
                                    </w:rPr>
                                  </w:rPrChange>
                                </w:rPr>
                                <w:t xml:space="preserve"> are </w:t>
                              </w:r>
                            </w:ins>
                            <w:ins w:id="655" w:author="Bo Shen" w:date="2023-02-02T17:32:00Z">
                              <w:r w:rsidR="00E84322" w:rsidRPr="00E17244">
                                <w:rPr>
                                  <w:rFonts w:ascii="Times New Roman" w:hAnsi="Times New Roman" w:cs="Times New Roman"/>
                                  <w:iCs w:val="0"/>
                                  <w:color w:val="000000" w:themeColor="text1"/>
                                  <w:rPrChange w:id="656" w:author="Bo Shen" w:date="2023-02-03T09:58:00Z">
                                    <w:rPr>
                                      <w:rFonts w:ascii="Times New Roman" w:hAnsi="Times New Roman" w:cs="Times New Roman"/>
                                      <w:iCs w:val="0"/>
                                      <w:color w:val="000000" w:themeColor="text1"/>
                                      <w:sz w:val="22"/>
                                      <w:szCs w:val="22"/>
                                    </w:rPr>
                                  </w:rPrChange>
                                </w:rPr>
                                <w:t>strongly inhibited.</w:t>
                              </w:r>
                            </w:ins>
                            <w:ins w:id="657" w:author="Bo Shen" w:date="2023-02-02T17:30:00Z">
                              <w:r w:rsidR="00E84322" w:rsidRPr="00E17244">
                                <w:rPr>
                                  <w:rFonts w:ascii="Times New Roman" w:hAnsi="Times New Roman" w:cs="Times New Roman"/>
                                  <w:iCs w:val="0"/>
                                  <w:color w:val="000000" w:themeColor="text1"/>
                                  <w:rPrChange w:id="658" w:author="Bo Shen" w:date="2023-02-03T09:58:00Z">
                                    <w:rPr>
                                      <w:rFonts w:ascii="Times New Roman" w:hAnsi="Times New Roman" w:cs="Times New Roman"/>
                                      <w:iCs w:val="0"/>
                                      <w:color w:val="000000" w:themeColor="text1"/>
                                      <w:sz w:val="22"/>
                                      <w:szCs w:val="22"/>
                                    </w:rPr>
                                  </w:rPrChange>
                                </w:rPr>
                                <w:t xml:space="preserve"> </w:t>
                              </w:r>
                            </w:ins>
                            <w:ins w:id="659" w:author="Bo Shen" w:date="2023-02-02T17:33:00Z">
                              <w:r w:rsidR="00E84322" w:rsidRPr="00E17244">
                                <w:rPr>
                                  <w:rFonts w:ascii="Times New Roman" w:hAnsi="Times New Roman" w:cs="Times New Roman"/>
                                  <w:b/>
                                  <w:bCs/>
                                  <w:iCs w:val="0"/>
                                  <w:color w:val="000000" w:themeColor="text1"/>
                                  <w:rPrChange w:id="660" w:author="Bo Shen" w:date="2023-02-03T09:58:00Z">
                                    <w:rPr>
                                      <w:rFonts w:ascii="Times New Roman" w:hAnsi="Times New Roman" w:cs="Times New Roman"/>
                                      <w:iCs w:val="0"/>
                                      <w:color w:val="000000" w:themeColor="text1"/>
                                      <w:sz w:val="22"/>
                                      <w:szCs w:val="22"/>
                                    </w:rPr>
                                  </w:rPrChange>
                                </w:rPr>
                                <w:t>H</w:t>
                              </w:r>
                              <w:r w:rsidR="00E84322" w:rsidRPr="00E17244">
                                <w:rPr>
                                  <w:rFonts w:ascii="Times New Roman" w:hAnsi="Times New Roman" w:cs="Times New Roman"/>
                                  <w:iCs w:val="0"/>
                                  <w:color w:val="000000" w:themeColor="text1"/>
                                  <w:rPrChange w:id="661" w:author="Bo Shen" w:date="2023-02-03T09:58:00Z">
                                    <w:rPr>
                                      <w:rFonts w:ascii="Times New Roman" w:hAnsi="Times New Roman" w:cs="Times New Roman"/>
                                      <w:iCs w:val="0"/>
                                      <w:color w:val="000000" w:themeColor="text1"/>
                                      <w:sz w:val="22"/>
                                      <w:szCs w:val="22"/>
                                    </w:rPr>
                                  </w:rPrChange>
                                </w:rPr>
                                <w:t>. T</w:t>
                              </w:r>
                            </w:ins>
                            <w:ins w:id="662" w:author="Bo Shen" w:date="2023-02-02T17:34:00Z">
                              <w:r w:rsidR="00E84322" w:rsidRPr="00E17244">
                                <w:rPr>
                                  <w:rFonts w:ascii="Times New Roman" w:hAnsi="Times New Roman" w:cs="Times New Roman"/>
                                  <w:iCs w:val="0"/>
                                  <w:color w:val="000000" w:themeColor="text1"/>
                                  <w:rPrChange w:id="663" w:author="Bo Shen" w:date="2023-02-03T09:58:00Z">
                                    <w:rPr>
                                      <w:rFonts w:ascii="Times New Roman" w:hAnsi="Times New Roman" w:cs="Times New Roman"/>
                                      <w:iCs w:val="0"/>
                                      <w:color w:val="000000" w:themeColor="text1"/>
                                      <w:sz w:val="22"/>
                                      <w:szCs w:val="22"/>
                                    </w:rPr>
                                  </w:rPrChange>
                                </w:rPr>
                                <w:t xml:space="preserve">he model predicted </w:t>
                              </w:r>
                              <w:r w:rsidR="00E84322" w:rsidRPr="00E17244">
                                <w:rPr>
                                  <w:rFonts w:ascii="Times New Roman" w:hAnsi="Times New Roman" w:cs="Times New Roman"/>
                                  <w:i w:val="0"/>
                                  <w:color w:val="000000" w:themeColor="text1"/>
                                  <w:rPrChange w:id="664" w:author="Bo Shen" w:date="2023-02-03T09:58:00Z">
                                    <w:rPr>
                                      <w:rFonts w:ascii="Times New Roman" w:hAnsi="Times New Roman" w:cs="Times New Roman"/>
                                      <w:i w:val="0"/>
                                      <w:color w:val="000000" w:themeColor="text1"/>
                                      <w:sz w:val="22"/>
                                      <w:szCs w:val="22"/>
                                    </w:rPr>
                                  </w:rPrChange>
                                </w:rPr>
                                <w:t>D</w:t>
                              </w:r>
                              <w:r w:rsidR="00E84322" w:rsidRPr="00E17244">
                                <w:rPr>
                                  <w:rFonts w:ascii="Times New Roman" w:hAnsi="Times New Roman" w:cs="Times New Roman"/>
                                  <w:iCs w:val="0"/>
                                  <w:color w:val="000000" w:themeColor="text1"/>
                                  <w:rPrChange w:id="665" w:author="Bo Shen" w:date="2023-02-03T09:58:00Z">
                                    <w:rPr>
                                      <w:rFonts w:ascii="Times New Roman" w:hAnsi="Times New Roman" w:cs="Times New Roman"/>
                                      <w:iCs w:val="0"/>
                                      <w:color w:val="000000" w:themeColor="text1"/>
                                      <w:sz w:val="22"/>
                                      <w:szCs w:val="22"/>
                                    </w:rPr>
                                  </w:rPrChange>
                                </w:rPr>
                                <w:t xml:space="preserve"> activities </w:t>
                              </w:r>
                            </w:ins>
                            <w:ins w:id="666" w:author="Bo Shen" w:date="2023-02-02T17:35:00Z">
                              <w:r w:rsidR="00D43FFD" w:rsidRPr="00E17244">
                                <w:rPr>
                                  <w:rFonts w:ascii="Times New Roman" w:hAnsi="Times New Roman" w:cs="Times New Roman"/>
                                  <w:iCs w:val="0"/>
                                  <w:color w:val="000000" w:themeColor="text1"/>
                                  <w:rPrChange w:id="667" w:author="Bo Shen" w:date="2023-02-03T09:58:00Z">
                                    <w:rPr>
                                      <w:rFonts w:ascii="Times New Roman" w:hAnsi="Times New Roman" w:cs="Times New Roman"/>
                                      <w:iCs w:val="0"/>
                                      <w:color w:val="000000" w:themeColor="text1"/>
                                      <w:sz w:val="22"/>
                                      <w:szCs w:val="22"/>
                                    </w:rPr>
                                  </w:rPrChange>
                                </w:rPr>
                                <w:t>ramp up fast</w:t>
                              </w:r>
                            </w:ins>
                            <w:ins w:id="668" w:author="Bo Shen" w:date="2023-02-02T17:34:00Z">
                              <w:r w:rsidR="00E84322" w:rsidRPr="00E17244">
                                <w:rPr>
                                  <w:rFonts w:ascii="Times New Roman" w:hAnsi="Times New Roman" w:cs="Times New Roman"/>
                                  <w:iCs w:val="0"/>
                                  <w:color w:val="000000" w:themeColor="text1"/>
                                  <w:rPrChange w:id="669" w:author="Bo Shen" w:date="2023-02-03T09:58:00Z">
                                    <w:rPr>
                                      <w:rFonts w:ascii="Times New Roman" w:hAnsi="Times New Roman" w:cs="Times New Roman"/>
                                      <w:iCs w:val="0"/>
                                      <w:color w:val="000000" w:themeColor="text1"/>
                                      <w:sz w:val="22"/>
                                      <w:szCs w:val="22"/>
                                    </w:rPr>
                                  </w:rPrChange>
                                </w:rPr>
                                <w:t xml:space="preserve"> </w:t>
                              </w:r>
                            </w:ins>
                            <w:ins w:id="670" w:author="Bo Shen" w:date="2023-02-02T17:35:00Z">
                              <w:r w:rsidR="00D43FFD" w:rsidRPr="00E17244">
                                <w:rPr>
                                  <w:rFonts w:ascii="Times New Roman" w:hAnsi="Times New Roman" w:cs="Times New Roman"/>
                                  <w:iCs w:val="0"/>
                                  <w:color w:val="000000" w:themeColor="text1"/>
                                  <w:rPrChange w:id="671" w:author="Bo Shen" w:date="2023-02-03T09:58:00Z">
                                    <w:rPr>
                                      <w:rFonts w:ascii="Times New Roman" w:hAnsi="Times New Roman" w:cs="Times New Roman"/>
                                      <w:iCs w:val="0"/>
                                      <w:color w:val="000000" w:themeColor="text1"/>
                                      <w:sz w:val="22"/>
                                      <w:szCs w:val="22"/>
                                    </w:rPr>
                                  </w:rPrChange>
                                </w:rPr>
                                <w:t>in the early stage</w:t>
                              </w:r>
                            </w:ins>
                            <w:ins w:id="672" w:author="Bo Shen" w:date="2023-02-02T17:36:00Z">
                              <w:r w:rsidR="00D43FFD" w:rsidRPr="00E17244">
                                <w:rPr>
                                  <w:rFonts w:ascii="Times New Roman" w:hAnsi="Times New Roman" w:cs="Times New Roman"/>
                                  <w:iCs w:val="0"/>
                                  <w:color w:val="000000" w:themeColor="text1"/>
                                  <w:rPrChange w:id="673" w:author="Bo Shen" w:date="2023-02-03T09:58:00Z">
                                    <w:rPr>
                                      <w:rFonts w:ascii="Times New Roman" w:hAnsi="Times New Roman" w:cs="Times New Roman"/>
                                      <w:iCs w:val="0"/>
                                      <w:color w:val="000000" w:themeColor="text1"/>
                                      <w:sz w:val="22"/>
                                      <w:szCs w:val="22"/>
                                    </w:rPr>
                                  </w:rPrChange>
                                </w:rPr>
                                <w:t xml:space="preserve">; the chosen </w:t>
                              </w:r>
                              <w:r w:rsidR="00D43FFD" w:rsidRPr="00E17244">
                                <w:rPr>
                                  <w:rFonts w:ascii="Times New Roman" w:hAnsi="Times New Roman" w:cs="Times New Roman"/>
                                  <w:i w:val="0"/>
                                  <w:color w:val="000000" w:themeColor="text1"/>
                                  <w:rPrChange w:id="674" w:author="Bo Shen" w:date="2023-02-03T09:58:00Z">
                                    <w:rPr>
                                      <w:rFonts w:ascii="Times New Roman" w:hAnsi="Times New Roman" w:cs="Times New Roman"/>
                                      <w:i w:val="0"/>
                                      <w:color w:val="000000" w:themeColor="text1"/>
                                      <w:sz w:val="22"/>
                                      <w:szCs w:val="22"/>
                                    </w:rPr>
                                  </w:rPrChange>
                                </w:rPr>
                                <w:t>D</w:t>
                              </w:r>
                              <w:r w:rsidR="00D43FFD" w:rsidRPr="00E17244">
                                <w:rPr>
                                  <w:rFonts w:ascii="Times New Roman" w:hAnsi="Times New Roman" w:cs="Times New Roman"/>
                                  <w:iCs w:val="0"/>
                                  <w:color w:val="000000" w:themeColor="text1"/>
                                  <w:rPrChange w:id="675" w:author="Bo Shen" w:date="2023-02-03T09:58:00Z">
                                    <w:rPr>
                                      <w:rFonts w:ascii="Times New Roman" w:hAnsi="Times New Roman" w:cs="Times New Roman"/>
                                      <w:iCs w:val="0"/>
                                      <w:color w:val="000000" w:themeColor="text1"/>
                                      <w:sz w:val="22"/>
                                      <w:szCs w:val="22"/>
                                    </w:rPr>
                                  </w:rPrChange>
                                </w:rPr>
                                <w:t xml:space="preserve"> units do not reach a </w:t>
                              </w:r>
                            </w:ins>
                            <w:ins w:id="676" w:author="Bo Shen" w:date="2023-02-02T17:37:00Z">
                              <w:r w:rsidR="00D43FFD" w:rsidRPr="00E17244">
                                <w:rPr>
                                  <w:rFonts w:ascii="Times New Roman" w:hAnsi="Times New Roman" w:cs="Times New Roman"/>
                                  <w:iCs w:val="0"/>
                                  <w:color w:val="000000" w:themeColor="text1"/>
                                  <w:rPrChange w:id="677" w:author="Bo Shen" w:date="2023-02-03T09:58:00Z">
                                    <w:rPr>
                                      <w:rFonts w:ascii="Times New Roman" w:hAnsi="Times New Roman" w:cs="Times New Roman"/>
                                      <w:iCs w:val="0"/>
                                      <w:color w:val="000000" w:themeColor="text1"/>
                                      <w:sz w:val="22"/>
                                      <w:szCs w:val="22"/>
                                    </w:rPr>
                                  </w:rPrChange>
                                </w:rPr>
                                <w:t xml:space="preserve">common </w:t>
                              </w:r>
                              <w:r w:rsidR="00D43FFD" w:rsidRPr="00E17244">
                                <w:rPr>
                                  <w:rFonts w:ascii="Times New Roman" w:hAnsi="Times New Roman" w:cs="Times New Roman"/>
                                  <w:iCs w:val="0"/>
                                  <w:color w:val="000000" w:themeColor="text1"/>
                                  <w:rPrChange w:id="678" w:author="Bo Shen" w:date="2023-02-03T09:58:00Z">
                                    <w:rPr>
                                      <w:rFonts w:ascii="Times New Roman" w:hAnsi="Times New Roman" w:cs="Times New Roman"/>
                                      <w:iCs w:val="0"/>
                                      <w:color w:val="000000" w:themeColor="text1"/>
                                      <w:sz w:val="21"/>
                                      <w:szCs w:val="21"/>
                                    </w:rPr>
                                  </w:rPrChange>
                                </w:rPr>
                                <w:t xml:space="preserve">threshold, different from the </w:t>
                              </w:r>
                              <w:r w:rsidR="00D43FFD" w:rsidRPr="00E17244">
                                <w:rPr>
                                  <w:rFonts w:ascii="Times New Roman" w:hAnsi="Times New Roman" w:cs="Times New Roman"/>
                                  <w:i w:val="0"/>
                                  <w:color w:val="000000" w:themeColor="text1"/>
                                  <w:rPrChange w:id="679" w:author="Bo Shen" w:date="2023-02-03T09:58:00Z">
                                    <w:rPr>
                                      <w:rFonts w:ascii="Times New Roman" w:hAnsi="Times New Roman" w:cs="Times New Roman"/>
                                      <w:i w:val="0"/>
                                      <w:color w:val="000000" w:themeColor="text1"/>
                                      <w:sz w:val="21"/>
                                      <w:szCs w:val="21"/>
                                    </w:rPr>
                                  </w:rPrChange>
                                </w:rPr>
                                <w:t>R</w:t>
                              </w:r>
                              <w:r w:rsidR="00D43FFD" w:rsidRPr="00E17244">
                                <w:rPr>
                                  <w:rFonts w:ascii="Times New Roman" w:hAnsi="Times New Roman" w:cs="Times New Roman"/>
                                  <w:iCs w:val="0"/>
                                  <w:color w:val="000000" w:themeColor="text1"/>
                                  <w:rPrChange w:id="680"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681" w:author="Bo Shen" w:date="2023-02-02T17:38:00Z">
                              <w:r w:rsidR="00D43FFD" w:rsidRPr="00E17244">
                                <w:rPr>
                                  <w:rFonts w:ascii="Times New Roman" w:hAnsi="Times New Roman" w:cs="Times New Roman"/>
                                  <w:iCs w:val="0"/>
                                  <w:color w:val="000000" w:themeColor="text1"/>
                                  <w:rPrChange w:id="682" w:author="Bo Shen" w:date="2023-02-03T09:58:00Z">
                                    <w:rPr>
                                      <w:rFonts w:ascii="Times New Roman" w:hAnsi="Times New Roman" w:cs="Times New Roman"/>
                                      <w:iCs w:val="0"/>
                                      <w:color w:val="000000" w:themeColor="text1"/>
                                      <w:sz w:val="21"/>
                                      <w:szCs w:val="21"/>
                                    </w:rPr>
                                  </w:rPrChange>
                                </w:rPr>
                                <w:t xml:space="preserve">, indicating stronger disinhibition </w:t>
                              </w:r>
                            </w:ins>
                            <w:ins w:id="683" w:author="Bo Shen" w:date="2023-02-02T17:45:00Z">
                              <w:r w:rsidR="00CD0ADA" w:rsidRPr="00E17244">
                                <w:rPr>
                                  <w:rFonts w:ascii="Times New Roman" w:hAnsi="Times New Roman" w:cs="Times New Roman"/>
                                  <w:i w:val="0"/>
                                  <w:color w:val="000000" w:themeColor="text1"/>
                                  <w:rPrChange w:id="684" w:author="Bo Shen" w:date="2023-02-03T09:58:00Z">
                                    <w:rPr>
                                      <w:rFonts w:ascii="Times New Roman" w:hAnsi="Times New Roman" w:cs="Times New Roman"/>
                                      <w:i w:val="0"/>
                                      <w:color w:val="000000" w:themeColor="text1"/>
                                      <w:sz w:val="20"/>
                                      <w:szCs w:val="20"/>
                                    </w:rPr>
                                  </w:rPrChange>
                                </w:rPr>
                                <w:t>to</w:t>
                              </w:r>
                            </w:ins>
                            <w:ins w:id="685" w:author="Bo Shen" w:date="2023-02-02T17:38:00Z">
                              <w:r w:rsidR="00D43FFD" w:rsidRPr="00E17244">
                                <w:rPr>
                                  <w:rFonts w:ascii="Times New Roman" w:hAnsi="Times New Roman" w:cs="Times New Roman"/>
                                  <w:iCs w:val="0"/>
                                  <w:color w:val="000000" w:themeColor="text1"/>
                                  <w:rPrChange w:id="686"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687" w:author="Bo Shen" w:date="2023-02-02T17:37:00Z">
                              <w:r w:rsidR="00D43FFD" w:rsidRPr="00E17244">
                                <w:rPr>
                                  <w:rFonts w:ascii="Times New Roman" w:hAnsi="Times New Roman" w:cs="Times New Roman"/>
                                  <w:iCs w:val="0"/>
                                  <w:color w:val="000000" w:themeColor="text1"/>
                                  <w:rPrChange w:id="688" w:author="Bo Shen" w:date="2023-02-03T09:58:00Z">
                                    <w:rPr>
                                      <w:rFonts w:ascii="Times New Roman" w:hAnsi="Times New Roman" w:cs="Times New Roman"/>
                                      <w:iCs w:val="0"/>
                                      <w:color w:val="000000" w:themeColor="text1"/>
                                      <w:sz w:val="21"/>
                                      <w:szCs w:val="21"/>
                                    </w:rPr>
                                  </w:rPrChange>
                                </w:rPr>
                                <w:t xml:space="preserve"> </w:t>
                              </w:r>
                            </w:ins>
                            <w:ins w:id="689" w:author="Bo Shen" w:date="2023-02-02T17:33:00Z">
                              <w:r w:rsidR="00E84322" w:rsidRPr="00E17244">
                                <w:rPr>
                                  <w:rFonts w:ascii="Times New Roman" w:hAnsi="Times New Roman" w:cs="Times New Roman"/>
                                  <w:b/>
                                  <w:bCs/>
                                  <w:iCs w:val="0"/>
                                  <w:color w:val="000000" w:themeColor="text1"/>
                                  <w:rPrChange w:id="690" w:author="Bo Shen" w:date="2023-02-03T09:58:00Z">
                                    <w:rPr>
                                      <w:rFonts w:ascii="Times New Roman" w:hAnsi="Times New Roman" w:cs="Times New Roman"/>
                                      <w:iCs w:val="0"/>
                                      <w:color w:val="000000" w:themeColor="text1"/>
                                      <w:sz w:val="22"/>
                                      <w:szCs w:val="22"/>
                                    </w:rPr>
                                  </w:rPrChange>
                                </w:rPr>
                                <w:t>I</w:t>
                              </w:r>
                              <w:r w:rsidR="00E84322" w:rsidRPr="00E17244">
                                <w:rPr>
                                  <w:rFonts w:ascii="Times New Roman" w:hAnsi="Times New Roman" w:cs="Times New Roman"/>
                                  <w:iCs w:val="0"/>
                                  <w:color w:val="000000" w:themeColor="text1"/>
                                  <w:rPrChange w:id="691" w:author="Bo Shen" w:date="2023-02-03T09:58:00Z">
                                    <w:rPr>
                                      <w:rFonts w:ascii="Times New Roman" w:hAnsi="Times New Roman" w:cs="Times New Roman"/>
                                      <w:iCs w:val="0"/>
                                      <w:color w:val="000000" w:themeColor="text1"/>
                                      <w:sz w:val="22"/>
                                      <w:szCs w:val="22"/>
                                    </w:rPr>
                                  </w:rPrChange>
                                </w:rPr>
                                <w:t>.</w:t>
                              </w:r>
                            </w:ins>
                            <w:ins w:id="692" w:author="Bo Shen" w:date="2023-02-02T17:45:00Z">
                              <w:r w:rsidR="00CD0ADA" w:rsidRPr="00E17244">
                                <w:rPr>
                                  <w:rFonts w:ascii="Times New Roman" w:hAnsi="Times New Roman" w:cs="Times New Roman"/>
                                  <w:i w:val="0"/>
                                  <w:color w:val="000000" w:themeColor="text1"/>
                                  <w:rPrChange w:id="693" w:author="Bo Shen" w:date="2023-02-03T09:58:00Z">
                                    <w:rPr>
                                      <w:rFonts w:ascii="Times New Roman" w:hAnsi="Times New Roman" w:cs="Times New Roman"/>
                                      <w:i w:val="0"/>
                                      <w:color w:val="000000" w:themeColor="text1"/>
                                      <w:sz w:val="20"/>
                                      <w:szCs w:val="20"/>
                                    </w:rPr>
                                  </w:rPrChange>
                                </w:rPr>
                                <w:t xml:space="preserve"> At the early stage (same time as in </w:t>
                              </w:r>
                              <w:r w:rsidR="00CD0ADA" w:rsidRPr="00E17244">
                                <w:rPr>
                                  <w:rFonts w:ascii="Times New Roman" w:hAnsi="Times New Roman" w:cs="Times New Roman"/>
                                  <w:b/>
                                  <w:bCs/>
                                  <w:iCs w:val="0"/>
                                  <w:color w:val="000000" w:themeColor="text1"/>
                                  <w:rPrChange w:id="694" w:author="Bo Shen" w:date="2023-02-03T09:58:00Z">
                                    <w:rPr>
                                      <w:rFonts w:ascii="Times New Roman" w:hAnsi="Times New Roman" w:cs="Times New Roman"/>
                                      <w:iCs w:val="0"/>
                                      <w:color w:val="000000" w:themeColor="text1"/>
                                      <w:sz w:val="20"/>
                                      <w:szCs w:val="20"/>
                                    </w:rPr>
                                  </w:rPrChange>
                                </w:rPr>
                                <w:t>E</w:t>
                              </w:r>
                              <w:r w:rsidR="00CD0ADA" w:rsidRPr="00E17244">
                                <w:rPr>
                                  <w:rFonts w:ascii="Times New Roman" w:hAnsi="Times New Roman" w:cs="Times New Roman"/>
                                  <w:i w:val="0"/>
                                  <w:color w:val="000000" w:themeColor="text1"/>
                                  <w:rPrChange w:id="695" w:author="Bo Shen" w:date="2023-02-03T09:58:00Z">
                                    <w:rPr>
                                      <w:rFonts w:ascii="Times New Roman" w:hAnsi="Times New Roman" w:cs="Times New Roman"/>
                                      <w:i w:val="0"/>
                                      <w:color w:val="000000" w:themeColor="text1"/>
                                      <w:sz w:val="20"/>
                                      <w:szCs w:val="20"/>
                                    </w:rPr>
                                  </w:rPrChange>
                                </w:rPr>
                                <w:t>)</w:t>
                              </w:r>
                            </w:ins>
                            <w:ins w:id="696" w:author="Bo Shen" w:date="2023-02-02T17:46:00Z">
                              <w:r w:rsidR="00D067BE" w:rsidRPr="00E17244">
                                <w:rPr>
                                  <w:rFonts w:ascii="Times New Roman" w:hAnsi="Times New Roman" w:cs="Times New Roman"/>
                                  <w:i w:val="0"/>
                                  <w:color w:val="000000" w:themeColor="text1"/>
                                  <w:rPrChange w:id="697" w:author="Bo Shen" w:date="2023-02-03T09:58:00Z">
                                    <w:rPr>
                                      <w:rFonts w:ascii="Times New Roman" w:hAnsi="Times New Roman" w:cs="Times New Roman"/>
                                      <w:i w:val="0"/>
                                      <w:color w:val="000000" w:themeColor="text1"/>
                                      <w:sz w:val="20"/>
                                      <w:szCs w:val="20"/>
                                    </w:rPr>
                                  </w:rPrChange>
                                </w:rPr>
                                <w:t xml:space="preserve">, </w:t>
                              </w:r>
                            </w:ins>
                            <w:ins w:id="698" w:author="Bo Shen" w:date="2023-02-02T17:33:00Z">
                              <w:r w:rsidR="00E84322" w:rsidRPr="00E17244">
                                <w:rPr>
                                  <w:rFonts w:ascii="Times New Roman" w:hAnsi="Times New Roman" w:cs="Times New Roman"/>
                                  <w:iCs w:val="0"/>
                                  <w:color w:val="000000" w:themeColor="text1"/>
                                  <w:rPrChange w:id="699" w:author="Bo Shen" w:date="2023-02-03T09:58:00Z">
                                    <w:rPr>
                                      <w:rFonts w:ascii="Times New Roman" w:hAnsi="Times New Roman" w:cs="Times New Roman"/>
                                      <w:iCs w:val="0"/>
                                      <w:color w:val="000000" w:themeColor="text1"/>
                                      <w:sz w:val="22"/>
                                      <w:szCs w:val="22"/>
                                    </w:rPr>
                                  </w:rPrChange>
                                </w:rPr>
                                <w:t xml:space="preserve"> </w:t>
                              </w:r>
                            </w:ins>
                            <w:ins w:id="700" w:author="Bo Shen" w:date="2023-02-02T17:46:00Z">
                              <w:r w:rsidR="00D067BE" w:rsidRPr="00E17244">
                                <w:rPr>
                                  <w:rFonts w:ascii="Times New Roman" w:hAnsi="Times New Roman" w:cs="Times New Roman"/>
                                  <w:i w:val="0"/>
                                  <w:color w:val="000000" w:themeColor="text1"/>
                                  <w:rPrChange w:id="701" w:author="Bo Shen" w:date="2023-02-03T09:58:00Z">
                                    <w:rPr>
                                      <w:rFonts w:ascii="Times New Roman" w:hAnsi="Times New Roman" w:cs="Times New Roman"/>
                                      <w:i w:val="0"/>
                                      <w:color w:val="000000" w:themeColor="text1"/>
                                      <w:sz w:val="20"/>
                                      <w:szCs w:val="20"/>
                                    </w:rPr>
                                  </w:rPrChange>
                                </w:rPr>
                                <w:t>t</w:t>
                              </w:r>
                            </w:ins>
                            <w:ins w:id="702" w:author="Bo Shen" w:date="2023-02-02T17:38:00Z">
                              <w:r w:rsidR="00D43FFD" w:rsidRPr="00E17244">
                                <w:rPr>
                                  <w:rFonts w:ascii="Times New Roman" w:hAnsi="Times New Roman" w:cs="Times New Roman"/>
                                  <w:iCs w:val="0"/>
                                  <w:color w:val="000000" w:themeColor="text1"/>
                                  <w:rPrChange w:id="703" w:author="Bo Shen" w:date="2023-02-03T09:58:00Z">
                                    <w:rPr>
                                      <w:rFonts w:ascii="Times New Roman" w:hAnsi="Times New Roman" w:cs="Times New Roman"/>
                                      <w:iCs w:val="0"/>
                                      <w:color w:val="000000" w:themeColor="text1"/>
                                      <w:sz w:val="21"/>
                                      <w:szCs w:val="21"/>
                                    </w:rPr>
                                  </w:rPrChange>
                                </w:rPr>
                                <w:t xml:space="preserve">he </w:t>
                              </w:r>
                            </w:ins>
                            <w:ins w:id="704" w:author="Bo Shen" w:date="2023-02-02T17:46:00Z">
                              <w:r w:rsidR="00D067BE" w:rsidRPr="00E17244">
                                <w:rPr>
                                  <w:rFonts w:ascii="Times New Roman" w:hAnsi="Times New Roman" w:cs="Times New Roman"/>
                                  <w:i w:val="0"/>
                                  <w:color w:val="000000" w:themeColor="text1"/>
                                  <w:rPrChange w:id="705" w:author="Bo Shen" w:date="2023-02-03T09:58:00Z">
                                    <w:rPr>
                                      <w:rFonts w:ascii="Times New Roman" w:hAnsi="Times New Roman" w:cs="Times New Roman"/>
                                      <w:i w:val="0"/>
                                      <w:color w:val="000000" w:themeColor="text1"/>
                                      <w:sz w:val="20"/>
                                      <w:szCs w:val="20"/>
                                    </w:rPr>
                                  </w:rPrChange>
                                </w:rPr>
                                <w:t xml:space="preserve">chosen </w:t>
                              </w:r>
                            </w:ins>
                            <w:ins w:id="706" w:author="Bo Shen" w:date="2023-02-02T17:38:00Z">
                              <w:r w:rsidR="00D43FFD" w:rsidRPr="00BE03EB">
                                <w:rPr>
                                  <w:rFonts w:ascii="Times New Roman" w:hAnsi="Times New Roman" w:cs="Times New Roman"/>
                                  <w:i w:val="0"/>
                                  <w:color w:val="000000" w:themeColor="text1"/>
                                  <w:rPrChange w:id="707" w:author="Bo Shen" w:date="2023-02-03T09:59:00Z">
                                    <w:rPr>
                                      <w:rFonts w:ascii="Times New Roman" w:hAnsi="Times New Roman" w:cs="Times New Roman"/>
                                      <w:i w:val="0"/>
                                      <w:color w:val="000000" w:themeColor="text1"/>
                                      <w:sz w:val="21"/>
                                      <w:szCs w:val="21"/>
                                    </w:rPr>
                                  </w:rPrChange>
                                </w:rPr>
                                <w:t>D</w:t>
                              </w:r>
                              <w:r w:rsidR="00D43FFD" w:rsidRPr="00E17244">
                                <w:rPr>
                                  <w:rFonts w:ascii="Times New Roman" w:hAnsi="Times New Roman" w:cs="Times New Roman"/>
                                  <w:iCs w:val="0"/>
                                  <w:color w:val="000000" w:themeColor="text1"/>
                                  <w:rPrChange w:id="708" w:author="Bo Shen" w:date="2023-02-03T09:58:00Z">
                                    <w:rPr>
                                      <w:rFonts w:ascii="Times New Roman" w:hAnsi="Times New Roman" w:cs="Times New Roman"/>
                                      <w:iCs w:val="0"/>
                                      <w:color w:val="000000" w:themeColor="text1"/>
                                      <w:sz w:val="21"/>
                                      <w:szCs w:val="21"/>
                                    </w:rPr>
                                  </w:rPrChange>
                                </w:rPr>
                                <w:t xml:space="preserve"> </w:t>
                              </w:r>
                            </w:ins>
                            <w:ins w:id="709" w:author="Bo Shen" w:date="2023-02-02T17:46:00Z">
                              <w:r w:rsidR="00D067BE" w:rsidRPr="00E17244">
                                <w:rPr>
                                  <w:rFonts w:ascii="Times New Roman" w:hAnsi="Times New Roman" w:cs="Times New Roman"/>
                                  <w:i w:val="0"/>
                                  <w:color w:val="000000" w:themeColor="text1"/>
                                  <w:rPrChange w:id="710" w:author="Bo Shen" w:date="2023-02-03T09:58:00Z">
                                    <w:rPr>
                                      <w:rFonts w:ascii="Times New Roman" w:hAnsi="Times New Roman" w:cs="Times New Roman"/>
                                      <w:i w:val="0"/>
                                      <w:color w:val="000000" w:themeColor="text1"/>
                                      <w:sz w:val="20"/>
                                      <w:szCs w:val="20"/>
                                    </w:rPr>
                                  </w:rPrChange>
                                </w:rPr>
                                <w:t>activities</w:t>
                              </w:r>
                            </w:ins>
                            <w:ins w:id="711" w:author="Bo Shen" w:date="2023-02-02T17:47:00Z">
                              <w:r w:rsidR="00D067BE" w:rsidRPr="00E17244">
                                <w:rPr>
                                  <w:rFonts w:ascii="Times New Roman" w:hAnsi="Times New Roman" w:cs="Times New Roman"/>
                                  <w:i w:val="0"/>
                                  <w:color w:val="000000" w:themeColor="text1"/>
                                  <w:rPrChange w:id="712" w:author="Bo Shen" w:date="2023-02-03T09:58:00Z">
                                    <w:rPr>
                                      <w:rFonts w:ascii="Times New Roman" w:hAnsi="Times New Roman" w:cs="Times New Roman"/>
                                      <w:i w:val="0"/>
                                      <w:color w:val="000000" w:themeColor="text1"/>
                                      <w:sz w:val="20"/>
                                      <w:szCs w:val="20"/>
                                    </w:rPr>
                                  </w:rPrChange>
                                </w:rPr>
                                <w:t xml:space="preserve"> are</w:t>
                              </w:r>
                            </w:ins>
                            <w:ins w:id="713" w:author="Bo Shen" w:date="2023-02-02T17:46:00Z">
                              <w:r w:rsidR="00D067BE" w:rsidRPr="00E17244">
                                <w:rPr>
                                  <w:rFonts w:ascii="Times New Roman" w:hAnsi="Times New Roman" w:cs="Times New Roman"/>
                                  <w:i w:val="0"/>
                                  <w:color w:val="000000" w:themeColor="text1"/>
                                  <w:rPrChange w:id="714" w:author="Bo Shen" w:date="2023-02-03T09:58:00Z">
                                    <w:rPr>
                                      <w:rFonts w:ascii="Times New Roman" w:hAnsi="Times New Roman" w:cs="Times New Roman"/>
                                      <w:i w:val="0"/>
                                      <w:color w:val="000000" w:themeColor="text1"/>
                                      <w:sz w:val="20"/>
                                      <w:szCs w:val="20"/>
                                    </w:rPr>
                                  </w:rPrChange>
                                </w:rPr>
                                <w:t xml:space="preserve"> </w:t>
                              </w:r>
                            </w:ins>
                            <w:ins w:id="715" w:author="Bo Shen" w:date="2023-02-02T17:47:00Z">
                              <w:r w:rsidR="00D067BE" w:rsidRPr="00E17244">
                                <w:rPr>
                                  <w:rFonts w:ascii="Times New Roman" w:hAnsi="Times New Roman" w:cs="Times New Roman"/>
                                  <w:i w:val="0"/>
                                  <w:color w:val="000000" w:themeColor="text1"/>
                                  <w:rPrChange w:id="716" w:author="Bo Shen" w:date="2023-02-03T09:58:00Z">
                                    <w:rPr>
                                      <w:rFonts w:ascii="Times New Roman" w:hAnsi="Times New Roman" w:cs="Times New Roman"/>
                                      <w:i w:val="0"/>
                                      <w:color w:val="000000" w:themeColor="text1"/>
                                      <w:sz w:val="20"/>
                                      <w:szCs w:val="20"/>
                                    </w:rPr>
                                  </w:rPrChange>
                                </w:rPr>
                                <w:t>barely tuned</w:t>
                              </w:r>
                            </w:ins>
                            <w:ins w:id="717" w:author="Bo Shen" w:date="2023-02-02T17:39:00Z">
                              <w:r w:rsidR="00D43FFD" w:rsidRPr="00E17244">
                                <w:rPr>
                                  <w:rFonts w:ascii="Times New Roman" w:hAnsi="Times New Roman" w:cs="Times New Roman"/>
                                  <w:iCs w:val="0"/>
                                  <w:color w:val="000000" w:themeColor="text1"/>
                                  <w:rPrChange w:id="718" w:author="Bo Shen" w:date="2023-02-03T09:58:00Z">
                                    <w:rPr>
                                      <w:rFonts w:ascii="Times New Roman" w:hAnsi="Times New Roman" w:cs="Times New Roman"/>
                                      <w:iCs w:val="0"/>
                                      <w:color w:val="000000" w:themeColor="text1"/>
                                      <w:sz w:val="21"/>
                                      <w:szCs w:val="21"/>
                                    </w:rPr>
                                  </w:rPrChange>
                                </w:rPr>
                                <w:t xml:space="preserve"> </w:t>
                              </w:r>
                            </w:ins>
                            <w:ins w:id="719" w:author="Bo Shen" w:date="2023-02-02T17:47:00Z">
                              <w:r w:rsidR="00D067BE" w:rsidRPr="00E17244">
                                <w:rPr>
                                  <w:rFonts w:ascii="Times New Roman" w:hAnsi="Times New Roman" w:cs="Times New Roman"/>
                                  <w:i w:val="0"/>
                                  <w:color w:val="000000" w:themeColor="text1"/>
                                  <w:rPrChange w:id="720" w:author="Bo Shen" w:date="2023-02-03T09:58:00Z">
                                    <w:rPr>
                                      <w:rFonts w:ascii="Times New Roman" w:hAnsi="Times New Roman" w:cs="Times New Roman"/>
                                      <w:i w:val="0"/>
                                      <w:color w:val="000000" w:themeColor="text1"/>
                                      <w:sz w:val="20"/>
                                      <w:szCs w:val="20"/>
                                    </w:rPr>
                                  </w:rPrChange>
                                </w:rPr>
                                <w:t>to</w:t>
                              </w:r>
                            </w:ins>
                            <w:ins w:id="721" w:author="Bo Shen" w:date="2023-02-02T17:39:00Z">
                              <w:r w:rsidR="00D43FFD" w:rsidRPr="00E17244">
                                <w:rPr>
                                  <w:rFonts w:ascii="Times New Roman" w:hAnsi="Times New Roman" w:cs="Times New Roman"/>
                                  <w:iCs w:val="0"/>
                                  <w:color w:val="000000" w:themeColor="text1"/>
                                  <w:rPrChange w:id="722" w:author="Bo Shen" w:date="2023-02-03T09:58:00Z">
                                    <w:rPr>
                                      <w:rFonts w:ascii="Times New Roman" w:hAnsi="Times New Roman" w:cs="Times New Roman"/>
                                      <w:iCs w:val="0"/>
                                      <w:color w:val="000000" w:themeColor="text1"/>
                                      <w:sz w:val="21"/>
                                      <w:szCs w:val="21"/>
                                    </w:rPr>
                                  </w:rPrChange>
                                </w:rPr>
                                <w:t xml:space="preserve"> input strength</w:t>
                              </w:r>
                            </w:ins>
                            <w:ins w:id="723" w:author="Bo Shen" w:date="2023-02-02T17:46:00Z">
                              <w:r w:rsidR="00D067BE" w:rsidRPr="00E17244">
                                <w:rPr>
                                  <w:rFonts w:ascii="Times New Roman" w:hAnsi="Times New Roman" w:cs="Times New Roman"/>
                                  <w:i w:val="0"/>
                                  <w:color w:val="000000" w:themeColor="text1"/>
                                  <w:rPrChange w:id="724" w:author="Bo Shen" w:date="2023-02-03T09:58:00Z">
                                    <w:rPr>
                                      <w:rFonts w:ascii="Times New Roman" w:hAnsi="Times New Roman" w:cs="Times New Roman"/>
                                      <w:i w:val="0"/>
                                      <w:color w:val="000000" w:themeColor="text1"/>
                                      <w:sz w:val="20"/>
                                      <w:szCs w:val="20"/>
                                    </w:rPr>
                                  </w:rPrChange>
                                </w:rPr>
                                <w:t xml:space="preserve">, the unchosen </w:t>
                              </w:r>
                              <w:r w:rsidR="00D067BE" w:rsidRPr="00BE03EB">
                                <w:rPr>
                                  <w:rFonts w:ascii="Times New Roman" w:hAnsi="Times New Roman" w:cs="Times New Roman"/>
                                  <w:iCs w:val="0"/>
                                  <w:color w:val="000000" w:themeColor="text1"/>
                                  <w:rPrChange w:id="725"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726" w:author="Bo Shen" w:date="2023-02-03T09:58:00Z">
                                    <w:rPr>
                                      <w:rFonts w:ascii="Times New Roman" w:hAnsi="Times New Roman" w:cs="Times New Roman"/>
                                      <w:i w:val="0"/>
                                      <w:color w:val="000000" w:themeColor="text1"/>
                                      <w:sz w:val="20"/>
                                      <w:szCs w:val="20"/>
                                    </w:rPr>
                                  </w:rPrChange>
                                </w:rPr>
                                <w:t xml:space="preserve"> activities </w:t>
                              </w:r>
                            </w:ins>
                            <w:ins w:id="727" w:author="Bo Shen" w:date="2023-02-02T17:47:00Z">
                              <w:r w:rsidR="00D067BE" w:rsidRPr="00E17244">
                                <w:rPr>
                                  <w:rFonts w:ascii="Times New Roman" w:hAnsi="Times New Roman" w:cs="Times New Roman"/>
                                  <w:i w:val="0"/>
                                  <w:color w:val="000000" w:themeColor="text1"/>
                                  <w:rPrChange w:id="728" w:author="Bo Shen" w:date="2023-02-03T09:58:00Z">
                                    <w:rPr>
                                      <w:rFonts w:ascii="Times New Roman" w:hAnsi="Times New Roman" w:cs="Times New Roman"/>
                                      <w:i w:val="0"/>
                                      <w:color w:val="000000" w:themeColor="text1"/>
                                      <w:sz w:val="20"/>
                                      <w:szCs w:val="20"/>
                                    </w:rPr>
                                  </w:rPrChange>
                                </w:rPr>
                                <w:t>are more strongly tuned to input strength</w:t>
                              </w:r>
                            </w:ins>
                            <w:ins w:id="729" w:author="Bo Shen" w:date="2023-02-02T17:48:00Z">
                              <w:r w:rsidR="00D067BE" w:rsidRPr="00E17244">
                                <w:rPr>
                                  <w:rFonts w:ascii="Times New Roman" w:hAnsi="Times New Roman" w:cs="Times New Roman"/>
                                  <w:i w:val="0"/>
                                  <w:color w:val="000000" w:themeColor="text1"/>
                                  <w:rPrChange w:id="730" w:author="Bo Shen" w:date="2023-02-03T09:58:00Z">
                                    <w:rPr>
                                      <w:rFonts w:ascii="Times New Roman" w:hAnsi="Times New Roman" w:cs="Times New Roman"/>
                                      <w:i w:val="0"/>
                                      <w:color w:val="000000" w:themeColor="text1"/>
                                      <w:sz w:val="20"/>
                                      <w:szCs w:val="20"/>
                                    </w:rPr>
                                  </w:rPrChange>
                                </w:rPr>
                                <w:t xml:space="preserve">; at the time of model choice, </w:t>
                              </w:r>
                              <w:r w:rsidR="00D067BE" w:rsidRPr="005F43BB">
                                <w:rPr>
                                  <w:rFonts w:ascii="Times New Roman" w:hAnsi="Times New Roman" w:cs="Times New Roman"/>
                                  <w:iCs w:val="0"/>
                                  <w:color w:val="000000" w:themeColor="text1"/>
                                  <w:rPrChange w:id="731"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732" w:author="Bo Shen" w:date="2023-02-03T09:58:00Z">
                                    <w:rPr>
                                      <w:rFonts w:ascii="Times New Roman" w:hAnsi="Times New Roman" w:cs="Times New Roman"/>
                                      <w:i w:val="0"/>
                                      <w:color w:val="000000" w:themeColor="text1"/>
                                      <w:sz w:val="20"/>
                                      <w:szCs w:val="20"/>
                                    </w:rPr>
                                  </w:rPrChange>
                                </w:rPr>
                                <w:t xml:space="preserve"> units with smaller input difference </w:t>
                              </w:r>
                            </w:ins>
                            <w:ins w:id="733" w:author="Bo Shen" w:date="2023-02-03T09:59:00Z">
                              <w:r w:rsidR="00ED35AA">
                                <w:rPr>
                                  <w:rFonts w:ascii="Times New Roman" w:hAnsi="Times New Roman" w:cs="Times New Roman"/>
                                  <w:i w:val="0"/>
                                  <w:color w:val="000000" w:themeColor="text1"/>
                                </w:rPr>
                                <w:t xml:space="preserve">(i.e., longer RT) </w:t>
                              </w:r>
                            </w:ins>
                            <w:ins w:id="734" w:author="Bo Shen" w:date="2023-02-02T17:48:00Z">
                              <w:r w:rsidR="00D067BE" w:rsidRPr="00E17244">
                                <w:rPr>
                                  <w:rFonts w:ascii="Times New Roman" w:hAnsi="Times New Roman" w:cs="Times New Roman"/>
                                  <w:i w:val="0"/>
                                  <w:color w:val="000000" w:themeColor="text1"/>
                                  <w:rPrChange w:id="735" w:author="Bo Shen" w:date="2023-02-03T09:58:00Z">
                                    <w:rPr>
                                      <w:rFonts w:ascii="Times New Roman" w:hAnsi="Times New Roman" w:cs="Times New Roman"/>
                                      <w:i w:val="0"/>
                                      <w:color w:val="000000" w:themeColor="text1"/>
                                      <w:sz w:val="20"/>
                                      <w:szCs w:val="20"/>
                                    </w:rPr>
                                  </w:rPrChange>
                                </w:rPr>
                                <w:t>activate</w:t>
                              </w:r>
                            </w:ins>
                            <w:ins w:id="736" w:author="Bo Shen" w:date="2023-02-02T17:49:00Z">
                              <w:r w:rsidR="00D067BE" w:rsidRPr="00E17244">
                                <w:rPr>
                                  <w:rFonts w:ascii="Times New Roman" w:hAnsi="Times New Roman" w:cs="Times New Roman"/>
                                  <w:i w:val="0"/>
                                  <w:color w:val="000000" w:themeColor="text1"/>
                                  <w:rPrChange w:id="737" w:author="Bo Shen" w:date="2023-02-03T09:58:00Z">
                                    <w:rPr>
                                      <w:rFonts w:ascii="Times New Roman" w:hAnsi="Times New Roman" w:cs="Times New Roman"/>
                                      <w:i w:val="0"/>
                                      <w:color w:val="000000" w:themeColor="text1"/>
                                      <w:sz w:val="20"/>
                                      <w:szCs w:val="20"/>
                                    </w:rPr>
                                  </w:rPrChange>
                                </w:rPr>
                                <w:t xml:space="preserve"> more</w:t>
                              </w:r>
                            </w:ins>
                            <w:ins w:id="738" w:author="Bo Shen" w:date="2023-02-02T17:48:00Z">
                              <w:r w:rsidR="00D067BE" w:rsidRPr="00E17244">
                                <w:rPr>
                                  <w:rFonts w:ascii="Times New Roman" w:hAnsi="Times New Roman" w:cs="Times New Roman"/>
                                  <w:i w:val="0"/>
                                  <w:color w:val="000000" w:themeColor="text1"/>
                                  <w:rPrChange w:id="739" w:author="Bo Shen" w:date="2023-02-03T09:58:00Z">
                                    <w:rPr>
                                      <w:rFonts w:ascii="Times New Roman" w:hAnsi="Times New Roman" w:cs="Times New Roman"/>
                                      <w:i w:val="0"/>
                                      <w:color w:val="000000" w:themeColor="text1"/>
                                      <w:sz w:val="20"/>
                                      <w:szCs w:val="20"/>
                                    </w:rPr>
                                  </w:rPrChange>
                                </w:rPr>
                                <w:t xml:space="preserve"> strongly</w:t>
                              </w:r>
                            </w:ins>
                            <w:ins w:id="740" w:author="Bo Shen" w:date="2023-02-02T17:49:00Z">
                              <w:r w:rsidR="00D067BE" w:rsidRPr="00E17244">
                                <w:rPr>
                                  <w:rFonts w:ascii="Times New Roman" w:hAnsi="Times New Roman" w:cs="Times New Roman"/>
                                  <w:i w:val="0"/>
                                  <w:color w:val="000000" w:themeColor="text1"/>
                                  <w:rPrChange w:id="741"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742" w:author="Bo Shen" w:date="2023-02-02T17:13:00Z">
                              <w:r w:rsidRPr="00E17244" w:rsidDel="007E1654">
                                <w:rPr>
                                  <w:rFonts w:ascii="Times New Roman" w:hAnsi="Times New Roman" w:cs="Times New Roman"/>
                                  <w:iCs w:val="0"/>
                                  <w:rPrChange w:id="743" w:author="Bo Shen" w:date="2023-02-03T09:58:00Z">
                                    <w:rPr>
                                      <w:rFonts w:ascii="Times New Roman" w:hAnsi="Times New Roman" w:cs="Times New Roman"/>
                                      <w:iCs w:val="0"/>
                                      <w:color w:val="000000" w:themeColor="text1"/>
                                    </w:rPr>
                                  </w:rPrChange>
                                </w:rPr>
                                <w:delText xml:space="preserve"> Consistent with empirical findings, </w:delText>
                              </w:r>
                            </w:del>
                            <w:del w:id="744" w:author="Bo Shen" w:date="2023-02-02T17:12:00Z">
                              <w:r w:rsidRPr="00E17244" w:rsidDel="007E1654">
                                <w:rPr>
                                  <w:rFonts w:ascii="Times New Roman" w:hAnsi="Times New Roman" w:cs="Times New Roman"/>
                                  <w:iCs w:val="0"/>
                                  <w:rPrChange w:id="745"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746" w:author="Bo Shen" w:date="2023-02-02T17:13:00Z">
                              <w:r w:rsidRPr="00E17244" w:rsidDel="007E1654">
                                <w:rPr>
                                  <w:rFonts w:ascii="Times New Roman" w:hAnsi="Times New Roman" w:cs="Times New Roman"/>
                                  <w:iCs w:val="0"/>
                                  <w:rPrChange w:id="747"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Cs w:val="0"/>
                                  <w:rPrChange w:id="748"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Cs w:val="0"/>
                                  <w:rPrChange w:id="749"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Cs w:val="0"/>
                                  <w:rPrChange w:id="750"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Cs w:val="0"/>
                                  <w:rPrChange w:id="751"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Cs w:val="0"/>
                                  <w:rPrChange w:id="752"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Cs w:val="0"/>
                                  <w:rPrChange w:id="753" w:author="Bo Shen" w:date="2023-02-03T09:58:00Z">
                                    <w:rPr>
                                      <w:rFonts w:ascii="Times New Roman" w:hAnsi="Times New Roman" w:cs="Times New Roman"/>
                                      <w:iCs w:val="0"/>
                                      <w:color w:val="000000" w:themeColor="text1"/>
                                    </w:rPr>
                                  </w:rPrChange>
                                </w:rPr>
                                <w:delText>.</w:delText>
                              </w:r>
                            </w:del>
                          </w:p>
                          <w:p w14:paraId="64B105F1" w14:textId="77777777" w:rsidR="009F0487" w:rsidRPr="00E17244" w:rsidRDefault="009F0487">
                            <w:pPr>
                              <w:pStyle w:val="Caption"/>
                              <w:jc w:val="both"/>
                              <w:rPr>
                                <w:sz w:val="16"/>
                                <w:szCs w:val="16"/>
                                <w:rPrChange w:id="754" w:author="Bo Shen" w:date="2023-02-03T09:58:00Z">
                                  <w:rPr/>
                                </w:rPrChange>
                              </w:rPr>
                              <w:pPrChange w:id="755" w:author="Bo Shen" w:date="2023-02-02T17:2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65pt;margin-top:-56.1pt;width:555.05pt;height:7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" fillcolor="white [3201]" strokeweight=".5pt">
                <v:textbox>
                  <w:txbxContent>
                    <w:p w14:paraId="2B82C503" w14:textId="0B1BDB08" w:rsidR="009F0487" w:rsidDel="003F0266" w:rsidRDefault="007542B8">
                      <w:pPr>
                        <w:spacing w:line="480" w:lineRule="auto"/>
                        <w:jc w:val="center"/>
                        <w:rPr>
                          <w:del w:id="775" w:author="Bo Shen" w:date="2023-02-01T15:44:00Z"/>
                          <w:rFonts w:ascii="Times New Roman" w:hAnsi="Times New Roman" w:cs="Times New Roman"/>
                        </w:rPr>
                        <w:pPrChange w:id="776" w:author="Bo Shen" w:date="2023-02-02T17:05:00Z">
                          <w:pPr>
                            <w:spacing w:line="480" w:lineRule="auto"/>
                            <w:jc w:val="both"/>
                          </w:pPr>
                        </w:pPrChange>
                      </w:pPr>
                      <w:ins w:id="777"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4"/>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778"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35"/>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779" w:author="Bo Shen" w:date="2023-02-02T17:14:00Z"/>
                          <w:rFonts w:ascii="Times New Roman" w:hAnsi="Times New Roman" w:cs="Times New Roman"/>
                          <w:i w:val="0"/>
                          <w:rPrChange w:id="780" w:author="Bo Shen" w:date="2023-02-03T09:58:00Z">
                            <w:rPr>
                              <w:del w:id="781"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 w:val="0"/>
                          <w:color w:val="000000" w:themeColor="text1"/>
                          <w:rPrChange w:id="782" w:author="Bo Shen" w:date="2023-02-03T09:58:00Z">
                            <w:rPr>
                              <w:rFonts w:ascii="Times New Roman" w:hAnsi="Times New Roman" w:cs="Times New Roman"/>
                              <w:b/>
                              <w:iCs w:val="0"/>
                              <w:color w:val="000000" w:themeColor="text1"/>
                            </w:rPr>
                          </w:rPrChange>
                        </w:rPr>
                        <w:t>Figure 6</w:t>
                      </w:r>
                      <w:r w:rsidRPr="00E17244">
                        <w:rPr>
                          <w:rFonts w:ascii="Times New Roman" w:hAnsi="Times New Roman" w:cs="Times New Roman"/>
                          <w:i w:val="0"/>
                          <w:color w:val="000000" w:themeColor="text1"/>
                          <w:rPrChange w:id="783" w:author="Bo Shen" w:date="2023-02-03T09:58:00Z">
                            <w:rPr>
                              <w:rFonts w:ascii="Times New Roman" w:hAnsi="Times New Roman" w:cs="Times New Roman"/>
                              <w:iCs w:val="0"/>
                              <w:color w:val="000000" w:themeColor="text1"/>
                            </w:rPr>
                          </w:rPrChange>
                        </w:rPr>
                        <w:t xml:space="preserve">. The LDDM performs </w:t>
                      </w:r>
                      <w:del w:id="784" w:author="Bo Shen" w:date="2023-02-03T09:33:00Z">
                        <w:r w:rsidRPr="00E17244" w:rsidDel="00F06823">
                          <w:rPr>
                            <w:rFonts w:ascii="Times New Roman" w:hAnsi="Times New Roman" w:cs="Times New Roman" w:hint="eastAsia"/>
                            <w:i w:val="0"/>
                            <w:color w:val="000000" w:themeColor="text1"/>
                            <w:rPrChange w:id="785" w:author="Bo Shen" w:date="2023-02-03T09:58:00Z">
                              <w:rPr>
                                <w:rFonts w:ascii="Times New Roman" w:hAnsi="Times New Roman" w:cs="Times New Roman"/>
                                <w:iCs w:val="0"/>
                                <w:color w:val="000000" w:themeColor="text1"/>
                              </w:rPr>
                            </w:rPrChange>
                          </w:rPr>
                          <w:delText>as well as the RNM</w:delText>
                        </w:r>
                      </w:del>
                      <w:ins w:id="786" w:author="Bo Shen" w:date="2023-02-03T09:33:00Z">
                        <w:r w:rsidR="00F06823" w:rsidRPr="00E17244">
                          <w:rPr>
                            <w:rFonts w:ascii="Times New Roman" w:hAnsi="Times New Roman" w:cs="Times New Roman" w:hint="eastAsia"/>
                            <w:i w:val="0"/>
                            <w:color w:val="000000" w:themeColor="text1"/>
                            <w:rPrChange w:id="787" w:author="Bo Shen" w:date="2023-02-03T09:58:00Z">
                              <w:rPr>
                                <w:rFonts w:ascii="Times New Roman" w:hAnsi="Times New Roman" w:cs="Times New Roman" w:hint="eastAsia"/>
                                <w:iCs w:val="0"/>
                                <w:color w:val="000000" w:themeColor="text1"/>
                                <w:sz w:val="20"/>
                                <w:szCs w:val="20"/>
                              </w:rPr>
                            </w:rPrChange>
                          </w:rPr>
                          <w:t>well</w:t>
                        </w:r>
                      </w:ins>
                      <w:r w:rsidRPr="00E17244">
                        <w:rPr>
                          <w:rFonts w:ascii="Times New Roman" w:hAnsi="Times New Roman" w:cs="Times New Roman"/>
                          <w:i w:val="0"/>
                          <w:color w:val="000000" w:themeColor="text1"/>
                          <w:rPrChange w:id="788" w:author="Bo Shen" w:date="2023-02-03T09:58:00Z">
                            <w:rPr>
                              <w:rFonts w:ascii="Times New Roman" w:hAnsi="Times New Roman" w:cs="Times New Roman"/>
                              <w:iCs w:val="0"/>
                              <w:color w:val="000000" w:themeColor="text1"/>
                            </w:rPr>
                          </w:rPrChange>
                        </w:rPr>
                        <w:t xml:space="preserve"> in capturing empirical behavior and neurophysiological data during perceptual decision-making. </w:t>
                      </w:r>
                      <w:r w:rsidRPr="00E17244">
                        <w:rPr>
                          <w:rFonts w:ascii="Times New Roman" w:hAnsi="Times New Roman" w:cs="Times New Roman"/>
                          <w:b/>
                          <w:i w:val="0"/>
                          <w:color w:val="000000" w:themeColor="text1"/>
                          <w:rPrChange w:id="789"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790" w:author="Bo Shen" w:date="2023-02-03T09:58:00Z">
                            <w:rPr>
                              <w:rFonts w:ascii="Times New Roman" w:hAnsi="Times New Roman" w:cs="Times New Roman"/>
                              <w:iCs w:val="0"/>
                              <w:color w:val="000000" w:themeColor="text1"/>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 w:val="0"/>
                          <w:color w:val="000000" w:themeColor="text1"/>
                          <w:rPrChange w:id="791"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792" w:author="Bo Shen" w:date="2023-02-03T09:58:00Z">
                            <w:rPr>
                              <w:rFonts w:ascii="Times New Roman" w:hAnsi="Times New Roman" w:cs="Times New Roman"/>
                              <w:iCs w:val="0"/>
                              <w:color w:val="000000" w:themeColor="text1"/>
                            </w:rPr>
                          </w:rPrChange>
                        </w:rPr>
                        <w:t xml:space="preserve">. The fitting results of the LDDM and the original RNM (upper-right inset) visualized in </w:t>
                      </w:r>
                      <w:ins w:id="793" w:author="Bo Shen" w:date="2023-02-02T17:06:00Z">
                        <w:r w:rsidR="00F84F1D" w:rsidRPr="00E17244">
                          <w:rPr>
                            <w:rFonts w:ascii="Times New Roman" w:hAnsi="Times New Roman" w:cs="Times New Roman"/>
                            <w:i w:val="0"/>
                            <w:color w:val="000000" w:themeColor="text1"/>
                            <w:rPrChange w:id="794" w:author="Bo Shen" w:date="2023-02-03T09:58:00Z">
                              <w:rPr>
                                <w:rFonts w:ascii="Times New Roman" w:hAnsi="Times New Roman" w:cs="Times New Roman"/>
                                <w:iCs w:val="0"/>
                                <w:color w:val="000000" w:themeColor="text1"/>
                                <w:sz w:val="22"/>
                                <w:szCs w:val="22"/>
                              </w:rPr>
                            </w:rPrChange>
                          </w:rPr>
                          <w:t>quantile probabil</w:t>
                        </w:r>
                      </w:ins>
                      <w:ins w:id="795" w:author="Bo Shen" w:date="2023-02-02T17:07:00Z">
                        <w:r w:rsidR="00F84F1D" w:rsidRPr="00E17244">
                          <w:rPr>
                            <w:rFonts w:ascii="Times New Roman" w:hAnsi="Times New Roman" w:cs="Times New Roman"/>
                            <w:i w:val="0"/>
                            <w:color w:val="000000" w:themeColor="text1"/>
                            <w:rPrChange w:id="796" w:author="Bo Shen" w:date="2023-02-03T09:58:00Z">
                              <w:rPr>
                                <w:rFonts w:ascii="Times New Roman" w:hAnsi="Times New Roman" w:cs="Times New Roman"/>
                                <w:iCs w:val="0"/>
                                <w:color w:val="000000" w:themeColor="text1"/>
                                <w:sz w:val="22"/>
                                <w:szCs w:val="22"/>
                              </w:rPr>
                            </w:rPrChange>
                          </w:rPr>
                          <w:t>ities</w:t>
                        </w:r>
                      </w:ins>
                      <w:del w:id="797" w:author="Bo Shen" w:date="2023-02-02T17:06:00Z">
                        <w:r w:rsidRPr="00E17244" w:rsidDel="00F84F1D">
                          <w:rPr>
                            <w:rFonts w:ascii="Times New Roman" w:hAnsi="Times New Roman" w:cs="Times New Roman"/>
                            <w:i w:val="0"/>
                            <w:color w:val="000000" w:themeColor="text1"/>
                            <w:rPrChange w:id="798" w:author="Bo Shen" w:date="2023-02-03T09:58:00Z">
                              <w:rPr>
                                <w:rFonts w:ascii="Times New Roman" w:hAnsi="Times New Roman" w:cs="Times New Roman"/>
                                <w:iCs w:val="0"/>
                                <w:color w:val="000000" w:themeColor="text1"/>
                              </w:rPr>
                            </w:rPrChange>
                          </w:rPr>
                          <w:delText>Q</w:delText>
                        </w:r>
                      </w:del>
                      <w:del w:id="799" w:author="Bo Shen" w:date="2022-11-28T13:49:00Z">
                        <w:r w:rsidRPr="00E17244" w:rsidDel="00662EFE">
                          <w:rPr>
                            <w:rFonts w:ascii="Times New Roman" w:hAnsi="Times New Roman" w:cs="Times New Roman"/>
                            <w:i w:val="0"/>
                            <w:color w:val="000000" w:themeColor="text1"/>
                            <w:rPrChange w:id="800" w:author="Bo Shen" w:date="2023-02-03T09:58:00Z">
                              <w:rPr>
                                <w:rFonts w:ascii="Times New Roman" w:hAnsi="Times New Roman" w:cs="Times New Roman"/>
                                <w:iCs w:val="0"/>
                                <w:color w:val="000000" w:themeColor="text1"/>
                              </w:rPr>
                            </w:rPrChange>
                          </w:rPr>
                          <w:delText>-Q plots</w:delText>
                        </w:r>
                      </w:del>
                      <w:r w:rsidRPr="00E17244">
                        <w:rPr>
                          <w:rFonts w:ascii="Times New Roman" w:hAnsi="Times New Roman" w:cs="Times New Roman"/>
                          <w:i w:val="0"/>
                          <w:color w:val="000000" w:themeColor="text1"/>
                          <w:rPrChange w:id="801" w:author="Bo Shen" w:date="2023-02-03T09:58:00Z">
                            <w:rPr>
                              <w:rFonts w:ascii="Times New Roman" w:hAnsi="Times New Roman" w:cs="Times New Roman"/>
                              <w:iCs w:val="0"/>
                              <w:color w:val="000000" w:themeColor="text1"/>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 w:val="0"/>
                          <w:color w:val="000000" w:themeColor="text1"/>
                          <w:rPrChange w:id="802" w:author="Bo Shen" w:date="2023-02-03T09:58:00Z">
                            <w:rPr>
                              <w:rFonts w:ascii="Times New Roman" w:hAnsi="Times New Roman" w:cs="Times New Roman"/>
                              <w:b/>
                              <w:iCs w:val="0"/>
                              <w:color w:val="000000" w:themeColor="text1"/>
                            </w:rPr>
                          </w:rPrChange>
                        </w:rPr>
                        <w:t xml:space="preserve"> C</w:t>
                      </w:r>
                      <w:r w:rsidRPr="00E17244">
                        <w:rPr>
                          <w:rFonts w:ascii="Times New Roman" w:hAnsi="Times New Roman" w:cs="Times New Roman"/>
                          <w:i w:val="0"/>
                          <w:color w:val="000000" w:themeColor="text1"/>
                          <w:rPrChange w:id="803" w:author="Bo Shen" w:date="2023-02-03T09:58:00Z">
                            <w:rPr>
                              <w:rFonts w:ascii="Times New Roman" w:hAnsi="Times New Roman" w:cs="Times New Roman"/>
                              <w:iCs w:val="0"/>
                              <w:color w:val="000000" w:themeColor="text1"/>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 w:val="0"/>
                          <w:color w:val="000000" w:themeColor="text1"/>
                          <w:rPrChange w:id="804" w:author="Bo Shen" w:date="2023-02-03T09:58:00Z">
                            <w:rPr>
                              <w:rFonts w:ascii="Times New Roman" w:hAnsi="Times New Roman" w:cs="Times New Roman"/>
                              <w:b/>
                              <w:iCs w:val="0"/>
                              <w:color w:val="000000" w:themeColor="text1"/>
                            </w:rPr>
                          </w:rPrChange>
                        </w:rPr>
                        <w:t>D</w:t>
                      </w:r>
                      <w:r w:rsidRPr="00E17244">
                        <w:rPr>
                          <w:rFonts w:ascii="Times New Roman" w:hAnsi="Times New Roman" w:cs="Times New Roman"/>
                          <w:i w:val="0"/>
                          <w:color w:val="000000" w:themeColor="text1"/>
                          <w:rPrChange w:id="805" w:author="Bo Shen" w:date="2023-02-03T09:58:00Z">
                            <w:rPr>
                              <w:rFonts w:ascii="Times New Roman" w:hAnsi="Times New Roman" w:cs="Times New Roman"/>
                              <w:iCs w:val="0"/>
                              <w:color w:val="000000" w:themeColor="text1"/>
                            </w:rPr>
                          </w:rPrChange>
                        </w:rPr>
                        <w:t xml:space="preserve">. The </w:t>
                      </w:r>
                      <w:ins w:id="806" w:author="Bo Shen" w:date="2023-02-02T17:15:00Z">
                        <w:r w:rsidR="000D7F3A" w:rsidRPr="00E17244">
                          <w:rPr>
                            <w:rFonts w:ascii="Times New Roman" w:hAnsi="Times New Roman" w:cs="Times New Roman"/>
                            <w:i w:val="0"/>
                            <w:color w:val="000000" w:themeColor="text1"/>
                            <w:rPrChange w:id="807" w:author="Bo Shen" w:date="2023-02-03T09:58:00Z">
                              <w:rPr>
                                <w:rFonts w:ascii="Times New Roman" w:hAnsi="Times New Roman" w:cs="Times New Roman"/>
                                <w:iCs w:val="0"/>
                                <w:color w:val="000000" w:themeColor="text1"/>
                                <w:sz w:val="22"/>
                                <w:szCs w:val="22"/>
                              </w:rPr>
                            </w:rPrChange>
                          </w:rPr>
                          <w:t xml:space="preserve">model with best-fitting parameters </w:t>
                        </w:r>
                      </w:ins>
                      <w:del w:id="808" w:author="Bo Shen" w:date="2023-02-02T17:15:00Z">
                        <w:r w:rsidRPr="00E17244" w:rsidDel="000D7F3A">
                          <w:rPr>
                            <w:rFonts w:ascii="Times New Roman" w:hAnsi="Times New Roman" w:cs="Times New Roman"/>
                            <w:i w:val="0"/>
                            <w:color w:val="000000" w:themeColor="text1"/>
                            <w:rPrChange w:id="809" w:author="Bo Shen" w:date="2023-02-03T09:58:00Z">
                              <w:rPr>
                                <w:rFonts w:ascii="Times New Roman" w:hAnsi="Times New Roman" w:cs="Times New Roman"/>
                                <w:iCs w:val="0"/>
                                <w:color w:val="000000" w:themeColor="text1"/>
                              </w:rPr>
                            </w:rPrChange>
                          </w:rPr>
                          <w:delText>best-fitting model</w:delText>
                        </w:r>
                      </w:del>
                      <w:ins w:id="810" w:author="Bo Shen" w:date="2023-02-02T17:15:00Z">
                        <w:r w:rsidR="000D7F3A" w:rsidRPr="00E17244">
                          <w:rPr>
                            <w:rFonts w:ascii="Times New Roman" w:hAnsi="Times New Roman" w:cs="Times New Roman"/>
                            <w:i w:val="0"/>
                            <w:color w:val="000000" w:themeColor="text1"/>
                            <w:rPrChange w:id="811"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 w:val="0"/>
                          <w:color w:val="000000" w:themeColor="text1"/>
                          <w:rPrChange w:id="812" w:author="Bo Shen" w:date="2023-02-03T09:58:00Z">
                            <w:rPr>
                              <w:rFonts w:ascii="Times New Roman" w:hAnsi="Times New Roman" w:cs="Times New Roman"/>
                              <w:iCs w:val="0"/>
                              <w:color w:val="000000" w:themeColor="text1"/>
                            </w:rPr>
                          </w:rPrChange>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 w:val="0"/>
                          <w:color w:val="000000" w:themeColor="text1"/>
                          <w:rPrChange w:id="813" w:author="Bo Shen" w:date="2023-02-03T09:58:00Z">
                            <w:rPr>
                              <w:rFonts w:ascii="Times New Roman" w:hAnsi="Times New Roman" w:cs="Times New Roman"/>
                              <w:iCs w:val="0"/>
                              <w:color w:val="000000" w:themeColor="text1"/>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814" w:author="Bo Shen" w:date="2023-02-03T09:34:00Z">
                        <w:r w:rsidR="00F06823" w:rsidRPr="00E17244">
                          <w:rPr>
                            <w:rFonts w:ascii="Times New Roman" w:hAnsi="Times New Roman" w:cs="Times New Roman"/>
                            <w:i w:val="0"/>
                            <w:color w:val="000000" w:themeColor="text1"/>
                            <w:rPrChange w:id="815" w:author="Bo Shen" w:date="2023-02-03T09:58:00Z">
                              <w:rPr>
                                <w:rFonts w:ascii="Times New Roman" w:hAnsi="Times New Roman" w:cs="Times New Roman"/>
                                <w:i w:val="0"/>
                                <w:color w:val="000000" w:themeColor="text1"/>
                                <w:sz w:val="20"/>
                                <w:szCs w:val="20"/>
                              </w:rPr>
                            </w:rPrChange>
                          </w:rPr>
                          <w:t xml:space="preserve"> The mean activities at</w:t>
                        </w:r>
                      </w:ins>
                      <w:ins w:id="816" w:author="Bo Shen" w:date="2023-02-03T09:36:00Z">
                        <w:r w:rsidR="00F06823" w:rsidRPr="00E17244">
                          <w:rPr>
                            <w:rFonts w:ascii="Times New Roman" w:hAnsi="Times New Roman" w:cs="Times New Roman"/>
                            <w:i w:val="0"/>
                            <w:color w:val="000000" w:themeColor="text1"/>
                            <w:rPrChange w:id="817" w:author="Bo Shen" w:date="2023-02-03T09:58:00Z">
                              <w:rPr>
                                <w:rFonts w:ascii="Times New Roman" w:hAnsi="Times New Roman" w:cs="Times New Roman"/>
                                <w:i w:val="0"/>
                                <w:color w:val="000000" w:themeColor="text1"/>
                                <w:sz w:val="20"/>
                                <w:szCs w:val="20"/>
                              </w:rPr>
                            </w:rPrChange>
                          </w:rPr>
                          <w:t xml:space="preserve"> early stage (</w:t>
                        </w:r>
                      </w:ins>
                      <w:ins w:id="818" w:author="Bo Shen" w:date="2023-02-03T09:34:00Z">
                        <w:r w:rsidR="00F06823" w:rsidRPr="00E17244">
                          <w:rPr>
                            <w:rFonts w:ascii="Times New Roman" w:hAnsi="Times New Roman" w:cs="Times New Roman"/>
                            <w:i w:val="0"/>
                            <w:color w:val="000000" w:themeColor="text1"/>
                            <w:rPrChange w:id="819" w:author="Bo Shen" w:date="2023-02-03T09:58:00Z">
                              <w:rPr>
                                <w:rFonts w:ascii="Times New Roman" w:hAnsi="Times New Roman" w:cs="Times New Roman"/>
                                <w:i w:val="0"/>
                                <w:color w:val="000000" w:themeColor="text1"/>
                                <w:sz w:val="20"/>
                                <w:szCs w:val="20"/>
                              </w:rPr>
                            </w:rPrChange>
                          </w:rPr>
                          <w:t xml:space="preserve">time point </w:t>
                        </w:r>
                      </w:ins>
                      <w:ins w:id="820" w:author="Bo Shen" w:date="2023-02-03T09:36:00Z">
                        <w:r w:rsidR="00F06823" w:rsidRPr="00E17244">
                          <w:rPr>
                            <w:rFonts w:ascii="Times New Roman" w:hAnsi="Times New Roman" w:cs="Times New Roman"/>
                            <w:i w:val="0"/>
                            <w:color w:val="000000" w:themeColor="text1"/>
                            <w:rPrChange w:id="821" w:author="Bo Shen" w:date="2023-02-03T09:58:00Z">
                              <w:rPr>
                                <w:rFonts w:ascii="Times New Roman" w:hAnsi="Times New Roman" w:cs="Times New Roman"/>
                                <w:i w:val="0"/>
                                <w:color w:val="000000" w:themeColor="text1"/>
                                <w:sz w:val="20"/>
                                <w:szCs w:val="20"/>
                              </w:rPr>
                            </w:rPrChange>
                          </w:rPr>
                          <w:t>indicated</w:t>
                        </w:r>
                      </w:ins>
                      <w:ins w:id="822" w:author="Bo Shen" w:date="2023-02-03T09:37:00Z">
                        <w:r w:rsidR="00F06823" w:rsidRPr="00E17244">
                          <w:rPr>
                            <w:rFonts w:ascii="Times New Roman" w:hAnsi="Times New Roman" w:cs="Times New Roman"/>
                            <w:i w:val="0"/>
                            <w:color w:val="000000" w:themeColor="text1"/>
                            <w:rPrChange w:id="823" w:author="Bo Shen" w:date="2023-02-03T09:58:00Z">
                              <w:rPr>
                                <w:rFonts w:ascii="Times New Roman" w:hAnsi="Times New Roman" w:cs="Times New Roman"/>
                                <w:i w:val="0"/>
                                <w:color w:val="000000" w:themeColor="text1"/>
                                <w:sz w:val="20"/>
                                <w:szCs w:val="20"/>
                              </w:rPr>
                            </w:rPrChange>
                          </w:rPr>
                          <w:t xml:space="preserve"> by arrows </w:t>
                        </w:r>
                      </w:ins>
                      <w:ins w:id="824" w:author="Bo Shen" w:date="2023-02-03T09:35:00Z">
                        <w:r w:rsidR="00F06823" w:rsidRPr="00E17244">
                          <w:rPr>
                            <w:rFonts w:ascii="Times New Roman" w:hAnsi="Times New Roman" w:cs="Times New Roman"/>
                            <w:b/>
                            <w:bCs/>
                            <w:i w:val="0"/>
                            <w:color w:val="000000" w:themeColor="text1"/>
                            <w:rPrChange w:id="825" w:author="Bo Shen" w:date="2023-02-03T09:58:00Z">
                              <w:rPr>
                                <w:rFonts w:ascii="Times New Roman" w:hAnsi="Times New Roman" w:cs="Times New Roman"/>
                                <w:i w:val="0"/>
                                <w:color w:val="000000" w:themeColor="text1"/>
                                <w:sz w:val="20"/>
                                <w:szCs w:val="20"/>
                              </w:rPr>
                            </w:rPrChange>
                          </w:rPr>
                          <w:t>a</w:t>
                        </w:r>
                        <w:r w:rsidR="00F06823" w:rsidRPr="00E17244">
                          <w:rPr>
                            <w:rFonts w:ascii="Times New Roman" w:hAnsi="Times New Roman" w:cs="Times New Roman"/>
                            <w:i w:val="0"/>
                            <w:color w:val="000000" w:themeColor="text1"/>
                            <w:rPrChange w:id="826"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27" w:author="Bo Shen" w:date="2023-02-03T09:58:00Z">
                              <w:rPr>
                                <w:rFonts w:ascii="Times New Roman" w:hAnsi="Times New Roman" w:cs="Times New Roman"/>
                                <w:i w:val="0"/>
                                <w:color w:val="000000" w:themeColor="text1"/>
                                <w:sz w:val="20"/>
                                <w:szCs w:val="20"/>
                              </w:rPr>
                            </w:rPrChange>
                          </w:rPr>
                          <w:t>b</w:t>
                        </w:r>
                      </w:ins>
                      <w:ins w:id="828" w:author="Bo Shen" w:date="2023-02-03T09:39:00Z">
                        <w:r w:rsidR="00F06823" w:rsidRPr="00E17244">
                          <w:rPr>
                            <w:rFonts w:ascii="Times New Roman" w:hAnsi="Times New Roman" w:cs="Times New Roman"/>
                            <w:i w:val="0"/>
                            <w:color w:val="000000" w:themeColor="text1"/>
                            <w:rPrChange w:id="829" w:author="Bo Shen" w:date="2023-02-03T09:58:00Z">
                              <w:rPr>
                                <w:rFonts w:ascii="Times New Roman" w:hAnsi="Times New Roman" w:cs="Times New Roman"/>
                                <w:i w:val="0"/>
                                <w:color w:val="000000" w:themeColor="text1"/>
                                <w:sz w:val="20"/>
                                <w:szCs w:val="20"/>
                              </w:rPr>
                            </w:rPrChange>
                          </w:rPr>
                          <w:t>, i.e.,</w:t>
                        </w:r>
                      </w:ins>
                      <w:ins w:id="830" w:author="Bo Shen" w:date="2023-02-03T09:36:00Z">
                        <w:r w:rsidR="00F06823" w:rsidRPr="00E17244">
                          <w:rPr>
                            <w:rFonts w:ascii="Times New Roman" w:hAnsi="Times New Roman" w:cs="Times New Roman"/>
                            <w:i w:val="0"/>
                            <w:color w:val="000000" w:themeColor="text1"/>
                            <w:rPrChange w:id="831" w:author="Bo Shen" w:date="2023-02-03T09:58:00Z">
                              <w:rPr>
                                <w:rFonts w:ascii="Times New Roman" w:hAnsi="Times New Roman" w:cs="Times New Roman"/>
                                <w:i w:val="0"/>
                                <w:color w:val="000000" w:themeColor="text1"/>
                                <w:sz w:val="20"/>
                                <w:szCs w:val="20"/>
                              </w:rPr>
                            </w:rPrChange>
                          </w:rPr>
                          <w:t xml:space="preserve"> </w:t>
                        </w:r>
                      </w:ins>
                      <w:ins w:id="832" w:author="Bo Shen" w:date="2023-02-03T09:39:00Z">
                        <w:r w:rsidR="00F06823" w:rsidRPr="00E17244">
                          <w:rPr>
                            <w:rFonts w:ascii="Times New Roman" w:hAnsi="Times New Roman" w:cs="Times New Roman"/>
                            <w:i w:val="0"/>
                            <w:color w:val="000000" w:themeColor="text1"/>
                            <w:rPrChange w:id="833" w:author="Bo Shen" w:date="2023-02-03T09:58:00Z">
                              <w:rPr>
                                <w:rFonts w:ascii="Times New Roman" w:hAnsi="Times New Roman" w:cs="Times New Roman"/>
                                <w:i w:val="0"/>
                                <w:color w:val="000000" w:themeColor="text1"/>
                                <w:sz w:val="20"/>
                                <w:szCs w:val="20"/>
                              </w:rPr>
                            </w:rPrChange>
                          </w:rPr>
                          <w:t xml:space="preserve">320 </w:t>
                        </w:r>
                        <w:proofErr w:type="spellStart"/>
                        <w:r w:rsidR="00F06823" w:rsidRPr="00E17244">
                          <w:rPr>
                            <w:rFonts w:ascii="Times New Roman" w:hAnsi="Times New Roman" w:cs="Times New Roman"/>
                            <w:i w:val="0"/>
                            <w:color w:val="000000" w:themeColor="text1"/>
                            <w:rPrChange w:id="834" w:author="Bo Shen" w:date="2023-02-03T09:58:00Z">
                              <w:rPr>
                                <w:rFonts w:ascii="Times New Roman" w:hAnsi="Times New Roman" w:cs="Times New Roman"/>
                                <w:i w:val="0"/>
                                <w:color w:val="000000" w:themeColor="text1"/>
                                <w:sz w:val="20"/>
                                <w:szCs w:val="20"/>
                              </w:rPr>
                            </w:rPrChange>
                          </w:rPr>
                          <w:t>ms</w:t>
                        </w:r>
                        <w:proofErr w:type="spellEnd"/>
                        <w:r w:rsidR="00F06823" w:rsidRPr="00E17244">
                          <w:rPr>
                            <w:rFonts w:ascii="Times New Roman" w:hAnsi="Times New Roman" w:cs="Times New Roman"/>
                            <w:i w:val="0"/>
                            <w:color w:val="000000" w:themeColor="text1"/>
                            <w:rPrChange w:id="835" w:author="Bo Shen" w:date="2023-02-03T09:58:00Z">
                              <w:rPr>
                                <w:rFonts w:ascii="Times New Roman" w:hAnsi="Times New Roman" w:cs="Times New Roman"/>
                                <w:i w:val="0"/>
                                <w:color w:val="000000" w:themeColor="text1"/>
                                <w:sz w:val="20"/>
                                <w:szCs w:val="20"/>
                              </w:rPr>
                            </w:rPrChange>
                          </w:rPr>
                          <w:t xml:space="preserve"> after the onset of stimulus</w:t>
                        </w:r>
                      </w:ins>
                      <w:ins w:id="836" w:author="Bo Shen" w:date="2023-02-03T09:36:00Z">
                        <w:r w:rsidR="00F06823" w:rsidRPr="00E17244">
                          <w:rPr>
                            <w:rFonts w:ascii="Times New Roman" w:hAnsi="Times New Roman" w:cs="Times New Roman"/>
                            <w:i w:val="0"/>
                            <w:color w:val="000000" w:themeColor="text1"/>
                            <w:rPrChange w:id="837" w:author="Bo Shen" w:date="2023-02-03T09:58:00Z">
                              <w:rPr>
                                <w:rFonts w:ascii="Times New Roman" w:hAnsi="Times New Roman" w:cs="Times New Roman"/>
                                <w:i w:val="0"/>
                                <w:color w:val="000000" w:themeColor="text1"/>
                                <w:sz w:val="20"/>
                                <w:szCs w:val="20"/>
                              </w:rPr>
                            </w:rPrChange>
                          </w:rPr>
                          <w:t>)</w:t>
                        </w:r>
                      </w:ins>
                      <w:ins w:id="838" w:author="Bo Shen" w:date="2023-02-03T09:35:00Z">
                        <w:r w:rsidR="00F06823" w:rsidRPr="00E17244">
                          <w:rPr>
                            <w:rFonts w:ascii="Times New Roman" w:hAnsi="Times New Roman" w:cs="Times New Roman"/>
                            <w:i w:val="0"/>
                            <w:color w:val="000000" w:themeColor="text1"/>
                            <w:rPrChange w:id="839" w:author="Bo Shen" w:date="2023-02-03T09:58:00Z">
                              <w:rPr>
                                <w:rFonts w:ascii="Times New Roman" w:hAnsi="Times New Roman" w:cs="Times New Roman"/>
                                <w:i w:val="0"/>
                                <w:color w:val="000000" w:themeColor="text1"/>
                                <w:sz w:val="20"/>
                                <w:szCs w:val="20"/>
                              </w:rPr>
                            </w:rPrChange>
                          </w:rPr>
                          <w:t xml:space="preserve"> and at the onset of model choice (</w:t>
                        </w:r>
                      </w:ins>
                      <w:ins w:id="840" w:author="Bo Shen" w:date="2023-02-03T09:39:00Z">
                        <w:r w:rsidR="00F06823" w:rsidRPr="00E17244">
                          <w:rPr>
                            <w:rFonts w:ascii="Times New Roman" w:hAnsi="Times New Roman" w:cs="Times New Roman"/>
                            <w:i w:val="0"/>
                            <w:color w:val="000000" w:themeColor="text1"/>
                            <w:rPrChange w:id="841" w:author="Bo Shen" w:date="2023-02-03T09:58:00Z">
                              <w:rPr>
                                <w:rFonts w:ascii="Times New Roman" w:hAnsi="Times New Roman" w:cs="Times New Roman"/>
                                <w:i w:val="0"/>
                                <w:color w:val="000000" w:themeColor="text1"/>
                                <w:sz w:val="20"/>
                                <w:szCs w:val="20"/>
                              </w:rPr>
                            </w:rPrChange>
                          </w:rPr>
                          <w:t xml:space="preserve">indicated by arrows </w:t>
                        </w:r>
                        <w:r w:rsidR="00F06823" w:rsidRPr="00E17244">
                          <w:rPr>
                            <w:rFonts w:ascii="Times New Roman" w:hAnsi="Times New Roman" w:cs="Times New Roman"/>
                            <w:b/>
                            <w:bCs/>
                            <w:i w:val="0"/>
                            <w:color w:val="000000" w:themeColor="text1"/>
                            <w:rPrChange w:id="842" w:author="Bo Shen" w:date="2023-02-03T09:58:00Z">
                              <w:rPr>
                                <w:rFonts w:ascii="Times New Roman" w:hAnsi="Times New Roman" w:cs="Times New Roman"/>
                                <w:i w:val="0"/>
                                <w:color w:val="000000" w:themeColor="text1"/>
                                <w:sz w:val="20"/>
                                <w:szCs w:val="20"/>
                              </w:rPr>
                            </w:rPrChange>
                          </w:rPr>
                          <w:t>c</w:t>
                        </w:r>
                      </w:ins>
                      <w:ins w:id="843" w:author="Bo Shen" w:date="2023-02-03T09:35:00Z">
                        <w:r w:rsidR="00F06823" w:rsidRPr="00E17244">
                          <w:rPr>
                            <w:rFonts w:ascii="Times New Roman" w:hAnsi="Times New Roman" w:cs="Times New Roman"/>
                            <w:i w:val="0"/>
                            <w:color w:val="000000" w:themeColor="text1"/>
                            <w:rPrChange w:id="844"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45" w:author="Bo Shen" w:date="2023-02-03T09:58:00Z">
                              <w:rPr>
                                <w:rFonts w:ascii="Times New Roman" w:hAnsi="Times New Roman" w:cs="Times New Roman"/>
                                <w:i w:val="0"/>
                                <w:color w:val="000000" w:themeColor="text1"/>
                                <w:sz w:val="20"/>
                                <w:szCs w:val="20"/>
                              </w:rPr>
                            </w:rPrChange>
                          </w:rPr>
                          <w:t>d</w:t>
                        </w:r>
                        <w:r w:rsidR="00F06823" w:rsidRPr="00E17244">
                          <w:rPr>
                            <w:rFonts w:ascii="Times New Roman" w:hAnsi="Times New Roman" w:cs="Times New Roman"/>
                            <w:i w:val="0"/>
                            <w:color w:val="000000" w:themeColor="text1"/>
                            <w:rPrChange w:id="846"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 w:val="0"/>
                          <w:color w:val="000000" w:themeColor="text1"/>
                          <w:rPrChange w:id="847" w:author="Bo Shen" w:date="2023-02-03T09:58:00Z">
                            <w:rPr>
                              <w:rFonts w:ascii="Times New Roman" w:hAnsi="Times New Roman" w:cs="Times New Roman"/>
                              <w:iCs w:val="0"/>
                              <w:color w:val="000000" w:themeColor="text1"/>
                            </w:rPr>
                          </w:rPrChange>
                        </w:rPr>
                        <w:t xml:space="preserve"> </w:t>
                      </w:r>
                      <w:ins w:id="848" w:author="Bo Shen" w:date="2023-02-03T09:35:00Z">
                        <w:r w:rsidR="00F06823" w:rsidRPr="00E17244">
                          <w:rPr>
                            <w:rFonts w:ascii="Times New Roman" w:hAnsi="Times New Roman" w:cs="Times New Roman"/>
                            <w:i w:val="0"/>
                            <w:color w:val="000000" w:themeColor="text1"/>
                            <w:rPrChange w:id="849"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 w:val="0"/>
                          <w:color w:val="000000" w:themeColor="text1"/>
                          <w:rPrChange w:id="850" w:author="Bo Shen" w:date="2023-02-03T09:58:00Z">
                            <w:rPr>
                              <w:rFonts w:ascii="Times New Roman" w:hAnsi="Times New Roman" w:cs="Times New Roman"/>
                              <w:b/>
                              <w:iCs w:val="0"/>
                              <w:color w:val="000000" w:themeColor="text1"/>
                            </w:rPr>
                          </w:rPrChange>
                        </w:rPr>
                        <w:t>E</w:t>
                      </w:r>
                      <w:r w:rsidRPr="00E17244">
                        <w:rPr>
                          <w:rFonts w:ascii="Times New Roman" w:hAnsi="Times New Roman" w:cs="Times New Roman"/>
                          <w:bCs/>
                          <w:i w:val="0"/>
                          <w:color w:val="000000" w:themeColor="text1"/>
                          <w:rPrChange w:id="851"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 w:val="0"/>
                          <w:color w:val="000000" w:themeColor="text1"/>
                          <w:rPrChange w:id="852" w:author="Bo Shen" w:date="2023-02-03T09:58:00Z">
                            <w:rPr>
                              <w:rFonts w:ascii="Times New Roman" w:hAnsi="Times New Roman" w:cs="Times New Roman"/>
                              <w:iCs w:val="0"/>
                              <w:color w:val="000000" w:themeColor="text1"/>
                            </w:rPr>
                          </w:rPrChange>
                        </w:rPr>
                        <w:t xml:space="preserve"> </w:t>
                      </w:r>
                      <w:ins w:id="853" w:author="Bo Shen" w:date="2023-02-02T17:11:00Z">
                        <w:r w:rsidR="007E1654" w:rsidRPr="00E17244">
                          <w:rPr>
                            <w:rFonts w:ascii="Times New Roman" w:hAnsi="Times New Roman" w:cs="Times New Roman"/>
                            <w:i w:val="0"/>
                            <w:color w:val="000000" w:themeColor="text1"/>
                            <w:rPrChange w:id="854" w:author="Bo Shen" w:date="2023-02-03T09:58:00Z">
                              <w:rPr>
                                <w:rFonts w:ascii="Times New Roman" w:hAnsi="Times New Roman" w:cs="Times New Roman"/>
                                <w:iCs w:val="0"/>
                                <w:color w:val="000000" w:themeColor="text1"/>
                                <w:sz w:val="22"/>
                                <w:szCs w:val="22"/>
                              </w:rPr>
                            </w:rPrChange>
                          </w:rPr>
                          <w:t xml:space="preserve">Upper panel: </w:t>
                        </w:r>
                      </w:ins>
                      <w:del w:id="855" w:author="Bo Shen" w:date="2023-02-02T17:09:00Z">
                        <w:r w:rsidRPr="00E17244" w:rsidDel="002F06BC">
                          <w:rPr>
                            <w:rFonts w:ascii="Times New Roman" w:hAnsi="Times New Roman" w:cs="Times New Roman"/>
                            <w:i w:val="0"/>
                            <w:color w:val="000000" w:themeColor="text1"/>
                            <w:rPrChange w:id="856" w:author="Bo Shen" w:date="2023-02-03T09:58:00Z">
                              <w:rPr>
                                <w:rFonts w:ascii="Times New Roman" w:hAnsi="Times New Roman" w:cs="Times New Roman"/>
                                <w:iCs w:val="0"/>
                                <w:color w:val="000000" w:themeColor="text1"/>
                              </w:rPr>
                            </w:rPrChange>
                          </w:rPr>
                          <w:delText xml:space="preserve">Effect of input strength on </w:delText>
                        </w:r>
                      </w:del>
                      <w:ins w:id="857" w:author="Bo Shen" w:date="2023-02-02T17:11:00Z">
                        <w:r w:rsidR="007E1654" w:rsidRPr="00E17244">
                          <w:rPr>
                            <w:rFonts w:ascii="Times New Roman" w:hAnsi="Times New Roman" w:cs="Times New Roman"/>
                            <w:i w:val="0"/>
                            <w:color w:val="000000" w:themeColor="text1"/>
                            <w:rPrChange w:id="858" w:author="Bo Shen" w:date="2023-02-03T09:58:00Z">
                              <w:rPr>
                                <w:rFonts w:ascii="Times New Roman" w:hAnsi="Times New Roman" w:cs="Times New Roman"/>
                                <w:iCs w:val="0"/>
                                <w:color w:val="000000" w:themeColor="text1"/>
                                <w:sz w:val="22"/>
                                <w:szCs w:val="22"/>
                              </w:rPr>
                            </w:rPrChange>
                          </w:rPr>
                          <w:t>t</w:t>
                        </w:r>
                      </w:ins>
                      <w:ins w:id="859" w:author="Bo Shen" w:date="2023-02-02T17:09:00Z">
                        <w:r w:rsidR="002F06BC" w:rsidRPr="00E17244">
                          <w:rPr>
                            <w:rFonts w:ascii="Times New Roman" w:hAnsi="Times New Roman" w:cs="Times New Roman"/>
                            <w:i w:val="0"/>
                            <w:color w:val="000000" w:themeColor="text1"/>
                            <w:rPrChange w:id="860" w:author="Bo Shen" w:date="2023-02-03T09:58:00Z">
                              <w:rPr>
                                <w:rFonts w:ascii="Times New Roman" w:hAnsi="Times New Roman" w:cs="Times New Roman"/>
                                <w:iCs w:val="0"/>
                                <w:color w:val="000000" w:themeColor="text1"/>
                                <w:sz w:val="22"/>
                                <w:szCs w:val="22"/>
                              </w:rPr>
                            </w:rPrChange>
                          </w:rPr>
                          <w:t>he e</w:t>
                        </w:r>
                      </w:ins>
                      <w:del w:id="861" w:author="Bo Shen" w:date="2023-02-02T17:09:00Z">
                        <w:r w:rsidRPr="00E17244" w:rsidDel="002F06BC">
                          <w:rPr>
                            <w:rFonts w:ascii="Times New Roman" w:hAnsi="Times New Roman" w:cs="Times New Roman"/>
                            <w:i w:val="0"/>
                            <w:color w:val="000000" w:themeColor="text1"/>
                            <w:rPrChange w:id="862" w:author="Bo Shen" w:date="2023-02-03T09:58:00Z">
                              <w:rPr>
                                <w:rFonts w:ascii="Times New Roman" w:hAnsi="Times New Roman" w:cs="Times New Roman"/>
                                <w:iCs w:val="0"/>
                                <w:color w:val="000000" w:themeColor="text1"/>
                              </w:rPr>
                            </w:rPrChange>
                          </w:rPr>
                          <w:delText>e</w:delText>
                        </w:r>
                      </w:del>
                      <w:r w:rsidRPr="00E17244">
                        <w:rPr>
                          <w:rFonts w:ascii="Times New Roman" w:hAnsi="Times New Roman" w:cs="Times New Roman"/>
                          <w:i w:val="0"/>
                          <w:color w:val="000000" w:themeColor="text1"/>
                          <w:rPrChange w:id="863" w:author="Bo Shen" w:date="2023-02-03T09:58:00Z">
                            <w:rPr>
                              <w:rFonts w:ascii="Times New Roman" w:hAnsi="Times New Roman" w:cs="Times New Roman"/>
                              <w:iCs w:val="0"/>
                              <w:color w:val="000000" w:themeColor="text1"/>
                            </w:rPr>
                          </w:rPrChange>
                        </w:rPr>
                        <w:t>arly</w:t>
                      </w:r>
                      <w:ins w:id="864" w:author="Bo Shen" w:date="2023-02-02T17:08:00Z">
                        <w:r w:rsidR="00F84F1D" w:rsidRPr="00E17244">
                          <w:rPr>
                            <w:rFonts w:ascii="Times New Roman" w:hAnsi="Times New Roman" w:cs="Times New Roman"/>
                            <w:i w:val="0"/>
                            <w:color w:val="000000" w:themeColor="text1"/>
                            <w:rPrChange w:id="865" w:author="Bo Shen" w:date="2023-02-03T09:58:00Z">
                              <w:rPr>
                                <w:rFonts w:ascii="Times New Roman" w:hAnsi="Times New Roman" w:cs="Times New Roman"/>
                                <w:iCs w:val="0"/>
                                <w:color w:val="000000" w:themeColor="text1"/>
                                <w:sz w:val="22"/>
                                <w:szCs w:val="22"/>
                              </w:rPr>
                            </w:rPrChange>
                          </w:rPr>
                          <w:t>-</w:t>
                        </w:r>
                      </w:ins>
                      <w:del w:id="866" w:author="Bo Shen" w:date="2023-02-02T17:08:00Z">
                        <w:r w:rsidRPr="00E17244" w:rsidDel="00F84F1D">
                          <w:rPr>
                            <w:rFonts w:ascii="Times New Roman" w:hAnsi="Times New Roman" w:cs="Times New Roman"/>
                            <w:i w:val="0"/>
                            <w:color w:val="000000" w:themeColor="text1"/>
                            <w:rPrChange w:id="867"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868" w:author="Bo Shen" w:date="2023-02-03T09:58:00Z">
                            <w:rPr>
                              <w:rFonts w:ascii="Times New Roman" w:hAnsi="Times New Roman" w:cs="Times New Roman"/>
                              <w:iCs w:val="0"/>
                              <w:color w:val="000000" w:themeColor="text1"/>
                            </w:rPr>
                          </w:rPrChange>
                        </w:rPr>
                        <w:t>stage model activit</w:t>
                      </w:r>
                      <w:ins w:id="869" w:author="Bo Shen" w:date="2023-02-02T17:09:00Z">
                        <w:r w:rsidR="002F06BC" w:rsidRPr="00E17244">
                          <w:rPr>
                            <w:rFonts w:ascii="Times New Roman" w:hAnsi="Times New Roman" w:cs="Times New Roman"/>
                            <w:i w:val="0"/>
                            <w:color w:val="000000" w:themeColor="text1"/>
                            <w:rPrChange w:id="870" w:author="Bo Shen" w:date="2023-02-03T09:58:00Z">
                              <w:rPr>
                                <w:rFonts w:ascii="Times New Roman" w:hAnsi="Times New Roman" w:cs="Times New Roman"/>
                                <w:iCs w:val="0"/>
                                <w:color w:val="000000" w:themeColor="text1"/>
                                <w:sz w:val="22"/>
                                <w:szCs w:val="22"/>
                              </w:rPr>
                            </w:rPrChange>
                          </w:rPr>
                          <w:t xml:space="preserve">ies </w:t>
                        </w:r>
                      </w:ins>
                      <w:del w:id="871" w:author="Bo Shen" w:date="2023-02-02T17:09:00Z">
                        <w:r w:rsidRPr="00E17244" w:rsidDel="002F06BC">
                          <w:rPr>
                            <w:rFonts w:ascii="Times New Roman" w:hAnsi="Times New Roman" w:cs="Times New Roman"/>
                            <w:i w:val="0"/>
                            <w:color w:val="000000" w:themeColor="text1"/>
                            <w:rPrChange w:id="872" w:author="Bo Shen" w:date="2023-02-03T09:58:00Z">
                              <w:rPr>
                                <w:rFonts w:ascii="Times New Roman" w:hAnsi="Times New Roman" w:cs="Times New Roman"/>
                                <w:iCs w:val="0"/>
                                <w:color w:val="000000" w:themeColor="text1"/>
                              </w:rPr>
                            </w:rPrChange>
                          </w:rPr>
                          <w:delText xml:space="preserve">y </w:delText>
                        </w:r>
                      </w:del>
                      <w:del w:id="873" w:author="Bo Shen" w:date="2023-02-03T09:40:00Z">
                        <w:r w:rsidRPr="00E17244" w:rsidDel="003B3AC6">
                          <w:rPr>
                            <w:rFonts w:ascii="Times New Roman" w:hAnsi="Times New Roman" w:cs="Times New Roman"/>
                            <w:i w:val="0"/>
                            <w:color w:val="000000" w:themeColor="text1"/>
                            <w:rPrChange w:id="874" w:author="Bo Shen" w:date="2023-02-03T09:58:00Z">
                              <w:rPr>
                                <w:rFonts w:ascii="Times New Roman" w:hAnsi="Times New Roman" w:cs="Times New Roman"/>
                                <w:iCs w:val="0"/>
                                <w:color w:val="000000" w:themeColor="text1"/>
                              </w:rPr>
                            </w:rPrChange>
                          </w:rPr>
                          <w:delText>shortly after stimulus onset</w:delText>
                        </w:r>
                      </w:del>
                      <w:ins w:id="875" w:author="Bo Shen" w:date="2023-02-02T17:09:00Z">
                        <w:r w:rsidR="002F06BC" w:rsidRPr="00E17244">
                          <w:rPr>
                            <w:rFonts w:ascii="Times New Roman" w:hAnsi="Times New Roman" w:cs="Times New Roman"/>
                            <w:i w:val="0"/>
                            <w:color w:val="000000" w:themeColor="text1"/>
                            <w:rPrChange w:id="876"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 w:val="0"/>
                          <w:color w:val="000000" w:themeColor="text1"/>
                          <w:rPrChange w:id="877" w:author="Bo Shen" w:date="2023-02-03T09:58:00Z">
                            <w:rPr>
                              <w:rFonts w:ascii="Times New Roman" w:hAnsi="Times New Roman" w:cs="Times New Roman"/>
                              <w:iCs w:val="0"/>
                              <w:color w:val="000000" w:themeColor="text1"/>
                            </w:rPr>
                          </w:rPrChange>
                        </w:rPr>
                        <w:t xml:space="preserve">, at </w:t>
                      </w:r>
                      <w:ins w:id="878" w:author="Bo Shen" w:date="2023-02-03T09:40:00Z">
                        <w:r w:rsidR="003B3AC6" w:rsidRPr="00E17244">
                          <w:rPr>
                            <w:rFonts w:ascii="Times New Roman" w:hAnsi="Times New Roman" w:cs="Times New Roman"/>
                            <w:i w:val="0"/>
                            <w:color w:val="000000" w:themeColor="text1"/>
                            <w:rPrChange w:id="879"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 w:val="0"/>
                          <w:color w:val="000000" w:themeColor="text1"/>
                          <w:rPrChange w:id="880" w:author="Bo Shen" w:date="2023-02-03T09:58:00Z">
                            <w:rPr>
                              <w:rFonts w:ascii="Times New Roman" w:hAnsi="Times New Roman" w:cs="Times New Roman"/>
                              <w:iCs w:val="0"/>
                              <w:color w:val="000000" w:themeColor="text1"/>
                            </w:rPr>
                          </w:rPrChange>
                        </w:rPr>
                        <w:t>t</w:t>
                      </w:r>
                      <w:ins w:id="881" w:author="Bo Shen" w:date="2023-02-03T09:40:00Z">
                        <w:r w:rsidR="003B3AC6" w:rsidRPr="00E17244">
                          <w:rPr>
                            <w:rFonts w:ascii="Times New Roman" w:hAnsi="Times New Roman" w:cs="Times New Roman"/>
                            <w:i w:val="0"/>
                            <w:color w:val="000000" w:themeColor="text1"/>
                            <w:rPrChange w:id="882" w:author="Bo Shen" w:date="2023-02-03T09:58:00Z">
                              <w:rPr>
                                <w:rFonts w:ascii="Times New Roman" w:hAnsi="Times New Roman" w:cs="Times New Roman"/>
                                <w:i w:val="0"/>
                                <w:color w:val="000000" w:themeColor="text1"/>
                                <w:sz w:val="20"/>
                                <w:szCs w:val="20"/>
                              </w:rPr>
                            </w:rPrChange>
                          </w:rPr>
                          <w:t>ime</w:t>
                        </w:r>
                      </w:ins>
                      <w:del w:id="883" w:author="Bo Shen" w:date="2023-02-03T09:40:00Z">
                        <w:r w:rsidRPr="00E17244" w:rsidDel="003B3AC6">
                          <w:rPr>
                            <w:rFonts w:ascii="Times New Roman" w:hAnsi="Times New Roman" w:cs="Times New Roman"/>
                            <w:i w:val="0"/>
                            <w:color w:val="000000" w:themeColor="text1"/>
                            <w:rPrChange w:id="884" w:author="Bo Shen" w:date="2023-02-03T09:58:00Z">
                              <w:rPr>
                                <w:rFonts w:ascii="Times New Roman" w:hAnsi="Times New Roman" w:cs="Times New Roman"/>
                                <w:iCs w:val="0"/>
                                <w:color w:val="000000" w:themeColor="text1"/>
                              </w:rPr>
                            </w:rPrChange>
                          </w:rPr>
                          <w:delText>imes</w:delText>
                        </w:r>
                      </w:del>
                      <w:r w:rsidRPr="00E17244">
                        <w:rPr>
                          <w:rFonts w:ascii="Times New Roman" w:hAnsi="Times New Roman" w:cs="Times New Roman"/>
                          <w:i w:val="0"/>
                          <w:color w:val="000000" w:themeColor="text1"/>
                          <w:rPrChange w:id="885" w:author="Bo Shen" w:date="2023-02-03T09:58:00Z">
                            <w:rPr>
                              <w:rFonts w:ascii="Times New Roman" w:hAnsi="Times New Roman" w:cs="Times New Roman"/>
                              <w:iCs w:val="0"/>
                              <w:color w:val="000000" w:themeColor="text1"/>
                            </w:rPr>
                          </w:rPrChange>
                        </w:rPr>
                        <w:t xml:space="preserve"> indicated by arrows </w:t>
                      </w:r>
                      <w:r w:rsidRPr="00E17244">
                        <w:rPr>
                          <w:rFonts w:ascii="Times New Roman" w:hAnsi="Times New Roman" w:cs="Times New Roman"/>
                          <w:b/>
                          <w:i w:val="0"/>
                          <w:color w:val="000000" w:themeColor="text1"/>
                          <w:rPrChange w:id="886"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887" w:author="Bo Shen" w:date="2023-02-03T09:58:00Z">
                            <w:rPr>
                              <w:rFonts w:ascii="Times New Roman" w:hAnsi="Times New Roman" w:cs="Times New Roman"/>
                              <w:iCs w:val="0"/>
                              <w:color w:val="000000" w:themeColor="text1"/>
                            </w:rPr>
                          </w:rPrChange>
                        </w:rPr>
                        <w:t xml:space="preserve"> (chosen side) and </w:t>
                      </w:r>
                      <w:r w:rsidRPr="00E17244">
                        <w:rPr>
                          <w:rFonts w:ascii="Times New Roman" w:hAnsi="Times New Roman" w:cs="Times New Roman"/>
                          <w:b/>
                          <w:i w:val="0"/>
                          <w:color w:val="000000" w:themeColor="text1"/>
                          <w:rPrChange w:id="888"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889" w:author="Bo Shen" w:date="2023-02-03T09:58:00Z">
                            <w:rPr>
                              <w:rFonts w:ascii="Times New Roman" w:hAnsi="Times New Roman" w:cs="Times New Roman"/>
                              <w:iCs w:val="0"/>
                              <w:color w:val="000000" w:themeColor="text1"/>
                            </w:rPr>
                          </w:rPrChange>
                        </w:rPr>
                        <w:t xml:space="preserve"> (unchosen side).</w:t>
                      </w:r>
                      <w:ins w:id="890" w:author="Bo Shen" w:date="2023-02-02T17:11:00Z">
                        <w:r w:rsidR="007E1654" w:rsidRPr="00E17244">
                          <w:rPr>
                            <w:rFonts w:ascii="Times New Roman" w:hAnsi="Times New Roman" w:cs="Times New Roman"/>
                            <w:i w:val="0"/>
                            <w:color w:val="000000" w:themeColor="text1"/>
                            <w:rPrChange w:id="891" w:author="Bo Shen" w:date="2023-02-03T09:58:00Z">
                              <w:rPr>
                                <w:rFonts w:ascii="Times New Roman" w:hAnsi="Times New Roman" w:cs="Times New Roman"/>
                                <w:iCs w:val="0"/>
                                <w:color w:val="000000" w:themeColor="text1"/>
                                <w:sz w:val="22"/>
                                <w:szCs w:val="22"/>
                              </w:rPr>
                            </w:rPrChange>
                          </w:rPr>
                          <w:t xml:space="preserve"> Lower panel:</w:t>
                        </w:r>
                      </w:ins>
                      <w:ins w:id="892" w:author="Bo Shen" w:date="2023-02-02T17:12:00Z">
                        <w:r w:rsidR="007E1654" w:rsidRPr="00E17244">
                          <w:rPr>
                            <w:rFonts w:ascii="Times New Roman" w:hAnsi="Times New Roman" w:cs="Times New Roman"/>
                            <w:i w:val="0"/>
                            <w:color w:val="000000" w:themeColor="text1"/>
                            <w:rPrChange w:id="893" w:author="Bo Shen" w:date="2023-02-03T09:58:00Z">
                              <w:rPr>
                                <w:rFonts w:ascii="Times New Roman" w:hAnsi="Times New Roman" w:cs="Times New Roman"/>
                                <w:iCs w:val="0"/>
                                <w:color w:val="000000" w:themeColor="text1"/>
                                <w:sz w:val="22"/>
                                <w:szCs w:val="22"/>
                              </w:rPr>
                            </w:rPrChange>
                          </w:rPr>
                          <w:t xml:space="preserve"> when aligned</w:t>
                        </w:r>
                      </w:ins>
                      <w:ins w:id="894" w:author="Bo Shen" w:date="2023-02-02T17:11:00Z">
                        <w:r w:rsidR="007E1654" w:rsidRPr="00E17244">
                          <w:rPr>
                            <w:rFonts w:ascii="Times New Roman" w:hAnsi="Times New Roman" w:cs="Times New Roman"/>
                            <w:i w:val="0"/>
                            <w:color w:val="000000" w:themeColor="text1"/>
                            <w:rPrChange w:id="895" w:author="Bo Shen" w:date="2023-02-03T09:58:00Z">
                              <w:rPr>
                                <w:rFonts w:ascii="Times New Roman" w:hAnsi="Times New Roman" w:cs="Times New Roman"/>
                                <w:iCs w:val="0"/>
                                <w:color w:val="000000" w:themeColor="text1"/>
                                <w:sz w:val="22"/>
                                <w:szCs w:val="22"/>
                              </w:rPr>
                            </w:rPrChange>
                          </w:rPr>
                          <w:t xml:space="preserve"> the</w:t>
                        </w:r>
                      </w:ins>
                      <w:del w:id="896" w:author="Bo Shen" w:date="2023-02-02T17:11:00Z">
                        <w:r w:rsidRPr="00E17244" w:rsidDel="007E1654">
                          <w:rPr>
                            <w:rFonts w:ascii="Times New Roman" w:hAnsi="Times New Roman" w:cs="Times New Roman"/>
                            <w:i w:val="0"/>
                            <w:color w:val="000000" w:themeColor="text1"/>
                            <w:rPrChange w:id="897" w:author="Bo Shen" w:date="2023-02-03T09:58:00Z">
                              <w:rPr>
                                <w:rFonts w:ascii="Times New Roman" w:hAnsi="Times New Roman" w:cs="Times New Roman"/>
                                <w:iCs w:val="0"/>
                                <w:color w:val="000000" w:themeColor="text1"/>
                              </w:rPr>
                            </w:rPrChange>
                          </w:rPr>
                          <w:delText xml:space="preserve"> </w:delText>
                        </w:r>
                      </w:del>
                      <w:del w:id="898" w:author="Bo Shen" w:date="2023-02-02T17:08:00Z">
                        <w:r w:rsidRPr="00E17244" w:rsidDel="002F06BC">
                          <w:rPr>
                            <w:rFonts w:ascii="Times New Roman" w:hAnsi="Times New Roman" w:cs="Times New Roman"/>
                            <w:i w:val="0"/>
                            <w:color w:val="000000" w:themeColor="text1"/>
                            <w:rPrChange w:id="899" w:author="Bo Shen" w:date="2023-02-03T09:58:00Z">
                              <w:rPr>
                                <w:rFonts w:ascii="Times New Roman" w:hAnsi="Times New Roman" w:cs="Times New Roman"/>
                                <w:iCs w:val="0"/>
                                <w:color w:val="000000" w:themeColor="text1"/>
                              </w:rPr>
                            </w:rPrChange>
                          </w:rPr>
                          <w:delText xml:space="preserve">Consistent with empirical findings, the activity associated with chosen and unchosen options </w:delText>
                        </w:r>
                      </w:del>
                      <w:del w:id="900" w:author="Bo Shen" w:date="2023-02-02T17:09:00Z">
                        <w:r w:rsidRPr="00E17244" w:rsidDel="002F06BC">
                          <w:rPr>
                            <w:rFonts w:ascii="Times New Roman" w:hAnsi="Times New Roman" w:cs="Times New Roman"/>
                            <w:i w:val="0"/>
                            <w:color w:val="000000" w:themeColor="text1"/>
                            <w:rPrChange w:id="901" w:author="Bo Shen" w:date="2023-02-03T09:58:00Z">
                              <w:rPr>
                                <w:rFonts w:ascii="Times New Roman" w:hAnsi="Times New Roman" w:cs="Times New Roman"/>
                                <w:iCs w:val="0"/>
                                <w:color w:val="000000" w:themeColor="text1"/>
                              </w:rPr>
                            </w:rPrChange>
                          </w:rPr>
                          <w:delText>linearly increase and decrease with input strength</w:delText>
                        </w:r>
                      </w:del>
                      <w:del w:id="902" w:author="Bo Shen" w:date="2023-02-02T17:11:00Z">
                        <w:r w:rsidRPr="00E17244" w:rsidDel="007E1654">
                          <w:rPr>
                            <w:rFonts w:ascii="Times New Roman" w:hAnsi="Times New Roman" w:cs="Times New Roman"/>
                            <w:i w:val="0"/>
                            <w:color w:val="000000" w:themeColor="text1"/>
                            <w:rPrChange w:id="903" w:author="Bo Shen" w:date="2023-02-03T09:58:00Z">
                              <w:rPr>
                                <w:rFonts w:ascii="Times New Roman" w:hAnsi="Times New Roman" w:cs="Times New Roman"/>
                                <w:iCs w:val="0"/>
                                <w:color w:val="000000" w:themeColor="text1"/>
                              </w:rPr>
                            </w:rPrChange>
                          </w:rPr>
                          <w:delText xml:space="preserve">. </w:delText>
                        </w:r>
                        <w:r w:rsidRPr="00E17244" w:rsidDel="007E1654">
                          <w:rPr>
                            <w:rFonts w:ascii="Times New Roman" w:hAnsi="Times New Roman" w:cs="Times New Roman"/>
                            <w:b/>
                            <w:i w:val="0"/>
                            <w:color w:val="000000" w:themeColor="text1"/>
                            <w:rPrChange w:id="904" w:author="Bo Shen" w:date="2023-02-03T09:58:00Z">
                              <w:rPr>
                                <w:rFonts w:ascii="Times New Roman" w:hAnsi="Times New Roman" w:cs="Times New Roman"/>
                                <w:b/>
                                <w:iCs w:val="0"/>
                                <w:color w:val="000000" w:themeColor="text1"/>
                              </w:rPr>
                            </w:rPrChange>
                          </w:rPr>
                          <w:delText>F.</w:delText>
                        </w:r>
                        <w:r w:rsidRPr="00E17244" w:rsidDel="007E1654">
                          <w:rPr>
                            <w:rFonts w:ascii="Times New Roman" w:hAnsi="Times New Roman" w:cs="Times New Roman"/>
                            <w:i w:val="0"/>
                            <w:color w:val="000000" w:themeColor="text1"/>
                            <w:rPrChange w:id="905" w:author="Bo Shen" w:date="2023-02-03T09:58:00Z">
                              <w:rPr>
                                <w:rFonts w:ascii="Times New Roman" w:hAnsi="Times New Roman" w:cs="Times New Roman"/>
                                <w:iCs w:val="0"/>
                                <w:color w:val="000000" w:themeColor="text1"/>
                              </w:rPr>
                            </w:rPrChange>
                          </w:rPr>
                          <w:delText xml:space="preserve"> Effect of input strength on</w:delText>
                        </w:r>
                      </w:del>
                      <w:r w:rsidRPr="00E17244">
                        <w:rPr>
                          <w:rFonts w:ascii="Times New Roman" w:hAnsi="Times New Roman" w:cs="Times New Roman"/>
                          <w:i w:val="0"/>
                          <w:color w:val="000000" w:themeColor="text1"/>
                          <w:rPrChange w:id="906" w:author="Bo Shen" w:date="2023-02-03T09:58:00Z">
                            <w:rPr>
                              <w:rFonts w:ascii="Times New Roman" w:hAnsi="Times New Roman" w:cs="Times New Roman"/>
                              <w:iCs w:val="0"/>
                              <w:color w:val="000000" w:themeColor="text1"/>
                            </w:rPr>
                          </w:rPrChange>
                        </w:rPr>
                        <w:t xml:space="preserve"> late</w:t>
                      </w:r>
                      <w:ins w:id="907" w:author="Bo Shen" w:date="2023-02-02T17:11:00Z">
                        <w:r w:rsidR="007E1654" w:rsidRPr="00E17244">
                          <w:rPr>
                            <w:rFonts w:ascii="Times New Roman" w:hAnsi="Times New Roman" w:cs="Times New Roman"/>
                            <w:i w:val="0"/>
                            <w:color w:val="000000" w:themeColor="text1"/>
                            <w:rPrChange w:id="908" w:author="Bo Shen" w:date="2023-02-03T09:58:00Z">
                              <w:rPr>
                                <w:rFonts w:ascii="Times New Roman" w:hAnsi="Times New Roman" w:cs="Times New Roman"/>
                                <w:iCs w:val="0"/>
                                <w:color w:val="000000" w:themeColor="text1"/>
                                <w:sz w:val="22"/>
                                <w:szCs w:val="22"/>
                              </w:rPr>
                            </w:rPrChange>
                          </w:rPr>
                          <w:t>-</w:t>
                        </w:r>
                      </w:ins>
                      <w:del w:id="909" w:author="Bo Shen" w:date="2023-02-02T17:11:00Z">
                        <w:r w:rsidRPr="00E17244" w:rsidDel="007E1654">
                          <w:rPr>
                            <w:rFonts w:ascii="Times New Roman" w:hAnsi="Times New Roman" w:cs="Times New Roman"/>
                            <w:i w:val="0"/>
                            <w:color w:val="000000" w:themeColor="text1"/>
                            <w:rPrChange w:id="910"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911" w:author="Bo Shen" w:date="2023-02-03T09:58:00Z">
                            <w:rPr>
                              <w:rFonts w:ascii="Times New Roman" w:hAnsi="Times New Roman" w:cs="Times New Roman"/>
                              <w:iCs w:val="0"/>
                              <w:color w:val="000000" w:themeColor="text1"/>
                            </w:rPr>
                          </w:rPrChange>
                        </w:rPr>
                        <w:t>stage model activit</w:t>
                      </w:r>
                      <w:ins w:id="912" w:author="Bo Shen" w:date="2023-02-02T17:11:00Z">
                        <w:r w:rsidR="007E1654" w:rsidRPr="00E17244">
                          <w:rPr>
                            <w:rFonts w:ascii="Times New Roman" w:hAnsi="Times New Roman" w:cs="Times New Roman"/>
                            <w:i w:val="0"/>
                            <w:color w:val="000000" w:themeColor="text1"/>
                            <w:rPrChange w:id="913" w:author="Bo Shen" w:date="2023-02-03T09:58:00Z">
                              <w:rPr>
                                <w:rFonts w:ascii="Times New Roman" w:hAnsi="Times New Roman" w:cs="Times New Roman"/>
                                <w:iCs w:val="0"/>
                                <w:color w:val="000000" w:themeColor="text1"/>
                                <w:sz w:val="22"/>
                                <w:szCs w:val="22"/>
                              </w:rPr>
                            </w:rPrChange>
                          </w:rPr>
                          <w:t>ies</w:t>
                        </w:r>
                      </w:ins>
                      <w:ins w:id="914" w:author="Bo Shen" w:date="2023-02-02T17:12:00Z">
                        <w:r w:rsidR="007E1654" w:rsidRPr="00E17244">
                          <w:rPr>
                            <w:rFonts w:ascii="Times New Roman" w:hAnsi="Times New Roman" w:cs="Times New Roman"/>
                            <w:i w:val="0"/>
                            <w:color w:val="000000" w:themeColor="text1"/>
                            <w:rPrChange w:id="915" w:author="Bo Shen" w:date="2023-02-03T09:58:00Z">
                              <w:rPr>
                                <w:rFonts w:ascii="Times New Roman" w:hAnsi="Times New Roman" w:cs="Times New Roman"/>
                                <w:iCs w:val="0"/>
                                <w:color w:val="000000" w:themeColor="text1"/>
                                <w:sz w:val="22"/>
                                <w:szCs w:val="22"/>
                              </w:rPr>
                            </w:rPrChange>
                          </w:rPr>
                          <w:t xml:space="preserve"> to the onset of model choice,</w:t>
                        </w:r>
                      </w:ins>
                      <w:del w:id="916" w:author="Bo Shen" w:date="2023-02-02T17:11:00Z">
                        <w:r w:rsidRPr="00E17244" w:rsidDel="007E1654">
                          <w:rPr>
                            <w:rFonts w:ascii="Times New Roman" w:hAnsi="Times New Roman" w:cs="Times New Roman"/>
                            <w:i w:val="0"/>
                            <w:color w:val="000000" w:themeColor="text1"/>
                            <w:rPrChange w:id="917" w:author="Bo Shen" w:date="2023-02-03T09:58:00Z">
                              <w:rPr>
                                <w:rFonts w:ascii="Times New Roman" w:hAnsi="Times New Roman" w:cs="Times New Roman"/>
                                <w:iCs w:val="0"/>
                                <w:color w:val="000000" w:themeColor="text1"/>
                              </w:rPr>
                            </w:rPrChange>
                          </w:rPr>
                          <w:delText>y</w:delText>
                        </w:r>
                      </w:del>
                      <w:r w:rsidRPr="00E17244">
                        <w:rPr>
                          <w:rFonts w:ascii="Times New Roman" w:hAnsi="Times New Roman" w:cs="Times New Roman"/>
                          <w:i w:val="0"/>
                          <w:color w:val="000000" w:themeColor="text1"/>
                          <w:rPrChange w:id="918" w:author="Bo Shen" w:date="2023-02-03T09:58:00Z">
                            <w:rPr>
                              <w:rFonts w:ascii="Times New Roman" w:hAnsi="Times New Roman" w:cs="Times New Roman"/>
                              <w:iCs w:val="0"/>
                              <w:color w:val="000000" w:themeColor="text1"/>
                            </w:rPr>
                          </w:rPrChange>
                        </w:rPr>
                        <w:t xml:space="preserve"> </w:t>
                      </w:r>
                      <w:ins w:id="919" w:author="Bo Shen" w:date="2023-02-02T17:12:00Z">
                        <w:r w:rsidR="007E1654" w:rsidRPr="00E17244">
                          <w:rPr>
                            <w:rFonts w:ascii="Times New Roman" w:hAnsi="Times New Roman" w:cs="Times New Roman"/>
                            <w:i w:val="0"/>
                            <w:color w:val="000000" w:themeColor="text1"/>
                            <w:rPrChange w:id="920" w:author="Bo Shen" w:date="2023-02-03T09:58:00Z">
                              <w:rPr>
                                <w:rFonts w:ascii="Times New Roman" w:hAnsi="Times New Roman" w:cs="Times New Roman"/>
                                <w:iCs w:val="0"/>
                                <w:color w:val="000000" w:themeColor="text1"/>
                                <w:sz w:val="22"/>
                                <w:szCs w:val="22"/>
                              </w:rPr>
                            </w:rPrChange>
                          </w:rPr>
                          <w:t>chosen unit activity reaches a common decision bound</w:t>
                        </w:r>
                      </w:ins>
                      <w:ins w:id="921" w:author="Bo Shen" w:date="2023-02-03T09:41:00Z">
                        <w:r w:rsidR="003B3AC6" w:rsidRPr="00E17244">
                          <w:rPr>
                            <w:rFonts w:ascii="Times New Roman" w:hAnsi="Times New Roman" w:cs="Times New Roman"/>
                            <w:i w:val="0"/>
                            <w:color w:val="000000" w:themeColor="text1"/>
                            <w:rPrChange w:id="922" w:author="Bo Shen" w:date="2023-02-03T09:58:00Z">
                              <w:rPr>
                                <w:rFonts w:ascii="Times New Roman" w:hAnsi="Times New Roman" w:cs="Times New Roman"/>
                                <w:i w:val="0"/>
                                <w:color w:val="000000" w:themeColor="text1"/>
                                <w:sz w:val="20"/>
                                <w:szCs w:val="20"/>
                              </w:rPr>
                            </w:rPrChange>
                          </w:rPr>
                          <w:t xml:space="preserve"> (</w:t>
                        </w:r>
                        <w:r w:rsidR="003B3AC6" w:rsidRPr="00E17244">
                          <w:rPr>
                            <w:rFonts w:ascii="Times New Roman" w:hAnsi="Times New Roman" w:cs="Times New Roman"/>
                            <w:b/>
                            <w:i w:val="0"/>
                            <w:color w:val="000000" w:themeColor="text1"/>
                            <w:rPrChange w:id="923" w:author="Bo Shen" w:date="2023-02-03T09:58:00Z">
                              <w:rPr>
                                <w:rFonts w:ascii="Times New Roman" w:hAnsi="Times New Roman" w:cs="Times New Roman"/>
                                <w:b/>
                                <w:i w:val="0"/>
                                <w:color w:val="000000" w:themeColor="text1"/>
                                <w:sz w:val="20"/>
                                <w:szCs w:val="20"/>
                              </w:rPr>
                            </w:rPrChange>
                          </w:rPr>
                          <w:t>c</w:t>
                        </w:r>
                        <w:r w:rsidR="003B3AC6" w:rsidRPr="00E17244">
                          <w:rPr>
                            <w:rFonts w:ascii="Times New Roman" w:hAnsi="Times New Roman" w:cs="Times New Roman"/>
                            <w:bCs/>
                            <w:i w:val="0"/>
                            <w:color w:val="000000" w:themeColor="text1"/>
                            <w:rPrChange w:id="924" w:author="Bo Shen" w:date="2023-02-03T09:58:00Z">
                              <w:rPr>
                                <w:rFonts w:ascii="Times New Roman" w:hAnsi="Times New Roman" w:cs="Times New Roman"/>
                                <w:b/>
                                <w:i w:val="0"/>
                                <w:color w:val="000000" w:themeColor="text1"/>
                                <w:sz w:val="20"/>
                                <w:szCs w:val="20"/>
                              </w:rPr>
                            </w:rPrChange>
                          </w:rPr>
                          <w:t>)</w:t>
                        </w:r>
                      </w:ins>
                      <w:ins w:id="925" w:author="Bo Shen" w:date="2023-02-02T17:12:00Z">
                        <w:r w:rsidR="007E1654" w:rsidRPr="00E17244">
                          <w:rPr>
                            <w:rFonts w:ascii="Times New Roman" w:hAnsi="Times New Roman" w:cs="Times New Roman"/>
                            <w:i w:val="0"/>
                            <w:color w:val="000000" w:themeColor="text1"/>
                            <w:rPrChange w:id="926"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927" w:author="Bo Shen" w:date="2023-02-03T09:41:00Z">
                        <w:r w:rsidR="003B3AC6" w:rsidRPr="00E17244">
                          <w:rPr>
                            <w:rFonts w:ascii="Times New Roman" w:hAnsi="Times New Roman" w:cs="Times New Roman"/>
                            <w:i w:val="0"/>
                            <w:color w:val="000000" w:themeColor="text1"/>
                            <w:rPrChange w:id="928" w:author="Bo Shen" w:date="2023-02-03T09:58:00Z">
                              <w:rPr>
                                <w:rFonts w:ascii="Times New Roman" w:hAnsi="Times New Roman" w:cs="Times New Roman"/>
                                <w:i w:val="0"/>
                                <w:color w:val="000000" w:themeColor="text1"/>
                                <w:sz w:val="20"/>
                                <w:szCs w:val="20"/>
                              </w:rPr>
                            </w:rPrChange>
                          </w:rPr>
                          <w:t xml:space="preserve"> (</w:t>
                        </w:r>
                      </w:ins>
                      <w:del w:id="929" w:author="Bo Shen" w:date="2023-02-02T17:13:00Z">
                        <w:r w:rsidRPr="00E17244" w:rsidDel="007E1654">
                          <w:rPr>
                            <w:rFonts w:ascii="Times New Roman" w:hAnsi="Times New Roman" w:cs="Times New Roman"/>
                            <w:i w:val="0"/>
                            <w:color w:val="000000" w:themeColor="text1"/>
                            <w:rPrChange w:id="930" w:author="Bo Shen" w:date="2023-02-03T09:58:00Z">
                              <w:rPr>
                                <w:rFonts w:ascii="Times New Roman" w:hAnsi="Times New Roman" w:cs="Times New Roman"/>
                                <w:iCs w:val="0"/>
                                <w:color w:val="000000" w:themeColor="text1"/>
                              </w:rPr>
                            </w:rPrChange>
                          </w:rPr>
                          <w:delText>shortly before model choice</w:delText>
                        </w:r>
                      </w:del>
                      <w:del w:id="931" w:author="Bo Shen" w:date="2023-02-03T09:41:00Z">
                        <w:r w:rsidRPr="00E17244" w:rsidDel="003B3AC6">
                          <w:rPr>
                            <w:rFonts w:ascii="Times New Roman" w:hAnsi="Times New Roman" w:cs="Times New Roman"/>
                            <w:i w:val="0"/>
                            <w:color w:val="000000" w:themeColor="text1"/>
                            <w:rPrChange w:id="932" w:author="Bo Shen" w:date="2023-02-03T09:58:00Z">
                              <w:rPr>
                                <w:rFonts w:ascii="Times New Roman" w:hAnsi="Times New Roman" w:cs="Times New Roman"/>
                                <w:iCs w:val="0"/>
                                <w:color w:val="000000" w:themeColor="text1"/>
                              </w:rPr>
                            </w:rPrChange>
                          </w:rPr>
                          <w:delText xml:space="preserve">, at times indicated by arrows </w:delText>
                        </w:r>
                        <w:r w:rsidRPr="00E17244" w:rsidDel="003B3AC6">
                          <w:rPr>
                            <w:rFonts w:ascii="Times New Roman" w:hAnsi="Times New Roman" w:cs="Times New Roman"/>
                            <w:b/>
                            <w:i w:val="0"/>
                            <w:color w:val="000000" w:themeColor="text1"/>
                            <w:rPrChange w:id="933" w:author="Bo Shen" w:date="2023-02-03T09:58:00Z">
                              <w:rPr>
                                <w:rFonts w:ascii="Times New Roman" w:hAnsi="Times New Roman" w:cs="Times New Roman"/>
                                <w:b/>
                                <w:iCs w:val="0"/>
                                <w:color w:val="000000" w:themeColor="text1"/>
                              </w:rPr>
                            </w:rPrChange>
                          </w:rPr>
                          <w:delText>c</w:delText>
                        </w:r>
                        <w:r w:rsidRPr="00E17244" w:rsidDel="003B3AC6">
                          <w:rPr>
                            <w:rFonts w:ascii="Times New Roman" w:hAnsi="Times New Roman" w:cs="Times New Roman"/>
                            <w:i w:val="0"/>
                            <w:color w:val="000000" w:themeColor="text1"/>
                            <w:rPrChange w:id="934" w:author="Bo Shen" w:date="2023-02-03T09:58:00Z">
                              <w:rPr>
                                <w:rFonts w:ascii="Times New Roman" w:hAnsi="Times New Roman" w:cs="Times New Roman"/>
                                <w:iCs w:val="0"/>
                                <w:color w:val="000000" w:themeColor="text1"/>
                              </w:rPr>
                            </w:rPrChange>
                          </w:rPr>
                          <w:delText xml:space="preserve"> and </w:delText>
                        </w:r>
                      </w:del>
                      <w:r w:rsidRPr="00E17244">
                        <w:rPr>
                          <w:rFonts w:ascii="Times New Roman" w:hAnsi="Times New Roman" w:cs="Times New Roman"/>
                          <w:b/>
                          <w:i w:val="0"/>
                          <w:color w:val="000000" w:themeColor="text1"/>
                          <w:rPrChange w:id="935" w:author="Bo Shen" w:date="2023-02-03T09:58:00Z">
                            <w:rPr>
                              <w:rFonts w:ascii="Times New Roman" w:hAnsi="Times New Roman" w:cs="Times New Roman"/>
                              <w:b/>
                              <w:iCs w:val="0"/>
                              <w:color w:val="000000" w:themeColor="text1"/>
                            </w:rPr>
                          </w:rPrChange>
                        </w:rPr>
                        <w:t>d</w:t>
                      </w:r>
                      <w:del w:id="936" w:author="Bo Shen" w:date="2023-02-03T09:41:00Z">
                        <w:r w:rsidRPr="00E17244" w:rsidDel="003B3AC6">
                          <w:rPr>
                            <w:rFonts w:ascii="Times New Roman" w:hAnsi="Times New Roman" w:cs="Times New Roman"/>
                            <w:i w:val="0"/>
                            <w:color w:val="000000" w:themeColor="text1"/>
                            <w:rPrChange w:id="937" w:author="Bo Shen" w:date="2023-02-03T09:58:00Z">
                              <w:rPr>
                                <w:rFonts w:ascii="Times New Roman" w:hAnsi="Times New Roman" w:cs="Times New Roman"/>
                                <w:iCs w:val="0"/>
                                <w:color w:val="000000" w:themeColor="text1"/>
                              </w:rPr>
                            </w:rPrChange>
                          </w:rPr>
                          <w:delText>.</w:delText>
                        </w:r>
                      </w:del>
                      <w:ins w:id="938" w:author="Bo Shen" w:date="2023-02-03T09:41:00Z">
                        <w:r w:rsidR="003B3AC6" w:rsidRPr="00E17244">
                          <w:rPr>
                            <w:rFonts w:ascii="Times New Roman" w:hAnsi="Times New Roman" w:cs="Times New Roman"/>
                            <w:i w:val="0"/>
                            <w:color w:val="000000" w:themeColor="text1"/>
                            <w:rPrChange w:id="939" w:author="Bo Shen" w:date="2023-02-03T09:58:00Z">
                              <w:rPr>
                                <w:rFonts w:ascii="Times New Roman" w:hAnsi="Times New Roman" w:cs="Times New Roman"/>
                                <w:i w:val="0"/>
                                <w:color w:val="000000" w:themeColor="text1"/>
                                <w:sz w:val="20"/>
                                <w:szCs w:val="20"/>
                              </w:rPr>
                            </w:rPrChange>
                          </w:rPr>
                          <w:t>).</w:t>
                        </w:r>
                      </w:ins>
                      <w:ins w:id="940" w:author="Bo Shen" w:date="2023-02-02T17:13:00Z">
                        <w:r w:rsidR="000D7F3A" w:rsidRPr="00E17244">
                          <w:rPr>
                            <w:rFonts w:ascii="Times New Roman" w:hAnsi="Times New Roman" w:cs="Times New Roman"/>
                            <w:i w:val="0"/>
                            <w:color w:val="000000" w:themeColor="text1"/>
                            <w:rPrChange w:id="941" w:author="Bo Shen" w:date="2023-02-03T09:58:00Z">
                              <w:rPr>
                                <w:rFonts w:ascii="Times New Roman" w:hAnsi="Times New Roman" w:cs="Times New Roman"/>
                                <w:iCs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942" w:author="Bo Shen" w:date="2023-02-03T09:58:00Z">
                              <w:rPr>
                                <w:rFonts w:ascii="Times New Roman" w:hAnsi="Times New Roman" w:cs="Times New Roman"/>
                                <w:iCs w:val="0"/>
                                <w:color w:val="000000" w:themeColor="text1"/>
                                <w:sz w:val="22"/>
                                <w:szCs w:val="22"/>
                              </w:rPr>
                            </w:rPrChange>
                          </w:rPr>
                          <w:t>F</w:t>
                        </w:r>
                        <w:r w:rsidR="000D7F3A" w:rsidRPr="00E17244">
                          <w:rPr>
                            <w:rFonts w:ascii="Times New Roman" w:hAnsi="Times New Roman" w:cs="Times New Roman"/>
                            <w:i w:val="0"/>
                            <w:color w:val="000000" w:themeColor="text1"/>
                            <w:rPrChange w:id="943" w:author="Bo Shen" w:date="2023-02-03T09:58:00Z">
                              <w:rPr>
                                <w:rFonts w:ascii="Times New Roman" w:hAnsi="Times New Roman" w:cs="Times New Roman"/>
                                <w:iCs w:val="0"/>
                                <w:color w:val="000000" w:themeColor="text1"/>
                                <w:sz w:val="22"/>
                                <w:szCs w:val="22"/>
                              </w:rPr>
                            </w:rPrChange>
                          </w:rPr>
                          <w:t xml:space="preserve">. </w:t>
                        </w:r>
                      </w:ins>
                      <w:ins w:id="944" w:author="Bo Shen" w:date="2023-02-02T17:14:00Z">
                        <w:r w:rsidR="000D7F3A" w:rsidRPr="00E17244">
                          <w:rPr>
                            <w:rFonts w:ascii="Times New Roman" w:hAnsi="Times New Roman" w:cs="Times New Roman"/>
                            <w:i w:val="0"/>
                            <w:color w:val="000000" w:themeColor="text1"/>
                            <w:rPrChange w:id="945" w:author="Bo Shen" w:date="2023-02-03T09:58:00Z">
                              <w:rPr>
                                <w:rFonts w:ascii="Times New Roman" w:hAnsi="Times New Roman" w:cs="Times New Roman"/>
                                <w:iCs w:val="0"/>
                                <w:color w:val="000000" w:themeColor="text1"/>
                                <w:sz w:val="22"/>
                                <w:szCs w:val="22"/>
                              </w:rPr>
                            </w:rPrChange>
                          </w:rPr>
                          <w:t xml:space="preserve">The </w:t>
                        </w:r>
                      </w:ins>
                      <w:ins w:id="946" w:author="Bo Shen" w:date="2023-02-02T17:15:00Z">
                        <w:r w:rsidR="000D7F3A" w:rsidRPr="00E17244">
                          <w:rPr>
                            <w:rFonts w:ascii="Times New Roman" w:hAnsi="Times New Roman" w:cs="Times New Roman"/>
                            <w:i w:val="0"/>
                            <w:color w:val="000000" w:themeColor="text1"/>
                            <w:rPrChange w:id="947" w:author="Bo Shen" w:date="2023-02-03T09:58:00Z">
                              <w:rPr>
                                <w:rFonts w:ascii="Times New Roman" w:hAnsi="Times New Roman" w:cs="Times New Roman"/>
                                <w:iCs w:val="0"/>
                                <w:color w:val="000000" w:themeColor="text1"/>
                                <w:sz w:val="22"/>
                                <w:szCs w:val="22"/>
                              </w:rPr>
                            </w:rPrChange>
                          </w:rPr>
                          <w:t xml:space="preserve">model predicted </w:t>
                        </w:r>
                      </w:ins>
                      <w:ins w:id="948" w:author="Bo Shen" w:date="2023-02-02T17:14:00Z">
                        <w:r w:rsidR="000D7F3A" w:rsidRPr="00E17244">
                          <w:rPr>
                            <w:rFonts w:ascii="Times New Roman" w:hAnsi="Times New Roman" w:cs="Times New Roman"/>
                            <w:iCs w:val="0"/>
                            <w:color w:val="000000" w:themeColor="text1"/>
                            <w:rPrChange w:id="949" w:author="Bo Shen" w:date="2023-02-03T09:58:00Z">
                              <w:rPr>
                                <w:rFonts w:ascii="Times New Roman" w:hAnsi="Times New Roman" w:cs="Times New Roman"/>
                                <w:i w:val="0"/>
                                <w:color w:val="000000" w:themeColor="text1"/>
                                <w:sz w:val="22"/>
                                <w:szCs w:val="22"/>
                              </w:rPr>
                            </w:rPrChange>
                          </w:rPr>
                          <w:t>G</w:t>
                        </w:r>
                        <w:r w:rsidR="000D7F3A" w:rsidRPr="00E17244">
                          <w:rPr>
                            <w:rFonts w:ascii="Times New Roman" w:hAnsi="Times New Roman" w:cs="Times New Roman"/>
                            <w:i w:val="0"/>
                            <w:color w:val="000000" w:themeColor="text1"/>
                            <w:rPrChange w:id="950" w:author="Bo Shen" w:date="2023-02-03T09:58:00Z">
                              <w:rPr>
                                <w:rFonts w:ascii="Times New Roman" w:hAnsi="Times New Roman" w:cs="Times New Roman"/>
                                <w:iCs w:val="0"/>
                                <w:color w:val="000000" w:themeColor="text1"/>
                                <w:sz w:val="22"/>
                                <w:szCs w:val="22"/>
                              </w:rPr>
                            </w:rPrChange>
                          </w:rPr>
                          <w:t xml:space="preserve"> unit </w:t>
                        </w:r>
                      </w:ins>
                      <w:ins w:id="951" w:author="Bo Shen" w:date="2023-02-02T17:16:00Z">
                        <w:r w:rsidR="000D7F3A" w:rsidRPr="00E17244">
                          <w:rPr>
                            <w:rFonts w:ascii="Times New Roman" w:hAnsi="Times New Roman" w:cs="Times New Roman"/>
                            <w:i w:val="0"/>
                            <w:color w:val="000000" w:themeColor="text1"/>
                            <w:rPrChange w:id="952" w:author="Bo Shen" w:date="2023-02-03T09:58:00Z">
                              <w:rPr>
                                <w:rFonts w:ascii="Times New Roman" w:hAnsi="Times New Roman" w:cs="Times New Roman"/>
                                <w:iCs w:val="0"/>
                                <w:color w:val="000000" w:themeColor="text1"/>
                                <w:sz w:val="22"/>
                                <w:szCs w:val="22"/>
                              </w:rPr>
                            </w:rPrChange>
                          </w:rPr>
                          <w:t>dynamics</w:t>
                        </w:r>
                      </w:ins>
                      <w:ins w:id="953" w:author="Bo Shen" w:date="2023-02-02T17:17:00Z">
                        <w:r w:rsidR="00A71057" w:rsidRPr="00E17244">
                          <w:rPr>
                            <w:rFonts w:ascii="Times New Roman" w:hAnsi="Times New Roman" w:cs="Times New Roman"/>
                            <w:i w:val="0"/>
                            <w:color w:val="000000" w:themeColor="text1"/>
                            <w:rPrChange w:id="954" w:author="Bo Shen" w:date="2023-02-03T09:58:00Z">
                              <w:rPr>
                                <w:rFonts w:ascii="Times New Roman" w:hAnsi="Times New Roman" w:cs="Times New Roman"/>
                                <w:iCs w:val="0"/>
                                <w:color w:val="000000" w:themeColor="text1"/>
                                <w:sz w:val="22"/>
                                <w:szCs w:val="22"/>
                              </w:rPr>
                            </w:rPrChange>
                          </w:rPr>
                          <w:t xml:space="preserve"> show </w:t>
                        </w:r>
                      </w:ins>
                      <w:ins w:id="955" w:author="Bo Shen" w:date="2023-02-02T17:41:00Z">
                        <w:r w:rsidR="00B03C87" w:rsidRPr="00E17244">
                          <w:rPr>
                            <w:rFonts w:ascii="Times New Roman" w:hAnsi="Times New Roman" w:cs="Times New Roman"/>
                            <w:i w:val="0"/>
                            <w:color w:val="000000" w:themeColor="text1"/>
                            <w:rPrChange w:id="956" w:author="Bo Shen" w:date="2023-02-03T09:58:00Z">
                              <w:rPr>
                                <w:rFonts w:ascii="Times New Roman" w:hAnsi="Times New Roman" w:cs="Times New Roman"/>
                                <w:i w:val="0"/>
                                <w:color w:val="000000" w:themeColor="text1"/>
                                <w:sz w:val="20"/>
                                <w:szCs w:val="20"/>
                              </w:rPr>
                            </w:rPrChange>
                          </w:rPr>
                          <w:t>faster decreas</w:t>
                        </w:r>
                      </w:ins>
                      <w:ins w:id="957" w:author="Bo Shen" w:date="2023-02-02T17:42:00Z">
                        <w:r w:rsidR="00B03C87" w:rsidRPr="00E17244">
                          <w:rPr>
                            <w:rFonts w:ascii="Times New Roman" w:hAnsi="Times New Roman" w:cs="Times New Roman"/>
                            <w:i w:val="0"/>
                            <w:color w:val="000000" w:themeColor="text1"/>
                            <w:rPrChange w:id="958" w:author="Bo Shen" w:date="2023-02-03T09:58:00Z">
                              <w:rPr>
                                <w:rFonts w:ascii="Times New Roman" w:hAnsi="Times New Roman" w:cs="Times New Roman"/>
                                <w:i w:val="0"/>
                                <w:color w:val="000000" w:themeColor="text1"/>
                                <w:sz w:val="20"/>
                                <w:szCs w:val="20"/>
                              </w:rPr>
                            </w:rPrChange>
                          </w:rPr>
                          <w:t>ing</w:t>
                        </w:r>
                      </w:ins>
                      <w:ins w:id="959" w:author="Bo Shen" w:date="2023-02-02T17:18:00Z">
                        <w:r w:rsidR="00A71057" w:rsidRPr="00E17244">
                          <w:rPr>
                            <w:rFonts w:ascii="Times New Roman" w:hAnsi="Times New Roman" w:cs="Times New Roman"/>
                            <w:i w:val="0"/>
                            <w:color w:val="000000" w:themeColor="text1"/>
                            <w:rPrChange w:id="960" w:author="Bo Shen" w:date="2023-02-03T09:58:00Z">
                              <w:rPr>
                                <w:rFonts w:ascii="Times New Roman" w:hAnsi="Times New Roman" w:cs="Times New Roman"/>
                                <w:iCs w:val="0"/>
                                <w:color w:val="000000" w:themeColor="text1"/>
                                <w:sz w:val="22"/>
                                <w:szCs w:val="22"/>
                              </w:rPr>
                            </w:rPrChange>
                          </w:rPr>
                          <w:t xml:space="preserve"> on the chosen units than the </w:t>
                        </w:r>
                      </w:ins>
                      <w:ins w:id="961" w:author="Bo Shen" w:date="2023-02-02T17:42:00Z">
                        <w:r w:rsidR="00B03C87" w:rsidRPr="00E17244">
                          <w:rPr>
                            <w:rFonts w:ascii="Times New Roman" w:hAnsi="Times New Roman" w:cs="Times New Roman"/>
                            <w:i w:val="0"/>
                            <w:color w:val="000000" w:themeColor="text1"/>
                            <w:rPrChange w:id="962" w:author="Bo Shen" w:date="2023-02-03T09:58:00Z">
                              <w:rPr>
                                <w:rFonts w:ascii="Times New Roman" w:hAnsi="Times New Roman" w:cs="Times New Roman"/>
                                <w:i w:val="0"/>
                                <w:color w:val="000000" w:themeColor="text1"/>
                                <w:sz w:val="20"/>
                                <w:szCs w:val="20"/>
                              </w:rPr>
                            </w:rPrChange>
                          </w:rPr>
                          <w:t>un</w:t>
                        </w:r>
                      </w:ins>
                      <w:ins w:id="963" w:author="Bo Shen" w:date="2023-02-02T17:18:00Z">
                        <w:r w:rsidR="00A71057" w:rsidRPr="00E17244">
                          <w:rPr>
                            <w:rFonts w:ascii="Times New Roman" w:hAnsi="Times New Roman" w:cs="Times New Roman"/>
                            <w:i w:val="0"/>
                            <w:color w:val="000000" w:themeColor="text1"/>
                            <w:rPrChange w:id="964" w:author="Bo Shen" w:date="2023-02-03T09:58:00Z">
                              <w:rPr>
                                <w:rFonts w:ascii="Times New Roman" w:hAnsi="Times New Roman" w:cs="Times New Roman"/>
                                <w:iCs w:val="0"/>
                                <w:color w:val="000000" w:themeColor="text1"/>
                                <w:sz w:val="22"/>
                                <w:szCs w:val="22"/>
                              </w:rPr>
                            </w:rPrChange>
                          </w:rPr>
                          <w:t xml:space="preserve">chosen units, </w:t>
                        </w:r>
                      </w:ins>
                      <w:ins w:id="965" w:author="Bo Shen" w:date="2023-02-02T17:19:00Z">
                        <w:r w:rsidR="0028755E" w:rsidRPr="00E17244">
                          <w:rPr>
                            <w:rFonts w:ascii="Times New Roman" w:hAnsi="Times New Roman" w:cs="Times New Roman"/>
                            <w:i w:val="0"/>
                            <w:color w:val="000000" w:themeColor="text1"/>
                            <w:rPrChange w:id="966"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967" w:author="Bo Shen" w:date="2023-02-02T17:20:00Z">
                        <w:r w:rsidR="0028755E" w:rsidRPr="00E17244">
                          <w:rPr>
                            <w:rFonts w:ascii="Times New Roman" w:hAnsi="Times New Roman" w:cs="Times New Roman"/>
                            <w:b/>
                            <w:bCs/>
                            <w:i w:val="0"/>
                            <w:color w:val="000000" w:themeColor="text1"/>
                            <w:rPrChange w:id="968"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969" w:author="Bo Shen" w:date="2023-02-03T09:58:00Z">
                              <w:rPr>
                                <w:rFonts w:ascii="Times New Roman" w:hAnsi="Times New Roman" w:cs="Times New Roman"/>
                                <w:iCs w:val="0"/>
                                <w:color w:val="000000" w:themeColor="text1"/>
                                <w:sz w:val="22"/>
                                <w:szCs w:val="22"/>
                              </w:rPr>
                            </w:rPrChange>
                          </w:rPr>
                          <w:t xml:space="preserve">. </w:t>
                        </w:r>
                      </w:ins>
                      <w:ins w:id="970" w:author="Bo Shen" w:date="2023-02-03T09:54:00Z">
                        <w:r w:rsidR="00BB6138" w:rsidRPr="00E17244">
                          <w:rPr>
                            <w:rFonts w:ascii="Times New Roman" w:hAnsi="Times New Roman" w:cs="Times New Roman"/>
                            <w:i w:val="0"/>
                            <w:color w:val="000000" w:themeColor="text1"/>
                            <w:rPrChange w:id="971" w:author="Bo Shen" w:date="2023-02-03T09:58:00Z">
                              <w:rPr>
                                <w:rFonts w:ascii="Times New Roman" w:hAnsi="Times New Roman" w:cs="Times New Roman"/>
                                <w:i w:val="0"/>
                                <w:color w:val="000000" w:themeColor="text1"/>
                                <w:sz w:val="20"/>
                                <w:szCs w:val="20"/>
                              </w:rPr>
                            </w:rPrChange>
                          </w:rPr>
                          <w:t>B</w:t>
                        </w:r>
                        <w:r w:rsidR="00BB6138" w:rsidRPr="00E17244">
                          <w:rPr>
                            <w:rFonts w:ascii="Times New Roman" w:hAnsi="Times New Roman" w:cs="Times New Roman"/>
                            <w:i w:val="0"/>
                            <w:color w:val="000000" w:themeColor="text1"/>
                            <w:rPrChange w:id="972" w:author="Bo Shen" w:date="2023-02-03T09:58:00Z">
                              <w:rPr>
                                <w:rFonts w:ascii="Times New Roman" w:hAnsi="Times New Roman" w:cs="Times New Roman"/>
                                <w:i w:val="0"/>
                                <w:color w:val="000000" w:themeColor="text1"/>
                                <w:sz w:val="20"/>
                                <w:szCs w:val="20"/>
                              </w:rPr>
                            </w:rPrChange>
                          </w:rPr>
                          <w:t xml:space="preserve">ecause of the gradually increasing disinhibition, the </w:t>
                        </w:r>
                        <w:r w:rsidR="00BB6138" w:rsidRPr="00E17244">
                          <w:rPr>
                            <w:rFonts w:ascii="Times New Roman" w:hAnsi="Times New Roman" w:cs="Times New Roman"/>
                            <w:iCs w:val="0"/>
                            <w:color w:val="000000" w:themeColor="text1"/>
                            <w:rPrChange w:id="973"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74" w:author="Bo Shen" w:date="2023-02-03T09:58:00Z">
                              <w:rPr>
                                <w:rFonts w:ascii="Times New Roman" w:hAnsi="Times New Roman" w:cs="Times New Roman"/>
                                <w:i w:val="0"/>
                                <w:color w:val="000000" w:themeColor="text1"/>
                                <w:sz w:val="20"/>
                                <w:szCs w:val="20"/>
                              </w:rPr>
                            </w:rPrChange>
                          </w:rPr>
                          <w:t xml:space="preserve"> activities</w:t>
                        </w:r>
                        <w:r w:rsidR="00BB6138" w:rsidRPr="00E17244">
                          <w:rPr>
                            <w:rFonts w:ascii="Times New Roman" w:hAnsi="Times New Roman" w:cs="Times New Roman"/>
                            <w:i w:val="0"/>
                            <w:color w:val="000000" w:themeColor="text1"/>
                            <w:rPrChange w:id="975" w:author="Bo Shen" w:date="2023-02-03T09:58:00Z">
                              <w:rPr>
                                <w:rFonts w:ascii="Times New Roman" w:hAnsi="Times New Roman" w:cs="Times New Roman"/>
                                <w:i w:val="0"/>
                                <w:color w:val="000000" w:themeColor="text1"/>
                                <w:sz w:val="20"/>
                                <w:szCs w:val="20"/>
                              </w:rPr>
                            </w:rPrChange>
                          </w:rPr>
                          <w:t xml:space="preserve"> at the early stage</w:t>
                        </w:r>
                        <w:r w:rsidR="00BB6138" w:rsidRPr="00E17244">
                          <w:rPr>
                            <w:rFonts w:ascii="Times New Roman" w:hAnsi="Times New Roman" w:cs="Times New Roman"/>
                            <w:i w:val="0"/>
                            <w:color w:val="000000" w:themeColor="text1"/>
                            <w:rPrChange w:id="976" w:author="Bo Shen" w:date="2023-02-03T09:58:00Z">
                              <w:rPr>
                                <w:rFonts w:ascii="Times New Roman" w:hAnsi="Times New Roman" w:cs="Times New Roman"/>
                                <w:i w:val="0"/>
                                <w:color w:val="000000" w:themeColor="text1"/>
                                <w:sz w:val="20"/>
                                <w:szCs w:val="20"/>
                              </w:rPr>
                            </w:rPrChange>
                          </w:rPr>
                          <w:t xml:space="preserve"> decrease after </w:t>
                        </w:r>
                      </w:ins>
                      <w:ins w:id="977" w:author="Bo Shen" w:date="2023-02-03T09:55:00Z">
                        <w:r w:rsidR="00BB6138" w:rsidRPr="00E17244">
                          <w:rPr>
                            <w:rFonts w:ascii="Times New Roman" w:hAnsi="Times New Roman" w:cs="Times New Roman"/>
                            <w:i w:val="0"/>
                            <w:color w:val="000000" w:themeColor="text1"/>
                            <w:rPrChange w:id="978" w:author="Bo Shen" w:date="2023-02-03T09:58:00Z">
                              <w:rPr>
                                <w:rFonts w:ascii="Times New Roman" w:hAnsi="Times New Roman" w:cs="Times New Roman"/>
                                <w:i w:val="0"/>
                                <w:color w:val="000000" w:themeColor="text1"/>
                                <w:sz w:val="20"/>
                                <w:szCs w:val="20"/>
                              </w:rPr>
                            </w:rPrChange>
                          </w:rPr>
                          <w:t>a</w:t>
                        </w:r>
                      </w:ins>
                      <w:ins w:id="979" w:author="Bo Shen" w:date="2023-02-03T09:54:00Z">
                        <w:r w:rsidR="00BB6138" w:rsidRPr="00E17244">
                          <w:rPr>
                            <w:rFonts w:ascii="Times New Roman" w:hAnsi="Times New Roman" w:cs="Times New Roman"/>
                            <w:i w:val="0"/>
                            <w:color w:val="000000" w:themeColor="text1"/>
                            <w:rPrChange w:id="980" w:author="Bo Shen" w:date="2023-02-03T09:58:00Z">
                              <w:rPr>
                                <w:rFonts w:ascii="Times New Roman" w:hAnsi="Times New Roman" w:cs="Times New Roman"/>
                                <w:i w:val="0"/>
                                <w:color w:val="000000" w:themeColor="text1"/>
                                <w:sz w:val="20"/>
                                <w:szCs w:val="20"/>
                              </w:rPr>
                            </w:rPrChange>
                          </w:rPr>
                          <w:t xml:space="preserve"> peak </w:t>
                        </w:r>
                      </w:ins>
                      <w:ins w:id="981" w:author="Bo Shen" w:date="2023-02-03T09:55:00Z">
                        <w:r w:rsidR="00BB6138" w:rsidRPr="00E17244">
                          <w:rPr>
                            <w:rFonts w:ascii="Times New Roman" w:hAnsi="Times New Roman" w:cs="Times New Roman"/>
                            <w:i w:val="0"/>
                            <w:color w:val="000000" w:themeColor="text1"/>
                            <w:rPrChange w:id="982" w:author="Bo Shen" w:date="2023-02-03T09:58:00Z">
                              <w:rPr>
                                <w:rFonts w:ascii="Times New Roman" w:hAnsi="Times New Roman" w:cs="Times New Roman"/>
                                <w:i w:val="0"/>
                                <w:color w:val="000000" w:themeColor="text1"/>
                                <w:sz w:val="20"/>
                                <w:szCs w:val="20"/>
                              </w:rPr>
                            </w:rPrChange>
                          </w:rPr>
                          <w:t>(~</w:t>
                        </w:r>
                      </w:ins>
                      <w:ins w:id="983" w:author="Bo Shen" w:date="2023-02-03T09:54:00Z">
                        <w:r w:rsidR="00BB6138" w:rsidRPr="00E17244">
                          <w:rPr>
                            <w:rFonts w:ascii="Times New Roman" w:hAnsi="Times New Roman" w:cs="Times New Roman"/>
                            <w:i w:val="0"/>
                            <w:color w:val="000000" w:themeColor="text1"/>
                            <w:rPrChange w:id="984" w:author="Bo Shen" w:date="2023-02-03T09:58:00Z">
                              <w:rPr>
                                <w:rFonts w:ascii="Times New Roman" w:hAnsi="Times New Roman" w:cs="Times New Roman"/>
                                <w:i w:val="0"/>
                                <w:color w:val="000000" w:themeColor="text1"/>
                                <w:sz w:val="20"/>
                                <w:szCs w:val="20"/>
                              </w:rPr>
                            </w:rPrChange>
                          </w:rPr>
                          <w:t xml:space="preserve">240 </w:t>
                        </w:r>
                        <w:proofErr w:type="spellStart"/>
                        <w:r w:rsidR="00BB6138" w:rsidRPr="00E17244">
                          <w:rPr>
                            <w:rFonts w:ascii="Times New Roman" w:hAnsi="Times New Roman" w:cs="Times New Roman"/>
                            <w:i w:val="0"/>
                            <w:color w:val="000000" w:themeColor="text1"/>
                            <w:rPrChange w:id="985" w:author="Bo Shen" w:date="2023-02-03T09:58:00Z">
                              <w:rPr>
                                <w:rFonts w:ascii="Times New Roman" w:hAnsi="Times New Roman" w:cs="Times New Roman"/>
                                <w:i w:val="0"/>
                                <w:color w:val="000000" w:themeColor="text1"/>
                                <w:sz w:val="20"/>
                                <w:szCs w:val="20"/>
                              </w:rPr>
                            </w:rPrChange>
                          </w:rPr>
                          <w:t>ms</w:t>
                        </w:r>
                        <w:proofErr w:type="spellEnd"/>
                        <w:r w:rsidR="00BB6138" w:rsidRPr="00E17244">
                          <w:rPr>
                            <w:rFonts w:ascii="Times New Roman" w:hAnsi="Times New Roman" w:cs="Times New Roman"/>
                            <w:i w:val="0"/>
                            <w:color w:val="000000" w:themeColor="text1"/>
                            <w:rPrChange w:id="986" w:author="Bo Shen" w:date="2023-02-03T09:58:00Z">
                              <w:rPr>
                                <w:rFonts w:ascii="Times New Roman" w:hAnsi="Times New Roman" w:cs="Times New Roman"/>
                                <w:i w:val="0"/>
                                <w:color w:val="000000" w:themeColor="text1"/>
                                <w:sz w:val="20"/>
                                <w:szCs w:val="20"/>
                              </w:rPr>
                            </w:rPrChange>
                          </w:rPr>
                          <w:t xml:space="preserve"> after stimulus onset</w:t>
                        </w:r>
                      </w:ins>
                      <w:ins w:id="987" w:author="Bo Shen" w:date="2023-02-03T09:55:00Z">
                        <w:r w:rsidR="00BB6138" w:rsidRPr="00E17244">
                          <w:rPr>
                            <w:rFonts w:ascii="Times New Roman" w:hAnsi="Times New Roman" w:cs="Times New Roman"/>
                            <w:i w:val="0"/>
                            <w:color w:val="000000" w:themeColor="text1"/>
                            <w:rPrChange w:id="988" w:author="Bo Shen" w:date="2023-02-03T09:58:00Z">
                              <w:rPr>
                                <w:rFonts w:ascii="Times New Roman" w:hAnsi="Times New Roman" w:cs="Times New Roman"/>
                                <w:i w:val="0"/>
                                <w:color w:val="000000" w:themeColor="text1"/>
                                <w:sz w:val="20"/>
                                <w:szCs w:val="20"/>
                              </w:rPr>
                            </w:rPrChange>
                          </w:rPr>
                          <w:t>)</w:t>
                        </w:r>
                      </w:ins>
                      <w:ins w:id="989" w:author="Bo Shen" w:date="2023-02-03T09:54:00Z">
                        <w:r w:rsidR="00BB6138" w:rsidRPr="00E17244">
                          <w:rPr>
                            <w:rFonts w:ascii="Times New Roman" w:hAnsi="Times New Roman" w:cs="Times New Roman"/>
                            <w:i w:val="0"/>
                            <w:color w:val="000000" w:themeColor="text1"/>
                            <w:rPrChange w:id="990" w:author="Bo Shen" w:date="2023-02-03T09:58:00Z">
                              <w:rPr>
                                <w:rFonts w:ascii="Times New Roman" w:hAnsi="Times New Roman" w:cs="Times New Roman"/>
                                <w:i w:val="0"/>
                                <w:color w:val="000000" w:themeColor="text1"/>
                                <w:sz w:val="20"/>
                                <w:szCs w:val="20"/>
                              </w:rPr>
                            </w:rPrChange>
                          </w:rPr>
                          <w:t xml:space="preserve">. The chosen </w:t>
                        </w:r>
                        <w:r w:rsidR="00BB6138" w:rsidRPr="00E17244">
                          <w:rPr>
                            <w:rFonts w:ascii="Times New Roman" w:hAnsi="Times New Roman" w:cs="Times New Roman"/>
                            <w:iCs w:val="0"/>
                            <w:color w:val="000000" w:themeColor="text1"/>
                            <w:rPrChange w:id="991" w:author="Bo Shen" w:date="2023-02-03T09:58:00Z">
                              <w:rPr>
                                <w:rFonts w:ascii="Times New Roman" w:hAnsi="Times New Roman" w:cs="Times New Roman"/>
                                <w:iCs w:val="0"/>
                                <w:color w:val="000000" w:themeColor="text1"/>
                                <w:sz w:val="20"/>
                                <w:szCs w:val="20"/>
                              </w:rPr>
                            </w:rPrChange>
                          </w:rPr>
                          <w:t xml:space="preserve">G </w:t>
                        </w:r>
                        <w:r w:rsidR="00BB6138" w:rsidRPr="00E17244">
                          <w:rPr>
                            <w:rFonts w:ascii="Times New Roman" w:hAnsi="Times New Roman" w:cs="Times New Roman"/>
                            <w:i w:val="0"/>
                            <w:color w:val="000000" w:themeColor="text1"/>
                            <w:rPrChange w:id="992" w:author="Bo Shen" w:date="2023-02-03T09:58:00Z">
                              <w:rPr>
                                <w:rFonts w:ascii="Times New Roman" w:hAnsi="Times New Roman" w:cs="Times New Roman"/>
                                <w:i w:val="0"/>
                                <w:color w:val="000000" w:themeColor="text1"/>
                                <w:sz w:val="20"/>
                                <w:szCs w:val="20"/>
                              </w:rPr>
                            </w:rPrChange>
                          </w:rPr>
                          <w:t>units (</w:t>
                        </w:r>
                        <w:r w:rsidR="00BB6138" w:rsidRPr="00E17244">
                          <w:rPr>
                            <w:rFonts w:ascii="Times New Roman" w:hAnsi="Times New Roman" w:cs="Times New Roman"/>
                            <w:b/>
                            <w:bCs/>
                            <w:i w:val="0"/>
                            <w:color w:val="000000" w:themeColor="text1"/>
                            <w:rPrChange w:id="993" w:author="Bo Shen" w:date="2023-02-03T09:58:00Z">
                              <w:rPr>
                                <w:rFonts w:ascii="Times New Roman" w:hAnsi="Times New Roman" w:cs="Times New Roman"/>
                                <w:b/>
                                <w:bCs/>
                                <w:i w:val="0"/>
                                <w:color w:val="000000" w:themeColor="text1"/>
                                <w:sz w:val="20"/>
                                <w:szCs w:val="20"/>
                              </w:rPr>
                            </w:rPrChange>
                          </w:rPr>
                          <w:t>c</w:t>
                        </w:r>
                        <w:r w:rsidR="00BB6138" w:rsidRPr="00E17244">
                          <w:rPr>
                            <w:rFonts w:ascii="Times New Roman" w:hAnsi="Times New Roman" w:cs="Times New Roman"/>
                            <w:i w:val="0"/>
                            <w:color w:val="000000" w:themeColor="text1"/>
                            <w:rPrChange w:id="994" w:author="Bo Shen" w:date="2023-02-03T09:58:00Z">
                              <w:rPr>
                                <w:rFonts w:ascii="Times New Roman" w:hAnsi="Times New Roman" w:cs="Times New Roman"/>
                                <w:i w:val="0"/>
                                <w:color w:val="000000" w:themeColor="text1"/>
                                <w:sz w:val="20"/>
                                <w:szCs w:val="20"/>
                              </w:rPr>
                            </w:rPrChange>
                          </w:rPr>
                          <w:t xml:space="preserve">) show faster decreasing than the unchosen </w:t>
                        </w:r>
                        <w:r w:rsidR="00BB6138" w:rsidRPr="00E17244">
                          <w:rPr>
                            <w:rFonts w:ascii="Times New Roman" w:hAnsi="Times New Roman" w:cs="Times New Roman"/>
                            <w:iCs w:val="0"/>
                            <w:color w:val="000000" w:themeColor="text1"/>
                            <w:rPrChange w:id="995"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96" w:author="Bo Shen" w:date="2023-02-03T09:58:00Z">
                              <w:rPr>
                                <w:rFonts w:ascii="Times New Roman" w:hAnsi="Times New Roman" w:cs="Times New Roman"/>
                                <w:i w:val="0"/>
                                <w:color w:val="000000" w:themeColor="text1"/>
                                <w:sz w:val="20"/>
                                <w:szCs w:val="20"/>
                              </w:rPr>
                            </w:rPrChange>
                          </w:rPr>
                          <w:t xml:space="preserve"> (</w:t>
                        </w:r>
                        <w:r w:rsidR="00BB6138" w:rsidRPr="00E17244">
                          <w:rPr>
                            <w:rFonts w:ascii="Times New Roman" w:hAnsi="Times New Roman" w:cs="Times New Roman"/>
                            <w:b/>
                            <w:bCs/>
                            <w:i w:val="0"/>
                            <w:color w:val="000000" w:themeColor="text1"/>
                            <w:rPrChange w:id="997" w:author="Bo Shen" w:date="2023-02-03T09:58:00Z">
                              <w:rPr>
                                <w:rFonts w:ascii="Times New Roman" w:hAnsi="Times New Roman" w:cs="Times New Roman"/>
                                <w:b/>
                                <w:bCs/>
                                <w:i w:val="0"/>
                                <w:color w:val="000000" w:themeColor="text1"/>
                                <w:sz w:val="20"/>
                                <w:szCs w:val="20"/>
                              </w:rPr>
                            </w:rPrChange>
                          </w:rPr>
                          <w:t>d</w:t>
                        </w:r>
                        <w:r w:rsidR="00BB6138" w:rsidRPr="00E17244">
                          <w:rPr>
                            <w:rFonts w:ascii="Times New Roman" w:hAnsi="Times New Roman" w:cs="Times New Roman"/>
                            <w:i w:val="0"/>
                            <w:color w:val="000000" w:themeColor="text1"/>
                            <w:rPrChange w:id="998" w:author="Bo Shen" w:date="2023-02-03T09:58:00Z">
                              <w:rPr>
                                <w:rFonts w:ascii="Times New Roman" w:hAnsi="Times New Roman" w:cs="Times New Roman"/>
                                <w:i w:val="0"/>
                                <w:color w:val="000000" w:themeColor="text1"/>
                                <w:sz w:val="20"/>
                                <w:szCs w:val="20"/>
                              </w:rPr>
                            </w:rPrChange>
                          </w:rPr>
                          <w:t>). Mixed with the impact of excitatory input</w:t>
                        </w:r>
                      </w:ins>
                      <w:ins w:id="999" w:author="Bo Shen" w:date="2023-02-03T09:56:00Z">
                        <w:r w:rsidR="00E17244" w:rsidRPr="00E17244">
                          <w:rPr>
                            <w:rFonts w:ascii="Times New Roman" w:hAnsi="Times New Roman" w:cs="Times New Roman"/>
                            <w:i w:val="0"/>
                            <w:color w:val="000000" w:themeColor="text1"/>
                            <w:rPrChange w:id="1000" w:author="Bo Shen" w:date="2023-02-03T09:58:00Z">
                              <w:rPr>
                                <w:rFonts w:ascii="Times New Roman" w:hAnsi="Times New Roman" w:cs="Times New Roman"/>
                                <w:i w:val="0"/>
                                <w:color w:val="000000" w:themeColor="text1"/>
                                <w:sz w:val="20"/>
                                <w:szCs w:val="20"/>
                              </w:rPr>
                            </w:rPrChange>
                          </w:rPr>
                          <w:t xml:space="preserve"> strength, </w:t>
                        </w:r>
                      </w:ins>
                      <w:ins w:id="1001" w:author="Bo Shen" w:date="2023-02-02T17:43:00Z">
                        <w:r w:rsidR="00B03C87" w:rsidRPr="00E17244">
                          <w:rPr>
                            <w:rFonts w:ascii="Times New Roman" w:hAnsi="Times New Roman" w:cs="Times New Roman"/>
                            <w:i w:val="0"/>
                            <w:color w:val="000000" w:themeColor="text1"/>
                            <w:rPrChange w:id="1002" w:author="Bo Shen" w:date="2023-02-03T09:58:00Z">
                              <w:rPr>
                                <w:rFonts w:ascii="Times New Roman" w:hAnsi="Times New Roman" w:cs="Times New Roman"/>
                                <w:i w:val="0"/>
                                <w:color w:val="000000" w:themeColor="text1"/>
                                <w:sz w:val="20"/>
                                <w:szCs w:val="20"/>
                              </w:rPr>
                            </w:rPrChange>
                          </w:rPr>
                          <w:t>the chosen (</w:t>
                        </w:r>
                        <w:r w:rsidR="00B03C87" w:rsidRPr="00E17244">
                          <w:rPr>
                            <w:rFonts w:ascii="Times New Roman" w:hAnsi="Times New Roman" w:cs="Times New Roman"/>
                            <w:b/>
                            <w:bCs/>
                            <w:i w:val="0"/>
                            <w:color w:val="000000" w:themeColor="text1"/>
                            <w:rPrChange w:id="1003" w:author="Bo Shen" w:date="2023-02-03T09:58:00Z">
                              <w:rPr>
                                <w:rFonts w:ascii="Times New Roman" w:hAnsi="Times New Roman" w:cs="Times New Roman"/>
                                <w:b/>
                                <w:bCs/>
                                <w:i w:val="0"/>
                                <w:color w:val="000000" w:themeColor="text1"/>
                                <w:sz w:val="20"/>
                                <w:szCs w:val="20"/>
                              </w:rPr>
                            </w:rPrChange>
                          </w:rPr>
                          <w:t>a</w:t>
                        </w:r>
                        <w:r w:rsidR="00B03C87" w:rsidRPr="00E17244">
                          <w:rPr>
                            <w:rFonts w:ascii="Times New Roman" w:hAnsi="Times New Roman" w:cs="Times New Roman"/>
                            <w:i w:val="0"/>
                            <w:color w:val="000000" w:themeColor="text1"/>
                            <w:rPrChange w:id="1004" w:author="Bo Shen" w:date="2023-02-03T09:58:00Z">
                              <w:rPr>
                                <w:rFonts w:ascii="Times New Roman" w:hAnsi="Times New Roman" w:cs="Times New Roman"/>
                                <w:i w:val="0"/>
                                <w:color w:val="000000" w:themeColor="text1"/>
                                <w:sz w:val="20"/>
                                <w:szCs w:val="20"/>
                              </w:rPr>
                            </w:rPrChange>
                          </w:rPr>
                          <w:t>) and unchosen (</w:t>
                        </w:r>
                        <w:r w:rsidR="00B03C87" w:rsidRPr="00E17244">
                          <w:rPr>
                            <w:rFonts w:ascii="Times New Roman" w:hAnsi="Times New Roman" w:cs="Times New Roman"/>
                            <w:b/>
                            <w:bCs/>
                            <w:i w:val="0"/>
                            <w:color w:val="000000" w:themeColor="text1"/>
                            <w:rPrChange w:id="1005" w:author="Bo Shen" w:date="2023-02-03T09:58:00Z">
                              <w:rPr>
                                <w:rFonts w:ascii="Times New Roman" w:hAnsi="Times New Roman" w:cs="Times New Roman"/>
                                <w:b/>
                                <w:bCs/>
                                <w:i w:val="0"/>
                                <w:color w:val="000000" w:themeColor="text1"/>
                                <w:sz w:val="20"/>
                                <w:szCs w:val="20"/>
                              </w:rPr>
                            </w:rPrChange>
                          </w:rPr>
                          <w:t>b</w:t>
                        </w:r>
                        <w:r w:rsidR="00B03C87" w:rsidRPr="00E17244">
                          <w:rPr>
                            <w:rFonts w:ascii="Times New Roman" w:hAnsi="Times New Roman" w:cs="Times New Roman"/>
                            <w:i w:val="0"/>
                            <w:color w:val="000000" w:themeColor="text1"/>
                            <w:rPrChange w:id="1006" w:author="Bo Shen" w:date="2023-02-03T09:58:00Z">
                              <w:rPr>
                                <w:rFonts w:ascii="Times New Roman" w:hAnsi="Times New Roman" w:cs="Times New Roman"/>
                                <w:i w:val="0"/>
                                <w:color w:val="000000" w:themeColor="text1"/>
                                <w:sz w:val="20"/>
                                <w:szCs w:val="20"/>
                              </w:rPr>
                            </w:rPrChange>
                          </w:rPr>
                          <w:t xml:space="preserve">) </w:t>
                        </w:r>
                      </w:ins>
                      <w:ins w:id="1007" w:author="Bo Shen" w:date="2023-02-02T17:20:00Z">
                        <w:r w:rsidR="0028755E" w:rsidRPr="00E17244">
                          <w:rPr>
                            <w:rFonts w:ascii="Times New Roman" w:hAnsi="Times New Roman" w:cs="Times New Roman"/>
                            <w:iCs w:val="0"/>
                            <w:color w:val="000000" w:themeColor="text1"/>
                            <w:rPrChange w:id="1008"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1009" w:author="Bo Shen" w:date="2023-02-03T09:58:00Z">
                              <w:rPr>
                                <w:rFonts w:ascii="Times New Roman" w:hAnsi="Times New Roman" w:cs="Times New Roman"/>
                                <w:iCs w:val="0"/>
                                <w:color w:val="000000" w:themeColor="text1"/>
                                <w:sz w:val="22"/>
                                <w:szCs w:val="22"/>
                              </w:rPr>
                            </w:rPrChange>
                          </w:rPr>
                          <w:t xml:space="preserve"> activities</w:t>
                        </w:r>
                      </w:ins>
                      <w:ins w:id="1010" w:author="Bo Shen" w:date="2023-02-02T17:29:00Z">
                        <w:r w:rsidR="005565D8" w:rsidRPr="00E17244">
                          <w:rPr>
                            <w:rFonts w:ascii="Times New Roman" w:hAnsi="Times New Roman" w:cs="Times New Roman"/>
                            <w:i w:val="0"/>
                            <w:color w:val="000000" w:themeColor="text1"/>
                            <w:rPrChange w:id="1011" w:author="Bo Shen" w:date="2023-02-03T09:58:00Z">
                              <w:rPr>
                                <w:rFonts w:ascii="Times New Roman" w:hAnsi="Times New Roman" w:cs="Times New Roman"/>
                                <w:iCs w:val="0"/>
                                <w:color w:val="000000" w:themeColor="text1"/>
                                <w:sz w:val="22"/>
                                <w:szCs w:val="22"/>
                              </w:rPr>
                            </w:rPrChange>
                          </w:rPr>
                          <w:t xml:space="preserve"> </w:t>
                        </w:r>
                      </w:ins>
                      <w:ins w:id="1012" w:author="Bo Shen" w:date="2023-02-02T17:24:00Z">
                        <w:r w:rsidR="00D32B86" w:rsidRPr="00E17244">
                          <w:rPr>
                            <w:rFonts w:ascii="Times New Roman" w:hAnsi="Times New Roman" w:cs="Times New Roman"/>
                            <w:i w:val="0"/>
                            <w:color w:val="000000" w:themeColor="text1"/>
                            <w:rPrChange w:id="1013" w:author="Bo Shen" w:date="2023-02-03T09:58:00Z">
                              <w:rPr>
                                <w:rFonts w:ascii="Times New Roman" w:hAnsi="Times New Roman" w:cs="Times New Roman"/>
                                <w:iCs w:val="0"/>
                                <w:color w:val="000000" w:themeColor="text1"/>
                                <w:sz w:val="22"/>
                                <w:szCs w:val="22"/>
                              </w:rPr>
                            </w:rPrChange>
                          </w:rPr>
                          <w:t>increase</w:t>
                        </w:r>
                      </w:ins>
                      <w:ins w:id="1014" w:author="Bo Shen" w:date="2023-02-02T17:27:00Z">
                        <w:r w:rsidR="00D32B86" w:rsidRPr="00E17244">
                          <w:rPr>
                            <w:rFonts w:ascii="Times New Roman" w:hAnsi="Times New Roman" w:cs="Times New Roman"/>
                            <w:i w:val="0"/>
                            <w:color w:val="000000" w:themeColor="text1"/>
                            <w:rPrChange w:id="1015" w:author="Bo Shen" w:date="2023-02-03T09:58:00Z">
                              <w:rPr>
                                <w:rFonts w:ascii="Times New Roman" w:hAnsi="Times New Roman" w:cs="Times New Roman"/>
                                <w:iCs w:val="0"/>
                                <w:color w:val="000000" w:themeColor="text1"/>
                                <w:sz w:val="22"/>
                                <w:szCs w:val="22"/>
                              </w:rPr>
                            </w:rPrChange>
                          </w:rPr>
                          <w:t xml:space="preserve"> and decrease</w:t>
                        </w:r>
                      </w:ins>
                      <w:ins w:id="1016" w:author="Bo Shen" w:date="2023-02-02T17:24:00Z">
                        <w:r w:rsidR="00D32B86" w:rsidRPr="00E17244">
                          <w:rPr>
                            <w:rFonts w:ascii="Times New Roman" w:hAnsi="Times New Roman" w:cs="Times New Roman"/>
                            <w:i w:val="0"/>
                            <w:color w:val="000000" w:themeColor="text1"/>
                            <w:rPrChange w:id="1017" w:author="Bo Shen" w:date="2023-02-03T09:58:00Z">
                              <w:rPr>
                                <w:rFonts w:ascii="Times New Roman" w:hAnsi="Times New Roman" w:cs="Times New Roman"/>
                                <w:iCs w:val="0"/>
                                <w:color w:val="000000" w:themeColor="text1"/>
                                <w:sz w:val="22"/>
                                <w:szCs w:val="22"/>
                              </w:rPr>
                            </w:rPrChange>
                          </w:rPr>
                          <w:t xml:space="preserve"> with input </w:t>
                        </w:r>
                      </w:ins>
                      <w:ins w:id="1018" w:author="Bo Shen" w:date="2023-02-02T17:25:00Z">
                        <w:r w:rsidR="00D32B86" w:rsidRPr="00E17244">
                          <w:rPr>
                            <w:rFonts w:ascii="Times New Roman" w:hAnsi="Times New Roman" w:cs="Times New Roman"/>
                            <w:i w:val="0"/>
                            <w:color w:val="000000" w:themeColor="text1"/>
                            <w:rPrChange w:id="1019" w:author="Bo Shen" w:date="2023-02-03T09:58:00Z">
                              <w:rPr>
                                <w:rFonts w:ascii="Times New Roman" w:hAnsi="Times New Roman" w:cs="Times New Roman"/>
                                <w:iCs w:val="0"/>
                                <w:color w:val="000000" w:themeColor="text1"/>
                                <w:sz w:val="22"/>
                                <w:szCs w:val="22"/>
                              </w:rPr>
                            </w:rPrChange>
                          </w:rPr>
                          <w:t>strength</w:t>
                        </w:r>
                      </w:ins>
                      <w:ins w:id="1020" w:author="Bo Shen" w:date="2023-02-02T17:27:00Z">
                        <w:r w:rsidR="00D32B86" w:rsidRPr="00E17244">
                          <w:rPr>
                            <w:rFonts w:ascii="Times New Roman" w:hAnsi="Times New Roman" w:cs="Times New Roman"/>
                            <w:i w:val="0"/>
                            <w:color w:val="000000" w:themeColor="text1"/>
                            <w:rPrChange w:id="1021" w:author="Bo Shen" w:date="2023-02-03T09:58:00Z">
                              <w:rPr>
                                <w:rFonts w:ascii="Times New Roman" w:hAnsi="Times New Roman" w:cs="Times New Roman"/>
                                <w:iCs w:val="0"/>
                                <w:color w:val="000000" w:themeColor="text1"/>
                                <w:sz w:val="22"/>
                                <w:szCs w:val="22"/>
                              </w:rPr>
                            </w:rPrChange>
                          </w:rPr>
                          <w:t xml:space="preserve"> </w:t>
                        </w:r>
                      </w:ins>
                      <w:ins w:id="1022" w:author="Bo Shen" w:date="2023-02-03T09:56:00Z">
                        <w:r w:rsidR="00E17244" w:rsidRPr="00E17244">
                          <w:rPr>
                            <w:rFonts w:ascii="Times New Roman" w:hAnsi="Times New Roman" w:cs="Times New Roman"/>
                            <w:i w:val="0"/>
                            <w:color w:val="000000" w:themeColor="text1"/>
                            <w:rPrChange w:id="1023" w:author="Bo Shen" w:date="2023-02-03T09:58:00Z">
                              <w:rPr>
                                <w:rFonts w:ascii="Times New Roman" w:hAnsi="Times New Roman" w:cs="Times New Roman"/>
                                <w:i w:val="0"/>
                                <w:color w:val="000000" w:themeColor="text1"/>
                                <w:sz w:val="20"/>
                                <w:szCs w:val="20"/>
                              </w:rPr>
                            </w:rPrChange>
                          </w:rPr>
                          <w:t>with different slops</w:t>
                        </w:r>
                      </w:ins>
                      <w:ins w:id="1024" w:author="Bo Shen" w:date="2023-02-02T17:27:00Z">
                        <w:r w:rsidR="00D32B86" w:rsidRPr="00E17244">
                          <w:rPr>
                            <w:rFonts w:ascii="Times New Roman" w:hAnsi="Times New Roman" w:cs="Times New Roman"/>
                            <w:i w:val="0"/>
                            <w:color w:val="000000" w:themeColor="text1"/>
                            <w:rPrChange w:id="1025"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00D32B86" w:rsidRPr="00E17244">
                          <w:rPr>
                            <w:rFonts w:ascii="Times New Roman" w:hAnsi="Times New Roman" w:cs="Times New Roman"/>
                            <w:i w:val="0"/>
                            <w:color w:val="000000" w:themeColor="text1"/>
                            <w:rPrChange w:id="1026" w:author="Bo Shen" w:date="2023-02-03T09:58:00Z">
                              <w:rPr>
                                <w:rFonts w:ascii="Times New Roman" w:hAnsi="Times New Roman" w:cs="Times New Roman"/>
                                <w:i w:val="0"/>
                                <w:color w:val="000000" w:themeColor="text1"/>
                                <w:sz w:val="22"/>
                                <w:szCs w:val="22"/>
                              </w:rPr>
                            </w:rPrChange>
                          </w:rPr>
                          <w:t>R</w:t>
                        </w:r>
                        <w:r w:rsidR="00D32B86" w:rsidRPr="00E17244">
                          <w:rPr>
                            <w:rFonts w:ascii="Times New Roman" w:hAnsi="Times New Roman" w:cs="Times New Roman"/>
                            <w:i w:val="0"/>
                            <w:color w:val="000000" w:themeColor="text1"/>
                            <w:rPrChange w:id="1027" w:author="Bo Shen" w:date="2023-02-03T09:58:00Z">
                              <w:rPr>
                                <w:rFonts w:ascii="Times New Roman" w:hAnsi="Times New Roman" w:cs="Times New Roman"/>
                                <w:iCs w:val="0"/>
                                <w:color w:val="000000" w:themeColor="text1"/>
                                <w:sz w:val="22"/>
                                <w:szCs w:val="22"/>
                              </w:rPr>
                            </w:rPrChange>
                          </w:rPr>
                          <w:t xml:space="preserve"> units. </w:t>
                        </w:r>
                      </w:ins>
                      <w:ins w:id="1028" w:author="Bo Shen" w:date="2023-02-02T17:43:00Z">
                        <w:r w:rsidR="00B03C87" w:rsidRPr="00E17244">
                          <w:rPr>
                            <w:rFonts w:ascii="Times New Roman" w:hAnsi="Times New Roman" w:cs="Times New Roman"/>
                            <w:i w:val="0"/>
                            <w:color w:val="000000" w:themeColor="text1"/>
                            <w:rPrChange w:id="1029" w:author="Bo Shen" w:date="2023-02-03T09:58:00Z">
                              <w:rPr>
                                <w:rFonts w:ascii="Times New Roman" w:hAnsi="Times New Roman" w:cs="Times New Roman"/>
                                <w:i w:val="0"/>
                                <w:color w:val="000000" w:themeColor="text1"/>
                                <w:sz w:val="20"/>
                                <w:szCs w:val="20"/>
                              </w:rPr>
                            </w:rPrChange>
                          </w:rPr>
                          <w:t>At the onset of model choice,</w:t>
                        </w:r>
                      </w:ins>
                      <w:ins w:id="1030" w:author="Bo Shen" w:date="2023-02-03T09:56:00Z">
                        <w:r w:rsidR="00E17244" w:rsidRPr="00E17244">
                          <w:rPr>
                            <w:rFonts w:ascii="Times New Roman" w:hAnsi="Times New Roman" w:cs="Times New Roman"/>
                            <w:i w:val="0"/>
                            <w:color w:val="000000" w:themeColor="text1"/>
                            <w:rPrChange w:id="1031" w:author="Bo Shen" w:date="2023-02-03T09:58:00Z">
                              <w:rPr>
                                <w:rFonts w:ascii="Times New Roman" w:hAnsi="Times New Roman" w:cs="Times New Roman"/>
                                <w:i w:val="0"/>
                                <w:color w:val="000000" w:themeColor="text1"/>
                                <w:sz w:val="20"/>
                                <w:szCs w:val="20"/>
                              </w:rPr>
                            </w:rPrChange>
                          </w:rPr>
                          <w:t xml:space="preserve"> the chosen </w:t>
                        </w:r>
                        <w:r w:rsidR="00E17244" w:rsidRPr="00E17244">
                          <w:rPr>
                            <w:rFonts w:ascii="Times New Roman" w:hAnsi="Times New Roman" w:cs="Times New Roman"/>
                            <w:iCs w:val="0"/>
                            <w:color w:val="000000" w:themeColor="text1"/>
                            <w:rPrChange w:id="1032" w:author="Bo Shen" w:date="2023-02-03T09:58:00Z">
                              <w:rPr>
                                <w:rFonts w:ascii="Times New Roman" w:hAnsi="Times New Roman" w:cs="Times New Roman"/>
                                <w:iCs w:val="0"/>
                                <w:color w:val="000000" w:themeColor="text1"/>
                                <w:sz w:val="20"/>
                                <w:szCs w:val="20"/>
                              </w:rPr>
                            </w:rPrChange>
                          </w:rPr>
                          <w:t>G</w:t>
                        </w:r>
                        <w:r w:rsidR="00E17244" w:rsidRPr="00E17244">
                          <w:rPr>
                            <w:rFonts w:ascii="Times New Roman" w:hAnsi="Times New Roman" w:cs="Times New Roman"/>
                            <w:i w:val="0"/>
                            <w:color w:val="000000" w:themeColor="text1"/>
                            <w:rPrChange w:id="1033" w:author="Bo Shen" w:date="2023-02-03T09:58:00Z">
                              <w:rPr>
                                <w:rFonts w:ascii="Times New Roman" w:hAnsi="Times New Roman" w:cs="Times New Roman"/>
                                <w:i w:val="0"/>
                                <w:color w:val="000000" w:themeColor="text1"/>
                                <w:sz w:val="20"/>
                                <w:szCs w:val="20"/>
                              </w:rPr>
                            </w:rPrChange>
                          </w:rPr>
                          <w:t xml:space="preserve"> units (</w:t>
                        </w:r>
                        <w:r w:rsidR="00E17244" w:rsidRPr="00E17244">
                          <w:rPr>
                            <w:rFonts w:ascii="Times New Roman" w:hAnsi="Times New Roman" w:cs="Times New Roman"/>
                            <w:b/>
                            <w:bCs/>
                            <w:i w:val="0"/>
                            <w:color w:val="000000" w:themeColor="text1"/>
                            <w:rPrChange w:id="1034" w:author="Bo Shen" w:date="2023-02-03T09:58:00Z">
                              <w:rPr>
                                <w:rFonts w:ascii="Times New Roman" w:hAnsi="Times New Roman" w:cs="Times New Roman"/>
                                <w:i w:val="0"/>
                                <w:color w:val="000000" w:themeColor="text1"/>
                                <w:sz w:val="20"/>
                                <w:szCs w:val="20"/>
                              </w:rPr>
                            </w:rPrChange>
                          </w:rPr>
                          <w:t>c</w:t>
                        </w:r>
                        <w:r w:rsidR="00E17244" w:rsidRPr="00E17244">
                          <w:rPr>
                            <w:rFonts w:ascii="Times New Roman" w:hAnsi="Times New Roman" w:cs="Times New Roman"/>
                            <w:i w:val="0"/>
                            <w:color w:val="000000" w:themeColor="text1"/>
                            <w:rPrChange w:id="1035" w:author="Bo Shen" w:date="2023-02-03T09:58:00Z">
                              <w:rPr>
                                <w:rFonts w:ascii="Times New Roman" w:hAnsi="Times New Roman" w:cs="Times New Roman"/>
                                <w:i w:val="0"/>
                                <w:color w:val="000000" w:themeColor="text1"/>
                                <w:sz w:val="20"/>
                                <w:szCs w:val="20"/>
                              </w:rPr>
                            </w:rPrChange>
                          </w:rPr>
                          <w:t>) show</w:t>
                        </w:r>
                      </w:ins>
                      <w:ins w:id="1036" w:author="Bo Shen" w:date="2023-02-02T17:43:00Z">
                        <w:r w:rsidR="00B03C87" w:rsidRPr="00E17244">
                          <w:rPr>
                            <w:rFonts w:ascii="Times New Roman" w:hAnsi="Times New Roman" w:cs="Times New Roman"/>
                            <w:i w:val="0"/>
                            <w:color w:val="000000" w:themeColor="text1"/>
                            <w:rPrChange w:id="1037" w:author="Bo Shen" w:date="2023-02-03T09:58:00Z">
                              <w:rPr>
                                <w:rFonts w:ascii="Times New Roman" w:hAnsi="Times New Roman" w:cs="Times New Roman"/>
                                <w:i w:val="0"/>
                                <w:color w:val="000000" w:themeColor="text1"/>
                                <w:sz w:val="20"/>
                                <w:szCs w:val="20"/>
                              </w:rPr>
                            </w:rPrChange>
                          </w:rPr>
                          <w:t xml:space="preserve"> </w:t>
                        </w:r>
                      </w:ins>
                      <w:ins w:id="1038" w:author="Bo Shen" w:date="2023-02-02T17:30:00Z">
                        <w:r w:rsidR="00E84322" w:rsidRPr="00E17244">
                          <w:rPr>
                            <w:rFonts w:ascii="Times New Roman" w:hAnsi="Times New Roman" w:cs="Times New Roman"/>
                            <w:i w:val="0"/>
                            <w:color w:val="000000" w:themeColor="text1"/>
                            <w:rPrChange w:id="1039" w:author="Bo Shen" w:date="2023-02-03T09:58:00Z">
                              <w:rPr>
                                <w:rFonts w:ascii="Times New Roman" w:hAnsi="Times New Roman" w:cs="Times New Roman"/>
                                <w:iCs w:val="0"/>
                                <w:color w:val="000000" w:themeColor="text1"/>
                                <w:sz w:val="22"/>
                                <w:szCs w:val="22"/>
                              </w:rPr>
                            </w:rPrChange>
                          </w:rPr>
                          <w:t>lower activities</w:t>
                        </w:r>
                      </w:ins>
                      <w:ins w:id="1040" w:author="Bo Shen" w:date="2023-02-02T17:31:00Z">
                        <w:r w:rsidR="00E84322" w:rsidRPr="00E17244">
                          <w:rPr>
                            <w:rFonts w:ascii="Times New Roman" w:hAnsi="Times New Roman" w:cs="Times New Roman"/>
                            <w:i w:val="0"/>
                            <w:color w:val="000000" w:themeColor="text1"/>
                            <w:rPrChange w:id="1041" w:author="Bo Shen" w:date="2023-02-03T09:58:00Z">
                              <w:rPr>
                                <w:rFonts w:ascii="Times New Roman" w:hAnsi="Times New Roman" w:cs="Times New Roman"/>
                                <w:iCs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1042" w:author="Bo Shen" w:date="2023-02-03T09:58:00Z">
                              <w:rPr>
                                <w:rFonts w:ascii="Times New Roman" w:hAnsi="Times New Roman" w:cs="Times New Roman"/>
                                <w:iCs w:val="0"/>
                                <w:color w:val="000000" w:themeColor="text1"/>
                                <w:sz w:val="22"/>
                                <w:szCs w:val="22"/>
                              </w:rPr>
                            </w:rPrChange>
                          </w:rPr>
                          <w:t>c</w:t>
                        </w:r>
                        <w:r w:rsidR="00E84322" w:rsidRPr="00E17244">
                          <w:rPr>
                            <w:rFonts w:ascii="Times New Roman" w:hAnsi="Times New Roman" w:cs="Times New Roman"/>
                            <w:i w:val="0"/>
                            <w:color w:val="000000" w:themeColor="text1"/>
                            <w:rPrChange w:id="1043" w:author="Bo Shen" w:date="2023-02-03T09:58:00Z">
                              <w:rPr>
                                <w:rFonts w:ascii="Times New Roman" w:hAnsi="Times New Roman" w:cs="Times New Roman"/>
                                <w:iCs w:val="0"/>
                                <w:color w:val="000000" w:themeColor="text1"/>
                                <w:sz w:val="22"/>
                                <w:szCs w:val="22"/>
                              </w:rPr>
                            </w:rPrChange>
                          </w:rPr>
                          <w:t xml:space="preserve">); the </w:t>
                        </w:r>
                      </w:ins>
                      <w:ins w:id="1044" w:author="Bo Shen" w:date="2023-02-02T17:33:00Z">
                        <w:r w:rsidR="00E84322" w:rsidRPr="00E17244">
                          <w:rPr>
                            <w:rFonts w:ascii="Times New Roman" w:hAnsi="Times New Roman" w:cs="Times New Roman"/>
                            <w:iCs w:val="0"/>
                            <w:color w:val="000000" w:themeColor="text1"/>
                            <w:rPrChange w:id="1045" w:author="Bo Shen" w:date="2023-02-03T09:58:00Z">
                              <w:rPr>
                                <w:rFonts w:ascii="Times New Roman" w:hAnsi="Times New Roman" w:cs="Times New Roman"/>
                                <w:iCs w:val="0"/>
                                <w:color w:val="000000" w:themeColor="text1"/>
                                <w:sz w:val="22"/>
                                <w:szCs w:val="22"/>
                              </w:rPr>
                            </w:rPrChange>
                          </w:rPr>
                          <w:t>G</w:t>
                        </w:r>
                        <w:r w:rsidR="00E84322" w:rsidRPr="00E17244">
                          <w:rPr>
                            <w:rFonts w:ascii="Times New Roman" w:hAnsi="Times New Roman" w:cs="Times New Roman"/>
                            <w:i w:val="0"/>
                            <w:color w:val="000000" w:themeColor="text1"/>
                            <w:rPrChange w:id="1046" w:author="Bo Shen" w:date="2023-02-03T09:58:00Z">
                              <w:rPr>
                                <w:rFonts w:ascii="Times New Roman" w:hAnsi="Times New Roman" w:cs="Times New Roman"/>
                                <w:iCs w:val="0"/>
                                <w:color w:val="000000" w:themeColor="text1"/>
                                <w:sz w:val="22"/>
                                <w:szCs w:val="22"/>
                              </w:rPr>
                            </w:rPrChange>
                          </w:rPr>
                          <w:t xml:space="preserve"> units under smaller input differences</w:t>
                        </w:r>
                      </w:ins>
                      <w:ins w:id="1047" w:author="Bo Shen" w:date="2023-02-03T09:57:00Z">
                        <w:r w:rsidR="00E17244" w:rsidRPr="00E17244">
                          <w:rPr>
                            <w:rFonts w:ascii="Times New Roman" w:hAnsi="Times New Roman" w:cs="Times New Roman"/>
                            <w:i w:val="0"/>
                            <w:color w:val="000000" w:themeColor="text1"/>
                            <w:rPrChange w:id="1048" w:author="Bo Shen" w:date="2023-02-03T09:58:00Z">
                              <w:rPr>
                                <w:rFonts w:ascii="Times New Roman" w:hAnsi="Times New Roman" w:cs="Times New Roman"/>
                                <w:i w:val="0"/>
                                <w:color w:val="000000" w:themeColor="text1"/>
                                <w:sz w:val="20"/>
                                <w:szCs w:val="20"/>
                              </w:rPr>
                            </w:rPrChange>
                          </w:rPr>
                          <w:t xml:space="preserve"> (i.e., longer RT)</w:t>
                        </w:r>
                      </w:ins>
                      <w:ins w:id="1049" w:author="Bo Shen" w:date="2023-02-02T17:33:00Z">
                        <w:r w:rsidR="00E84322" w:rsidRPr="00E17244">
                          <w:rPr>
                            <w:rFonts w:ascii="Times New Roman" w:hAnsi="Times New Roman" w:cs="Times New Roman"/>
                            <w:i w:val="0"/>
                            <w:color w:val="000000" w:themeColor="text1"/>
                            <w:rPrChange w:id="1050" w:author="Bo Shen" w:date="2023-02-03T09:58:00Z">
                              <w:rPr>
                                <w:rFonts w:ascii="Times New Roman" w:hAnsi="Times New Roman" w:cs="Times New Roman"/>
                                <w:iCs w:val="0"/>
                                <w:color w:val="000000" w:themeColor="text1"/>
                                <w:sz w:val="22"/>
                                <w:szCs w:val="22"/>
                              </w:rPr>
                            </w:rPrChange>
                          </w:rPr>
                          <w:t xml:space="preserve"> are </w:t>
                        </w:r>
                      </w:ins>
                      <w:ins w:id="1051" w:author="Bo Shen" w:date="2023-02-02T17:32:00Z">
                        <w:r w:rsidR="00E84322" w:rsidRPr="00E17244">
                          <w:rPr>
                            <w:rFonts w:ascii="Times New Roman" w:hAnsi="Times New Roman" w:cs="Times New Roman"/>
                            <w:i w:val="0"/>
                            <w:color w:val="000000" w:themeColor="text1"/>
                            <w:rPrChange w:id="1052" w:author="Bo Shen" w:date="2023-02-03T09:58:00Z">
                              <w:rPr>
                                <w:rFonts w:ascii="Times New Roman" w:hAnsi="Times New Roman" w:cs="Times New Roman"/>
                                <w:iCs w:val="0"/>
                                <w:color w:val="000000" w:themeColor="text1"/>
                                <w:sz w:val="22"/>
                                <w:szCs w:val="22"/>
                              </w:rPr>
                            </w:rPrChange>
                          </w:rPr>
                          <w:t>strongly inhibited.</w:t>
                        </w:r>
                      </w:ins>
                      <w:ins w:id="1053" w:author="Bo Shen" w:date="2023-02-02T17:30:00Z">
                        <w:r w:rsidR="00E84322" w:rsidRPr="00E17244">
                          <w:rPr>
                            <w:rFonts w:ascii="Times New Roman" w:hAnsi="Times New Roman" w:cs="Times New Roman"/>
                            <w:i w:val="0"/>
                            <w:color w:val="000000" w:themeColor="text1"/>
                            <w:rPrChange w:id="1054" w:author="Bo Shen" w:date="2023-02-03T09:58:00Z">
                              <w:rPr>
                                <w:rFonts w:ascii="Times New Roman" w:hAnsi="Times New Roman" w:cs="Times New Roman"/>
                                <w:iCs w:val="0"/>
                                <w:color w:val="000000" w:themeColor="text1"/>
                                <w:sz w:val="22"/>
                                <w:szCs w:val="22"/>
                              </w:rPr>
                            </w:rPrChange>
                          </w:rPr>
                          <w:t xml:space="preserve"> </w:t>
                        </w:r>
                      </w:ins>
                      <w:ins w:id="1055" w:author="Bo Shen" w:date="2023-02-02T17:33:00Z">
                        <w:r w:rsidR="00E84322" w:rsidRPr="00E17244">
                          <w:rPr>
                            <w:rFonts w:ascii="Times New Roman" w:hAnsi="Times New Roman" w:cs="Times New Roman"/>
                            <w:b/>
                            <w:bCs/>
                            <w:i w:val="0"/>
                            <w:color w:val="000000" w:themeColor="text1"/>
                            <w:rPrChange w:id="1056" w:author="Bo Shen" w:date="2023-02-03T09:58:00Z">
                              <w:rPr>
                                <w:rFonts w:ascii="Times New Roman" w:hAnsi="Times New Roman" w:cs="Times New Roman"/>
                                <w:iCs w:val="0"/>
                                <w:color w:val="000000" w:themeColor="text1"/>
                                <w:sz w:val="22"/>
                                <w:szCs w:val="22"/>
                              </w:rPr>
                            </w:rPrChange>
                          </w:rPr>
                          <w:t>H</w:t>
                        </w:r>
                        <w:r w:rsidR="00E84322" w:rsidRPr="00E17244">
                          <w:rPr>
                            <w:rFonts w:ascii="Times New Roman" w:hAnsi="Times New Roman" w:cs="Times New Roman"/>
                            <w:i w:val="0"/>
                            <w:color w:val="000000" w:themeColor="text1"/>
                            <w:rPrChange w:id="1057" w:author="Bo Shen" w:date="2023-02-03T09:58:00Z">
                              <w:rPr>
                                <w:rFonts w:ascii="Times New Roman" w:hAnsi="Times New Roman" w:cs="Times New Roman"/>
                                <w:iCs w:val="0"/>
                                <w:color w:val="000000" w:themeColor="text1"/>
                                <w:sz w:val="22"/>
                                <w:szCs w:val="22"/>
                              </w:rPr>
                            </w:rPrChange>
                          </w:rPr>
                          <w:t>. T</w:t>
                        </w:r>
                      </w:ins>
                      <w:ins w:id="1058" w:author="Bo Shen" w:date="2023-02-02T17:34:00Z">
                        <w:r w:rsidR="00E84322" w:rsidRPr="00E17244">
                          <w:rPr>
                            <w:rFonts w:ascii="Times New Roman" w:hAnsi="Times New Roman" w:cs="Times New Roman"/>
                            <w:i w:val="0"/>
                            <w:color w:val="000000" w:themeColor="text1"/>
                            <w:rPrChange w:id="1059" w:author="Bo Shen" w:date="2023-02-03T09:58:00Z">
                              <w:rPr>
                                <w:rFonts w:ascii="Times New Roman" w:hAnsi="Times New Roman" w:cs="Times New Roman"/>
                                <w:iCs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1060" w:author="Bo Shen" w:date="2023-02-03T09:58:00Z">
                              <w:rPr>
                                <w:rFonts w:ascii="Times New Roman" w:hAnsi="Times New Roman" w:cs="Times New Roman"/>
                                <w:i w:val="0"/>
                                <w:color w:val="000000" w:themeColor="text1"/>
                                <w:sz w:val="22"/>
                                <w:szCs w:val="22"/>
                              </w:rPr>
                            </w:rPrChange>
                          </w:rPr>
                          <w:t>D</w:t>
                        </w:r>
                        <w:r w:rsidR="00E84322" w:rsidRPr="00E17244">
                          <w:rPr>
                            <w:rFonts w:ascii="Times New Roman" w:hAnsi="Times New Roman" w:cs="Times New Roman"/>
                            <w:i w:val="0"/>
                            <w:color w:val="000000" w:themeColor="text1"/>
                            <w:rPrChange w:id="1061" w:author="Bo Shen" w:date="2023-02-03T09:58:00Z">
                              <w:rPr>
                                <w:rFonts w:ascii="Times New Roman" w:hAnsi="Times New Roman" w:cs="Times New Roman"/>
                                <w:iCs w:val="0"/>
                                <w:color w:val="000000" w:themeColor="text1"/>
                                <w:sz w:val="22"/>
                                <w:szCs w:val="22"/>
                              </w:rPr>
                            </w:rPrChange>
                          </w:rPr>
                          <w:t xml:space="preserve"> activities </w:t>
                        </w:r>
                      </w:ins>
                      <w:ins w:id="1062" w:author="Bo Shen" w:date="2023-02-02T17:35:00Z">
                        <w:r w:rsidR="00D43FFD" w:rsidRPr="00E17244">
                          <w:rPr>
                            <w:rFonts w:ascii="Times New Roman" w:hAnsi="Times New Roman" w:cs="Times New Roman"/>
                            <w:i w:val="0"/>
                            <w:color w:val="000000" w:themeColor="text1"/>
                            <w:rPrChange w:id="1063" w:author="Bo Shen" w:date="2023-02-03T09:58:00Z">
                              <w:rPr>
                                <w:rFonts w:ascii="Times New Roman" w:hAnsi="Times New Roman" w:cs="Times New Roman"/>
                                <w:iCs w:val="0"/>
                                <w:color w:val="000000" w:themeColor="text1"/>
                                <w:sz w:val="22"/>
                                <w:szCs w:val="22"/>
                              </w:rPr>
                            </w:rPrChange>
                          </w:rPr>
                          <w:t>ramp up fast</w:t>
                        </w:r>
                      </w:ins>
                      <w:ins w:id="1064" w:author="Bo Shen" w:date="2023-02-02T17:34:00Z">
                        <w:r w:rsidR="00E84322" w:rsidRPr="00E17244">
                          <w:rPr>
                            <w:rFonts w:ascii="Times New Roman" w:hAnsi="Times New Roman" w:cs="Times New Roman"/>
                            <w:i w:val="0"/>
                            <w:color w:val="000000" w:themeColor="text1"/>
                            <w:rPrChange w:id="1065" w:author="Bo Shen" w:date="2023-02-03T09:58:00Z">
                              <w:rPr>
                                <w:rFonts w:ascii="Times New Roman" w:hAnsi="Times New Roman" w:cs="Times New Roman"/>
                                <w:iCs w:val="0"/>
                                <w:color w:val="000000" w:themeColor="text1"/>
                                <w:sz w:val="22"/>
                                <w:szCs w:val="22"/>
                              </w:rPr>
                            </w:rPrChange>
                          </w:rPr>
                          <w:t xml:space="preserve"> </w:t>
                        </w:r>
                      </w:ins>
                      <w:ins w:id="1066" w:author="Bo Shen" w:date="2023-02-02T17:35:00Z">
                        <w:r w:rsidR="00D43FFD" w:rsidRPr="00E17244">
                          <w:rPr>
                            <w:rFonts w:ascii="Times New Roman" w:hAnsi="Times New Roman" w:cs="Times New Roman"/>
                            <w:i w:val="0"/>
                            <w:color w:val="000000" w:themeColor="text1"/>
                            <w:rPrChange w:id="1067" w:author="Bo Shen" w:date="2023-02-03T09:58:00Z">
                              <w:rPr>
                                <w:rFonts w:ascii="Times New Roman" w:hAnsi="Times New Roman" w:cs="Times New Roman"/>
                                <w:iCs w:val="0"/>
                                <w:color w:val="000000" w:themeColor="text1"/>
                                <w:sz w:val="22"/>
                                <w:szCs w:val="22"/>
                              </w:rPr>
                            </w:rPrChange>
                          </w:rPr>
                          <w:t>in the early stage</w:t>
                        </w:r>
                      </w:ins>
                      <w:ins w:id="1068" w:author="Bo Shen" w:date="2023-02-02T17:36:00Z">
                        <w:r w:rsidR="00D43FFD" w:rsidRPr="00E17244">
                          <w:rPr>
                            <w:rFonts w:ascii="Times New Roman" w:hAnsi="Times New Roman" w:cs="Times New Roman"/>
                            <w:i w:val="0"/>
                            <w:color w:val="000000" w:themeColor="text1"/>
                            <w:rPrChange w:id="1069" w:author="Bo Shen" w:date="2023-02-03T09:58:00Z">
                              <w:rPr>
                                <w:rFonts w:ascii="Times New Roman" w:hAnsi="Times New Roman" w:cs="Times New Roman"/>
                                <w:iCs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1070" w:author="Bo Shen" w:date="2023-02-03T09:58:00Z">
                              <w:rPr>
                                <w:rFonts w:ascii="Times New Roman" w:hAnsi="Times New Roman" w:cs="Times New Roman"/>
                                <w:i w:val="0"/>
                                <w:color w:val="000000" w:themeColor="text1"/>
                                <w:sz w:val="22"/>
                                <w:szCs w:val="22"/>
                              </w:rPr>
                            </w:rPrChange>
                          </w:rPr>
                          <w:t>D</w:t>
                        </w:r>
                        <w:r w:rsidR="00D43FFD" w:rsidRPr="00E17244">
                          <w:rPr>
                            <w:rFonts w:ascii="Times New Roman" w:hAnsi="Times New Roman" w:cs="Times New Roman"/>
                            <w:i w:val="0"/>
                            <w:color w:val="000000" w:themeColor="text1"/>
                            <w:rPrChange w:id="1071" w:author="Bo Shen" w:date="2023-02-03T09:58:00Z">
                              <w:rPr>
                                <w:rFonts w:ascii="Times New Roman" w:hAnsi="Times New Roman" w:cs="Times New Roman"/>
                                <w:iCs w:val="0"/>
                                <w:color w:val="000000" w:themeColor="text1"/>
                                <w:sz w:val="22"/>
                                <w:szCs w:val="22"/>
                              </w:rPr>
                            </w:rPrChange>
                          </w:rPr>
                          <w:t xml:space="preserve"> units do not reach a </w:t>
                        </w:r>
                      </w:ins>
                      <w:ins w:id="1072" w:author="Bo Shen" w:date="2023-02-02T17:37:00Z">
                        <w:r w:rsidR="00D43FFD" w:rsidRPr="00E17244">
                          <w:rPr>
                            <w:rFonts w:ascii="Times New Roman" w:hAnsi="Times New Roman" w:cs="Times New Roman"/>
                            <w:i w:val="0"/>
                            <w:color w:val="000000" w:themeColor="text1"/>
                            <w:rPrChange w:id="1073" w:author="Bo Shen" w:date="2023-02-03T09:58:00Z">
                              <w:rPr>
                                <w:rFonts w:ascii="Times New Roman" w:hAnsi="Times New Roman" w:cs="Times New Roman"/>
                                <w:iCs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1074" w:author="Bo Shen" w:date="2023-02-03T09:58:00Z">
                              <w:rPr>
                                <w:rFonts w:ascii="Times New Roman" w:hAnsi="Times New Roman" w:cs="Times New Roman"/>
                                <w:iCs w:val="0"/>
                                <w:color w:val="000000" w:themeColor="text1"/>
                                <w:sz w:val="21"/>
                                <w:szCs w:val="21"/>
                              </w:rPr>
                            </w:rPrChange>
                          </w:rPr>
                          <w:t xml:space="preserve">threshold, different from the </w:t>
                        </w:r>
                        <w:r w:rsidR="00D43FFD" w:rsidRPr="00E17244">
                          <w:rPr>
                            <w:rFonts w:ascii="Times New Roman" w:hAnsi="Times New Roman" w:cs="Times New Roman"/>
                            <w:i w:val="0"/>
                            <w:color w:val="000000" w:themeColor="text1"/>
                            <w:rPrChange w:id="1075" w:author="Bo Shen" w:date="2023-02-03T09:58:00Z">
                              <w:rPr>
                                <w:rFonts w:ascii="Times New Roman" w:hAnsi="Times New Roman" w:cs="Times New Roman"/>
                                <w:i w:val="0"/>
                                <w:color w:val="000000" w:themeColor="text1"/>
                                <w:sz w:val="21"/>
                                <w:szCs w:val="21"/>
                              </w:rPr>
                            </w:rPrChange>
                          </w:rPr>
                          <w:t>R</w:t>
                        </w:r>
                        <w:r w:rsidR="00D43FFD" w:rsidRPr="00E17244">
                          <w:rPr>
                            <w:rFonts w:ascii="Times New Roman" w:hAnsi="Times New Roman" w:cs="Times New Roman"/>
                            <w:i w:val="0"/>
                            <w:color w:val="000000" w:themeColor="text1"/>
                            <w:rPrChange w:id="1076"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1077" w:author="Bo Shen" w:date="2023-02-02T17:38:00Z">
                        <w:r w:rsidR="00D43FFD" w:rsidRPr="00E17244">
                          <w:rPr>
                            <w:rFonts w:ascii="Times New Roman" w:hAnsi="Times New Roman" w:cs="Times New Roman"/>
                            <w:i w:val="0"/>
                            <w:color w:val="000000" w:themeColor="text1"/>
                            <w:rPrChange w:id="1078" w:author="Bo Shen" w:date="2023-02-03T09:58:00Z">
                              <w:rPr>
                                <w:rFonts w:ascii="Times New Roman" w:hAnsi="Times New Roman" w:cs="Times New Roman"/>
                                <w:iCs w:val="0"/>
                                <w:color w:val="000000" w:themeColor="text1"/>
                                <w:sz w:val="21"/>
                                <w:szCs w:val="21"/>
                              </w:rPr>
                            </w:rPrChange>
                          </w:rPr>
                          <w:t xml:space="preserve">, indicating stronger disinhibition </w:t>
                        </w:r>
                      </w:ins>
                      <w:ins w:id="1079" w:author="Bo Shen" w:date="2023-02-02T17:45:00Z">
                        <w:r w:rsidR="00CD0ADA" w:rsidRPr="00E17244">
                          <w:rPr>
                            <w:rFonts w:ascii="Times New Roman" w:hAnsi="Times New Roman" w:cs="Times New Roman"/>
                            <w:i w:val="0"/>
                            <w:color w:val="000000" w:themeColor="text1"/>
                            <w:rPrChange w:id="1080" w:author="Bo Shen" w:date="2023-02-03T09:58:00Z">
                              <w:rPr>
                                <w:rFonts w:ascii="Times New Roman" w:hAnsi="Times New Roman" w:cs="Times New Roman"/>
                                <w:i w:val="0"/>
                                <w:color w:val="000000" w:themeColor="text1"/>
                                <w:sz w:val="20"/>
                                <w:szCs w:val="20"/>
                              </w:rPr>
                            </w:rPrChange>
                          </w:rPr>
                          <w:t>to</w:t>
                        </w:r>
                      </w:ins>
                      <w:ins w:id="1081" w:author="Bo Shen" w:date="2023-02-02T17:38:00Z">
                        <w:r w:rsidR="00D43FFD" w:rsidRPr="00E17244">
                          <w:rPr>
                            <w:rFonts w:ascii="Times New Roman" w:hAnsi="Times New Roman" w:cs="Times New Roman"/>
                            <w:i w:val="0"/>
                            <w:color w:val="000000" w:themeColor="text1"/>
                            <w:rPrChange w:id="1082"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1083" w:author="Bo Shen" w:date="2023-02-02T17:37:00Z">
                        <w:r w:rsidR="00D43FFD" w:rsidRPr="00E17244">
                          <w:rPr>
                            <w:rFonts w:ascii="Times New Roman" w:hAnsi="Times New Roman" w:cs="Times New Roman"/>
                            <w:i w:val="0"/>
                            <w:color w:val="000000" w:themeColor="text1"/>
                            <w:rPrChange w:id="1084" w:author="Bo Shen" w:date="2023-02-03T09:58:00Z">
                              <w:rPr>
                                <w:rFonts w:ascii="Times New Roman" w:hAnsi="Times New Roman" w:cs="Times New Roman"/>
                                <w:iCs w:val="0"/>
                                <w:color w:val="000000" w:themeColor="text1"/>
                                <w:sz w:val="21"/>
                                <w:szCs w:val="21"/>
                              </w:rPr>
                            </w:rPrChange>
                          </w:rPr>
                          <w:t xml:space="preserve"> </w:t>
                        </w:r>
                      </w:ins>
                      <w:ins w:id="1085" w:author="Bo Shen" w:date="2023-02-02T17:33:00Z">
                        <w:r w:rsidR="00E84322" w:rsidRPr="00E17244">
                          <w:rPr>
                            <w:rFonts w:ascii="Times New Roman" w:hAnsi="Times New Roman" w:cs="Times New Roman"/>
                            <w:b/>
                            <w:bCs/>
                            <w:i w:val="0"/>
                            <w:color w:val="000000" w:themeColor="text1"/>
                            <w:rPrChange w:id="1086" w:author="Bo Shen" w:date="2023-02-03T09:58:00Z">
                              <w:rPr>
                                <w:rFonts w:ascii="Times New Roman" w:hAnsi="Times New Roman" w:cs="Times New Roman"/>
                                <w:iCs w:val="0"/>
                                <w:color w:val="000000" w:themeColor="text1"/>
                                <w:sz w:val="22"/>
                                <w:szCs w:val="22"/>
                              </w:rPr>
                            </w:rPrChange>
                          </w:rPr>
                          <w:t>I</w:t>
                        </w:r>
                        <w:r w:rsidR="00E84322" w:rsidRPr="00E17244">
                          <w:rPr>
                            <w:rFonts w:ascii="Times New Roman" w:hAnsi="Times New Roman" w:cs="Times New Roman"/>
                            <w:i w:val="0"/>
                            <w:color w:val="000000" w:themeColor="text1"/>
                            <w:rPrChange w:id="1087" w:author="Bo Shen" w:date="2023-02-03T09:58:00Z">
                              <w:rPr>
                                <w:rFonts w:ascii="Times New Roman" w:hAnsi="Times New Roman" w:cs="Times New Roman"/>
                                <w:iCs w:val="0"/>
                                <w:color w:val="000000" w:themeColor="text1"/>
                                <w:sz w:val="22"/>
                                <w:szCs w:val="22"/>
                              </w:rPr>
                            </w:rPrChange>
                          </w:rPr>
                          <w:t>.</w:t>
                        </w:r>
                      </w:ins>
                      <w:ins w:id="1088" w:author="Bo Shen" w:date="2023-02-02T17:45:00Z">
                        <w:r w:rsidR="00CD0ADA" w:rsidRPr="00E17244">
                          <w:rPr>
                            <w:rFonts w:ascii="Times New Roman" w:hAnsi="Times New Roman" w:cs="Times New Roman"/>
                            <w:i w:val="0"/>
                            <w:color w:val="000000" w:themeColor="text1"/>
                            <w:rPrChange w:id="1089" w:author="Bo Shen" w:date="2023-02-03T09:58:00Z">
                              <w:rPr>
                                <w:rFonts w:ascii="Times New Roman" w:hAnsi="Times New Roman" w:cs="Times New Roman"/>
                                <w:i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1090" w:author="Bo Shen" w:date="2023-02-03T09:58:00Z">
                              <w:rPr>
                                <w:rFonts w:ascii="Times New Roman" w:hAnsi="Times New Roman" w:cs="Times New Roman"/>
                                <w:iCs w:val="0"/>
                                <w:color w:val="000000" w:themeColor="text1"/>
                                <w:sz w:val="20"/>
                                <w:szCs w:val="20"/>
                              </w:rPr>
                            </w:rPrChange>
                          </w:rPr>
                          <w:t>E</w:t>
                        </w:r>
                        <w:r w:rsidR="00CD0ADA" w:rsidRPr="00E17244">
                          <w:rPr>
                            <w:rFonts w:ascii="Times New Roman" w:hAnsi="Times New Roman" w:cs="Times New Roman"/>
                            <w:i w:val="0"/>
                            <w:color w:val="000000" w:themeColor="text1"/>
                            <w:rPrChange w:id="1091" w:author="Bo Shen" w:date="2023-02-03T09:58:00Z">
                              <w:rPr>
                                <w:rFonts w:ascii="Times New Roman" w:hAnsi="Times New Roman" w:cs="Times New Roman"/>
                                <w:i w:val="0"/>
                                <w:color w:val="000000" w:themeColor="text1"/>
                                <w:sz w:val="20"/>
                                <w:szCs w:val="20"/>
                              </w:rPr>
                            </w:rPrChange>
                          </w:rPr>
                          <w:t>)</w:t>
                        </w:r>
                      </w:ins>
                      <w:ins w:id="1092" w:author="Bo Shen" w:date="2023-02-02T17:46:00Z">
                        <w:r w:rsidR="00D067BE" w:rsidRPr="00E17244">
                          <w:rPr>
                            <w:rFonts w:ascii="Times New Roman" w:hAnsi="Times New Roman" w:cs="Times New Roman"/>
                            <w:i w:val="0"/>
                            <w:color w:val="000000" w:themeColor="text1"/>
                            <w:rPrChange w:id="1093" w:author="Bo Shen" w:date="2023-02-03T09:58:00Z">
                              <w:rPr>
                                <w:rFonts w:ascii="Times New Roman" w:hAnsi="Times New Roman" w:cs="Times New Roman"/>
                                <w:i w:val="0"/>
                                <w:color w:val="000000" w:themeColor="text1"/>
                                <w:sz w:val="20"/>
                                <w:szCs w:val="20"/>
                              </w:rPr>
                            </w:rPrChange>
                          </w:rPr>
                          <w:t xml:space="preserve">, </w:t>
                        </w:r>
                      </w:ins>
                      <w:ins w:id="1094" w:author="Bo Shen" w:date="2023-02-02T17:33:00Z">
                        <w:r w:rsidR="00E84322" w:rsidRPr="00E17244">
                          <w:rPr>
                            <w:rFonts w:ascii="Times New Roman" w:hAnsi="Times New Roman" w:cs="Times New Roman"/>
                            <w:i w:val="0"/>
                            <w:color w:val="000000" w:themeColor="text1"/>
                            <w:rPrChange w:id="1095" w:author="Bo Shen" w:date="2023-02-03T09:58:00Z">
                              <w:rPr>
                                <w:rFonts w:ascii="Times New Roman" w:hAnsi="Times New Roman" w:cs="Times New Roman"/>
                                <w:iCs w:val="0"/>
                                <w:color w:val="000000" w:themeColor="text1"/>
                                <w:sz w:val="22"/>
                                <w:szCs w:val="22"/>
                              </w:rPr>
                            </w:rPrChange>
                          </w:rPr>
                          <w:t xml:space="preserve"> </w:t>
                        </w:r>
                      </w:ins>
                      <w:ins w:id="1096" w:author="Bo Shen" w:date="2023-02-02T17:46:00Z">
                        <w:r w:rsidR="00D067BE" w:rsidRPr="00E17244">
                          <w:rPr>
                            <w:rFonts w:ascii="Times New Roman" w:hAnsi="Times New Roman" w:cs="Times New Roman"/>
                            <w:i w:val="0"/>
                            <w:color w:val="000000" w:themeColor="text1"/>
                            <w:rPrChange w:id="1097" w:author="Bo Shen" w:date="2023-02-03T09:58:00Z">
                              <w:rPr>
                                <w:rFonts w:ascii="Times New Roman" w:hAnsi="Times New Roman" w:cs="Times New Roman"/>
                                <w:i w:val="0"/>
                                <w:color w:val="000000" w:themeColor="text1"/>
                                <w:sz w:val="20"/>
                                <w:szCs w:val="20"/>
                              </w:rPr>
                            </w:rPrChange>
                          </w:rPr>
                          <w:t>t</w:t>
                        </w:r>
                      </w:ins>
                      <w:ins w:id="1098" w:author="Bo Shen" w:date="2023-02-02T17:38:00Z">
                        <w:r w:rsidR="00D43FFD" w:rsidRPr="00E17244">
                          <w:rPr>
                            <w:rFonts w:ascii="Times New Roman" w:hAnsi="Times New Roman" w:cs="Times New Roman"/>
                            <w:i w:val="0"/>
                            <w:color w:val="000000" w:themeColor="text1"/>
                            <w:rPrChange w:id="1099" w:author="Bo Shen" w:date="2023-02-03T09:58:00Z">
                              <w:rPr>
                                <w:rFonts w:ascii="Times New Roman" w:hAnsi="Times New Roman" w:cs="Times New Roman"/>
                                <w:iCs w:val="0"/>
                                <w:color w:val="000000" w:themeColor="text1"/>
                                <w:sz w:val="21"/>
                                <w:szCs w:val="21"/>
                              </w:rPr>
                            </w:rPrChange>
                          </w:rPr>
                          <w:t xml:space="preserve">he </w:t>
                        </w:r>
                      </w:ins>
                      <w:ins w:id="1100" w:author="Bo Shen" w:date="2023-02-02T17:46:00Z">
                        <w:r w:rsidR="00D067BE" w:rsidRPr="00E17244">
                          <w:rPr>
                            <w:rFonts w:ascii="Times New Roman" w:hAnsi="Times New Roman" w:cs="Times New Roman"/>
                            <w:i w:val="0"/>
                            <w:color w:val="000000" w:themeColor="text1"/>
                            <w:rPrChange w:id="1101" w:author="Bo Shen" w:date="2023-02-03T09:58:00Z">
                              <w:rPr>
                                <w:rFonts w:ascii="Times New Roman" w:hAnsi="Times New Roman" w:cs="Times New Roman"/>
                                <w:i w:val="0"/>
                                <w:color w:val="000000" w:themeColor="text1"/>
                                <w:sz w:val="20"/>
                                <w:szCs w:val="20"/>
                              </w:rPr>
                            </w:rPrChange>
                          </w:rPr>
                          <w:t xml:space="preserve">chosen </w:t>
                        </w:r>
                      </w:ins>
                      <w:ins w:id="1102" w:author="Bo Shen" w:date="2023-02-02T17:38:00Z">
                        <w:r w:rsidR="00D43FFD" w:rsidRPr="00BE03EB">
                          <w:rPr>
                            <w:rFonts w:ascii="Times New Roman" w:hAnsi="Times New Roman" w:cs="Times New Roman"/>
                            <w:iCs w:val="0"/>
                            <w:color w:val="000000" w:themeColor="text1"/>
                            <w:rPrChange w:id="1103" w:author="Bo Shen" w:date="2023-02-03T09:59:00Z">
                              <w:rPr>
                                <w:rFonts w:ascii="Times New Roman" w:hAnsi="Times New Roman" w:cs="Times New Roman"/>
                                <w:i w:val="0"/>
                                <w:color w:val="000000" w:themeColor="text1"/>
                                <w:sz w:val="21"/>
                                <w:szCs w:val="21"/>
                              </w:rPr>
                            </w:rPrChange>
                          </w:rPr>
                          <w:t>D</w:t>
                        </w:r>
                        <w:r w:rsidR="00D43FFD" w:rsidRPr="00E17244">
                          <w:rPr>
                            <w:rFonts w:ascii="Times New Roman" w:hAnsi="Times New Roman" w:cs="Times New Roman"/>
                            <w:i w:val="0"/>
                            <w:color w:val="000000" w:themeColor="text1"/>
                            <w:rPrChange w:id="1104" w:author="Bo Shen" w:date="2023-02-03T09:58:00Z">
                              <w:rPr>
                                <w:rFonts w:ascii="Times New Roman" w:hAnsi="Times New Roman" w:cs="Times New Roman"/>
                                <w:iCs w:val="0"/>
                                <w:color w:val="000000" w:themeColor="text1"/>
                                <w:sz w:val="21"/>
                                <w:szCs w:val="21"/>
                              </w:rPr>
                            </w:rPrChange>
                          </w:rPr>
                          <w:t xml:space="preserve"> </w:t>
                        </w:r>
                      </w:ins>
                      <w:ins w:id="1105" w:author="Bo Shen" w:date="2023-02-02T17:46:00Z">
                        <w:r w:rsidR="00D067BE" w:rsidRPr="00E17244">
                          <w:rPr>
                            <w:rFonts w:ascii="Times New Roman" w:hAnsi="Times New Roman" w:cs="Times New Roman"/>
                            <w:i w:val="0"/>
                            <w:color w:val="000000" w:themeColor="text1"/>
                            <w:rPrChange w:id="1106" w:author="Bo Shen" w:date="2023-02-03T09:58:00Z">
                              <w:rPr>
                                <w:rFonts w:ascii="Times New Roman" w:hAnsi="Times New Roman" w:cs="Times New Roman"/>
                                <w:i w:val="0"/>
                                <w:color w:val="000000" w:themeColor="text1"/>
                                <w:sz w:val="20"/>
                                <w:szCs w:val="20"/>
                              </w:rPr>
                            </w:rPrChange>
                          </w:rPr>
                          <w:t>activities</w:t>
                        </w:r>
                      </w:ins>
                      <w:ins w:id="1107" w:author="Bo Shen" w:date="2023-02-02T17:47:00Z">
                        <w:r w:rsidR="00D067BE" w:rsidRPr="00E17244">
                          <w:rPr>
                            <w:rFonts w:ascii="Times New Roman" w:hAnsi="Times New Roman" w:cs="Times New Roman"/>
                            <w:i w:val="0"/>
                            <w:color w:val="000000" w:themeColor="text1"/>
                            <w:rPrChange w:id="1108" w:author="Bo Shen" w:date="2023-02-03T09:58:00Z">
                              <w:rPr>
                                <w:rFonts w:ascii="Times New Roman" w:hAnsi="Times New Roman" w:cs="Times New Roman"/>
                                <w:i w:val="0"/>
                                <w:color w:val="000000" w:themeColor="text1"/>
                                <w:sz w:val="20"/>
                                <w:szCs w:val="20"/>
                              </w:rPr>
                            </w:rPrChange>
                          </w:rPr>
                          <w:t xml:space="preserve"> are</w:t>
                        </w:r>
                      </w:ins>
                      <w:ins w:id="1109" w:author="Bo Shen" w:date="2023-02-02T17:46:00Z">
                        <w:r w:rsidR="00D067BE" w:rsidRPr="00E17244">
                          <w:rPr>
                            <w:rFonts w:ascii="Times New Roman" w:hAnsi="Times New Roman" w:cs="Times New Roman"/>
                            <w:i w:val="0"/>
                            <w:color w:val="000000" w:themeColor="text1"/>
                            <w:rPrChange w:id="1110" w:author="Bo Shen" w:date="2023-02-03T09:58:00Z">
                              <w:rPr>
                                <w:rFonts w:ascii="Times New Roman" w:hAnsi="Times New Roman" w:cs="Times New Roman"/>
                                <w:i w:val="0"/>
                                <w:color w:val="000000" w:themeColor="text1"/>
                                <w:sz w:val="20"/>
                                <w:szCs w:val="20"/>
                              </w:rPr>
                            </w:rPrChange>
                          </w:rPr>
                          <w:t xml:space="preserve"> </w:t>
                        </w:r>
                      </w:ins>
                      <w:ins w:id="1111" w:author="Bo Shen" w:date="2023-02-02T17:47:00Z">
                        <w:r w:rsidR="00D067BE" w:rsidRPr="00E17244">
                          <w:rPr>
                            <w:rFonts w:ascii="Times New Roman" w:hAnsi="Times New Roman" w:cs="Times New Roman"/>
                            <w:i w:val="0"/>
                            <w:color w:val="000000" w:themeColor="text1"/>
                            <w:rPrChange w:id="1112" w:author="Bo Shen" w:date="2023-02-03T09:58:00Z">
                              <w:rPr>
                                <w:rFonts w:ascii="Times New Roman" w:hAnsi="Times New Roman" w:cs="Times New Roman"/>
                                <w:i w:val="0"/>
                                <w:color w:val="000000" w:themeColor="text1"/>
                                <w:sz w:val="20"/>
                                <w:szCs w:val="20"/>
                              </w:rPr>
                            </w:rPrChange>
                          </w:rPr>
                          <w:t>barely tuned</w:t>
                        </w:r>
                      </w:ins>
                      <w:ins w:id="1113" w:author="Bo Shen" w:date="2023-02-02T17:39:00Z">
                        <w:r w:rsidR="00D43FFD" w:rsidRPr="00E17244">
                          <w:rPr>
                            <w:rFonts w:ascii="Times New Roman" w:hAnsi="Times New Roman" w:cs="Times New Roman"/>
                            <w:i w:val="0"/>
                            <w:color w:val="000000" w:themeColor="text1"/>
                            <w:rPrChange w:id="1114" w:author="Bo Shen" w:date="2023-02-03T09:58:00Z">
                              <w:rPr>
                                <w:rFonts w:ascii="Times New Roman" w:hAnsi="Times New Roman" w:cs="Times New Roman"/>
                                <w:iCs w:val="0"/>
                                <w:color w:val="000000" w:themeColor="text1"/>
                                <w:sz w:val="21"/>
                                <w:szCs w:val="21"/>
                              </w:rPr>
                            </w:rPrChange>
                          </w:rPr>
                          <w:t xml:space="preserve"> </w:t>
                        </w:r>
                      </w:ins>
                      <w:ins w:id="1115" w:author="Bo Shen" w:date="2023-02-02T17:47:00Z">
                        <w:r w:rsidR="00D067BE" w:rsidRPr="00E17244">
                          <w:rPr>
                            <w:rFonts w:ascii="Times New Roman" w:hAnsi="Times New Roman" w:cs="Times New Roman"/>
                            <w:i w:val="0"/>
                            <w:color w:val="000000" w:themeColor="text1"/>
                            <w:rPrChange w:id="1116" w:author="Bo Shen" w:date="2023-02-03T09:58:00Z">
                              <w:rPr>
                                <w:rFonts w:ascii="Times New Roman" w:hAnsi="Times New Roman" w:cs="Times New Roman"/>
                                <w:i w:val="0"/>
                                <w:color w:val="000000" w:themeColor="text1"/>
                                <w:sz w:val="20"/>
                                <w:szCs w:val="20"/>
                              </w:rPr>
                            </w:rPrChange>
                          </w:rPr>
                          <w:t>to</w:t>
                        </w:r>
                      </w:ins>
                      <w:ins w:id="1117" w:author="Bo Shen" w:date="2023-02-02T17:39:00Z">
                        <w:r w:rsidR="00D43FFD" w:rsidRPr="00E17244">
                          <w:rPr>
                            <w:rFonts w:ascii="Times New Roman" w:hAnsi="Times New Roman" w:cs="Times New Roman"/>
                            <w:i w:val="0"/>
                            <w:color w:val="000000" w:themeColor="text1"/>
                            <w:rPrChange w:id="1118" w:author="Bo Shen" w:date="2023-02-03T09:58:00Z">
                              <w:rPr>
                                <w:rFonts w:ascii="Times New Roman" w:hAnsi="Times New Roman" w:cs="Times New Roman"/>
                                <w:iCs w:val="0"/>
                                <w:color w:val="000000" w:themeColor="text1"/>
                                <w:sz w:val="21"/>
                                <w:szCs w:val="21"/>
                              </w:rPr>
                            </w:rPrChange>
                          </w:rPr>
                          <w:t xml:space="preserve"> input strength</w:t>
                        </w:r>
                      </w:ins>
                      <w:ins w:id="1119" w:author="Bo Shen" w:date="2023-02-02T17:46:00Z">
                        <w:r w:rsidR="00D067BE" w:rsidRPr="00E17244">
                          <w:rPr>
                            <w:rFonts w:ascii="Times New Roman" w:hAnsi="Times New Roman" w:cs="Times New Roman"/>
                            <w:i w:val="0"/>
                            <w:color w:val="000000" w:themeColor="text1"/>
                            <w:rPrChange w:id="1120" w:author="Bo Shen" w:date="2023-02-03T09:58:00Z">
                              <w:rPr>
                                <w:rFonts w:ascii="Times New Roman" w:hAnsi="Times New Roman" w:cs="Times New Roman"/>
                                <w:i w:val="0"/>
                                <w:color w:val="000000" w:themeColor="text1"/>
                                <w:sz w:val="20"/>
                                <w:szCs w:val="20"/>
                              </w:rPr>
                            </w:rPrChange>
                          </w:rPr>
                          <w:t xml:space="preserve">, the unchosen </w:t>
                        </w:r>
                        <w:r w:rsidR="00D067BE" w:rsidRPr="00BE03EB">
                          <w:rPr>
                            <w:rFonts w:ascii="Times New Roman" w:hAnsi="Times New Roman" w:cs="Times New Roman"/>
                            <w:iCs w:val="0"/>
                            <w:color w:val="000000" w:themeColor="text1"/>
                            <w:rPrChange w:id="1121"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2" w:author="Bo Shen" w:date="2023-02-03T09:58:00Z">
                              <w:rPr>
                                <w:rFonts w:ascii="Times New Roman" w:hAnsi="Times New Roman" w:cs="Times New Roman"/>
                                <w:i w:val="0"/>
                                <w:color w:val="000000" w:themeColor="text1"/>
                                <w:sz w:val="20"/>
                                <w:szCs w:val="20"/>
                              </w:rPr>
                            </w:rPrChange>
                          </w:rPr>
                          <w:t xml:space="preserve"> activities </w:t>
                        </w:r>
                      </w:ins>
                      <w:ins w:id="1123" w:author="Bo Shen" w:date="2023-02-02T17:47:00Z">
                        <w:r w:rsidR="00D067BE" w:rsidRPr="00E17244">
                          <w:rPr>
                            <w:rFonts w:ascii="Times New Roman" w:hAnsi="Times New Roman" w:cs="Times New Roman"/>
                            <w:i w:val="0"/>
                            <w:color w:val="000000" w:themeColor="text1"/>
                            <w:rPrChange w:id="1124" w:author="Bo Shen" w:date="2023-02-03T09:58:00Z">
                              <w:rPr>
                                <w:rFonts w:ascii="Times New Roman" w:hAnsi="Times New Roman" w:cs="Times New Roman"/>
                                <w:i w:val="0"/>
                                <w:color w:val="000000" w:themeColor="text1"/>
                                <w:sz w:val="20"/>
                                <w:szCs w:val="20"/>
                              </w:rPr>
                            </w:rPrChange>
                          </w:rPr>
                          <w:t>are more strongly tuned to input strength</w:t>
                        </w:r>
                      </w:ins>
                      <w:ins w:id="1125" w:author="Bo Shen" w:date="2023-02-02T17:48:00Z">
                        <w:r w:rsidR="00D067BE" w:rsidRPr="00E17244">
                          <w:rPr>
                            <w:rFonts w:ascii="Times New Roman" w:hAnsi="Times New Roman" w:cs="Times New Roman"/>
                            <w:i w:val="0"/>
                            <w:color w:val="000000" w:themeColor="text1"/>
                            <w:rPrChange w:id="1126" w:author="Bo Shen" w:date="2023-02-03T09:58:00Z">
                              <w:rPr>
                                <w:rFonts w:ascii="Times New Roman" w:hAnsi="Times New Roman" w:cs="Times New Roman"/>
                                <w:i w:val="0"/>
                                <w:color w:val="000000" w:themeColor="text1"/>
                                <w:sz w:val="20"/>
                                <w:szCs w:val="20"/>
                              </w:rPr>
                            </w:rPrChange>
                          </w:rPr>
                          <w:t xml:space="preserve">; at the time of model choice, </w:t>
                        </w:r>
                        <w:r w:rsidR="00D067BE" w:rsidRPr="005F43BB">
                          <w:rPr>
                            <w:rFonts w:ascii="Times New Roman" w:hAnsi="Times New Roman" w:cs="Times New Roman"/>
                            <w:iCs w:val="0"/>
                            <w:color w:val="000000" w:themeColor="text1"/>
                            <w:rPrChange w:id="1127"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8" w:author="Bo Shen" w:date="2023-02-03T09:58:00Z">
                              <w:rPr>
                                <w:rFonts w:ascii="Times New Roman" w:hAnsi="Times New Roman" w:cs="Times New Roman"/>
                                <w:i w:val="0"/>
                                <w:color w:val="000000" w:themeColor="text1"/>
                                <w:sz w:val="20"/>
                                <w:szCs w:val="20"/>
                              </w:rPr>
                            </w:rPrChange>
                          </w:rPr>
                          <w:t xml:space="preserve"> units with smaller input difference </w:t>
                        </w:r>
                      </w:ins>
                      <w:ins w:id="1129" w:author="Bo Shen" w:date="2023-02-03T09:59:00Z">
                        <w:r w:rsidR="00ED35AA">
                          <w:rPr>
                            <w:rFonts w:ascii="Times New Roman" w:hAnsi="Times New Roman" w:cs="Times New Roman"/>
                            <w:i w:val="0"/>
                            <w:color w:val="000000" w:themeColor="text1"/>
                          </w:rPr>
                          <w:t xml:space="preserve">(i.e., longer RT) </w:t>
                        </w:r>
                      </w:ins>
                      <w:ins w:id="1130" w:author="Bo Shen" w:date="2023-02-02T17:48:00Z">
                        <w:r w:rsidR="00D067BE" w:rsidRPr="00E17244">
                          <w:rPr>
                            <w:rFonts w:ascii="Times New Roman" w:hAnsi="Times New Roman" w:cs="Times New Roman"/>
                            <w:i w:val="0"/>
                            <w:color w:val="000000" w:themeColor="text1"/>
                            <w:rPrChange w:id="1131" w:author="Bo Shen" w:date="2023-02-03T09:58:00Z">
                              <w:rPr>
                                <w:rFonts w:ascii="Times New Roman" w:hAnsi="Times New Roman" w:cs="Times New Roman"/>
                                <w:i w:val="0"/>
                                <w:color w:val="000000" w:themeColor="text1"/>
                                <w:sz w:val="20"/>
                                <w:szCs w:val="20"/>
                              </w:rPr>
                            </w:rPrChange>
                          </w:rPr>
                          <w:t>activate</w:t>
                        </w:r>
                      </w:ins>
                      <w:ins w:id="1132" w:author="Bo Shen" w:date="2023-02-02T17:49:00Z">
                        <w:r w:rsidR="00D067BE" w:rsidRPr="00E17244">
                          <w:rPr>
                            <w:rFonts w:ascii="Times New Roman" w:hAnsi="Times New Roman" w:cs="Times New Roman"/>
                            <w:i w:val="0"/>
                            <w:color w:val="000000" w:themeColor="text1"/>
                            <w:rPrChange w:id="1133" w:author="Bo Shen" w:date="2023-02-03T09:58:00Z">
                              <w:rPr>
                                <w:rFonts w:ascii="Times New Roman" w:hAnsi="Times New Roman" w:cs="Times New Roman"/>
                                <w:i w:val="0"/>
                                <w:color w:val="000000" w:themeColor="text1"/>
                                <w:sz w:val="20"/>
                                <w:szCs w:val="20"/>
                              </w:rPr>
                            </w:rPrChange>
                          </w:rPr>
                          <w:t xml:space="preserve"> more</w:t>
                        </w:r>
                      </w:ins>
                      <w:ins w:id="1134" w:author="Bo Shen" w:date="2023-02-02T17:48:00Z">
                        <w:r w:rsidR="00D067BE" w:rsidRPr="00E17244">
                          <w:rPr>
                            <w:rFonts w:ascii="Times New Roman" w:hAnsi="Times New Roman" w:cs="Times New Roman"/>
                            <w:i w:val="0"/>
                            <w:color w:val="000000" w:themeColor="text1"/>
                            <w:rPrChange w:id="1135" w:author="Bo Shen" w:date="2023-02-03T09:58:00Z">
                              <w:rPr>
                                <w:rFonts w:ascii="Times New Roman" w:hAnsi="Times New Roman" w:cs="Times New Roman"/>
                                <w:i w:val="0"/>
                                <w:color w:val="000000" w:themeColor="text1"/>
                                <w:sz w:val="20"/>
                                <w:szCs w:val="20"/>
                              </w:rPr>
                            </w:rPrChange>
                          </w:rPr>
                          <w:t xml:space="preserve"> strongly</w:t>
                        </w:r>
                      </w:ins>
                      <w:ins w:id="1136" w:author="Bo Shen" w:date="2023-02-02T17:49:00Z">
                        <w:r w:rsidR="00D067BE" w:rsidRPr="00E17244">
                          <w:rPr>
                            <w:rFonts w:ascii="Times New Roman" w:hAnsi="Times New Roman" w:cs="Times New Roman"/>
                            <w:i w:val="0"/>
                            <w:color w:val="000000" w:themeColor="text1"/>
                            <w:rPrChange w:id="1137"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1138" w:author="Bo Shen" w:date="2023-02-02T17:13:00Z">
                        <w:r w:rsidRPr="00E17244" w:rsidDel="007E1654">
                          <w:rPr>
                            <w:rFonts w:ascii="Times New Roman" w:hAnsi="Times New Roman" w:cs="Times New Roman"/>
                            <w:i w:val="0"/>
                            <w:rPrChange w:id="1139" w:author="Bo Shen" w:date="2023-02-03T09:58:00Z">
                              <w:rPr>
                                <w:rFonts w:ascii="Times New Roman" w:hAnsi="Times New Roman" w:cs="Times New Roman"/>
                                <w:iCs w:val="0"/>
                                <w:color w:val="000000" w:themeColor="text1"/>
                              </w:rPr>
                            </w:rPrChange>
                          </w:rPr>
                          <w:delText xml:space="preserve"> Consistent with empirical findings, </w:delText>
                        </w:r>
                      </w:del>
                      <w:del w:id="1140" w:author="Bo Shen" w:date="2023-02-02T17:12:00Z">
                        <w:r w:rsidRPr="00E17244" w:rsidDel="007E1654">
                          <w:rPr>
                            <w:rFonts w:ascii="Times New Roman" w:hAnsi="Times New Roman" w:cs="Times New Roman"/>
                            <w:i w:val="0"/>
                            <w:rPrChange w:id="1141"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1142" w:author="Bo Shen" w:date="2023-02-02T17:13:00Z">
                        <w:r w:rsidRPr="00E17244" w:rsidDel="007E1654">
                          <w:rPr>
                            <w:rFonts w:ascii="Times New Roman" w:hAnsi="Times New Roman" w:cs="Times New Roman"/>
                            <w:i w:val="0"/>
                            <w:rPrChange w:id="1143"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1144"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 w:val="0"/>
                            <w:rPrChange w:id="1145"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1146"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 w:val="0"/>
                            <w:rPrChange w:id="1147"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 w:val="0"/>
                            <w:rPrChange w:id="1148"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 w:val="0"/>
                            <w:rPrChange w:id="1149" w:author="Bo Shen" w:date="2023-02-03T09:58:00Z">
                              <w:rPr>
                                <w:rFonts w:ascii="Times New Roman" w:hAnsi="Times New Roman" w:cs="Times New Roman"/>
                                <w:iCs w:val="0"/>
                                <w:color w:val="000000" w:themeColor="text1"/>
                              </w:rPr>
                            </w:rPrChange>
                          </w:rPr>
                          <w:delText>.</w:delText>
                        </w:r>
                      </w:del>
                    </w:p>
                    <w:p w14:paraId="64B105F1" w14:textId="77777777" w:rsidR="009F0487" w:rsidRPr="00E17244" w:rsidRDefault="009F0487">
                      <w:pPr>
                        <w:pStyle w:val="Caption"/>
                        <w:jc w:val="both"/>
                        <w:rPr>
                          <w:i w:val="0"/>
                          <w:sz w:val="16"/>
                          <w:szCs w:val="16"/>
                          <w:rPrChange w:id="1150" w:author="Bo Shen" w:date="2023-02-03T09:58:00Z">
                            <w:rPr/>
                          </w:rPrChange>
                        </w:rPr>
                        <w:pPrChange w:id="1151" w:author="Bo Shen" w:date="2023-02-02T17:20:00Z">
                          <w:pPr/>
                        </w:pPrChange>
                      </w:pPr>
                    </w:p>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756"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7821F45D">
                <wp:simplePos x="0" y="0"/>
                <wp:positionH relativeFrom="column">
                  <wp:posOffset>-508000</wp:posOffset>
                </wp:positionH>
                <wp:positionV relativeFrom="paragraph">
                  <wp:posOffset>14456</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757"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6"/>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758"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759"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760" w:author="Bo Shen" w:date="2023-01-26T16:42:00Z">
                              <w:r w:rsidR="00CA42B8">
                                <w:rPr>
                                  <w:rFonts w:ascii="Times New Roman" w:hAnsi="Times New Roman" w:cs="Times New Roman"/>
                                </w:rPr>
                                <w:t xml:space="preserve">oodness of fitting of LDDM to </w:t>
                              </w:r>
                            </w:ins>
                            <w:ins w:id="761"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762" w:author="Bo Shen" w:date="2023-01-26T16:42:00Z">
                              <w:r w:rsidR="00CA42B8">
                                <w:rPr>
                                  <w:rFonts w:ascii="Times New Roman" w:hAnsi="Times New Roman" w:cs="Times New Roman"/>
                                </w:rPr>
                                <w:t xml:space="preserve"> </w:t>
                              </w:r>
                            </w:ins>
                            <w:ins w:id="763" w:author="Bo Shen" w:date="2023-01-26T16:43:00Z">
                              <w:r w:rsidR="00CA42B8">
                                <w:rPr>
                                  <w:rFonts w:ascii="Times New Roman" w:hAnsi="Times New Roman" w:cs="Times New Roman"/>
                                </w:rPr>
                                <w:t>over</w:t>
                              </w:r>
                            </w:ins>
                            <w:ins w:id="764" w:author="Bo Shen" w:date="2023-01-26T16:42:00Z">
                              <w:r w:rsidR="00CA42B8">
                                <w:rPr>
                                  <w:rFonts w:ascii="Times New Roman" w:hAnsi="Times New Roman" w:cs="Times New Roman"/>
                                </w:rPr>
                                <w:t xml:space="preserve"> </w:t>
                              </w:r>
                            </w:ins>
                            <w:ins w:id="765" w:author="Bo Shen" w:date="2023-01-26T17:14:00Z">
                              <w:r w:rsidR="00AA6167">
                                <w:rPr>
                                  <w:rFonts w:ascii="Times New Roman" w:hAnsi="Times New Roman" w:cs="Times New Roman"/>
                                </w:rPr>
                                <w:t>the</w:t>
                              </w:r>
                            </w:ins>
                            <w:ins w:id="766" w:author="Bo Shen" w:date="2023-01-26T16:43:00Z">
                              <w:r w:rsidR="00CA42B8">
                                <w:rPr>
                                  <w:rFonts w:ascii="Times New Roman" w:hAnsi="Times New Roman" w:cs="Times New Roman"/>
                                </w:rPr>
                                <w:t xml:space="preserve"> regimes</w:t>
                              </w:r>
                            </w:ins>
                            <w:ins w:id="767" w:author="Bo Shen" w:date="2023-01-26T16:44:00Z">
                              <w:r w:rsidR="00CA42B8">
                                <w:rPr>
                                  <w:rFonts w:ascii="Times New Roman" w:hAnsi="Times New Roman" w:cs="Times New Roman"/>
                                </w:rPr>
                                <w:t xml:space="preserve"> of</w:t>
                              </w:r>
                            </w:ins>
                            <w:ins w:id="768" w:author="Bo Shen" w:date="2023-01-26T16:43:00Z">
                              <w:r w:rsidR="00CA42B8">
                                <w:rPr>
                                  <w:rFonts w:ascii="Times New Roman" w:hAnsi="Times New Roman" w:cs="Times New Roman"/>
                                </w:rPr>
                                <w:t xml:space="preserve"> </w:t>
                              </w:r>
                            </w:ins>
                            <w:ins w:id="769" w:author="Bo Shen" w:date="2023-01-26T16:44:00Z">
                              <w:r w:rsidR="00CA42B8">
                                <w:rPr>
                                  <w:rFonts w:ascii="Times New Roman" w:hAnsi="Times New Roman" w:cs="Times New Roman"/>
                                </w:rPr>
                                <w:t xml:space="preserve">the seven </w:t>
                              </w:r>
                            </w:ins>
                            <w:ins w:id="770" w:author="Bo Shen" w:date="2023-01-26T16:43:00Z">
                              <w:r w:rsidR="00CA42B8">
                                <w:rPr>
                                  <w:rFonts w:ascii="Times New Roman" w:hAnsi="Times New Roman" w:cs="Times New Roman"/>
                                </w:rPr>
                                <w:t>free parameters</w:t>
                              </w:r>
                            </w:ins>
                            <w:ins w:id="771" w:author="Bo Shen" w:date="2023-01-26T16:44:00Z">
                              <w:r w:rsidR="00CA42B8">
                                <w:rPr>
                                  <w:rFonts w:ascii="Times New Roman" w:hAnsi="Times New Roman" w:cs="Times New Roman"/>
                                </w:rPr>
                                <w:t>.</w:t>
                              </w:r>
                            </w:ins>
                            <w:ins w:id="772" w:author="Bo Shen" w:date="2023-01-26T16:45:00Z">
                              <w:r w:rsidR="00CA42B8">
                                <w:rPr>
                                  <w:rFonts w:ascii="Times New Roman" w:hAnsi="Times New Roman" w:cs="Times New Roman"/>
                                </w:rPr>
                                <w:t xml:space="preserve"> </w:t>
                              </w:r>
                            </w:ins>
                            <w:ins w:id="773" w:author="Bo Shen" w:date="2023-01-26T16:54:00Z">
                              <w:r w:rsidR="00860C8C">
                                <w:rPr>
                                  <w:rFonts w:ascii="Times New Roman" w:hAnsi="Times New Roman" w:cs="Times New Roman"/>
                                </w:rPr>
                                <w:t>Each two p</w:t>
                              </w:r>
                            </w:ins>
                            <w:ins w:id="774" w:author="Bo Shen" w:date="2023-01-26T16:53:00Z">
                              <w:r w:rsidR="00860C8C">
                                <w:rPr>
                                  <w:rFonts w:ascii="Times New Roman" w:hAnsi="Times New Roman" w:cs="Times New Roman"/>
                                </w:rPr>
                                <w:t xml:space="preserve">arameters </w:t>
                              </w:r>
                            </w:ins>
                            <w:ins w:id="775" w:author="Bo Shen" w:date="2023-01-26T16:54:00Z">
                              <w:r w:rsidR="00860C8C">
                                <w:rPr>
                                  <w:rFonts w:ascii="Times New Roman" w:hAnsi="Times New Roman" w:cs="Times New Roman"/>
                                </w:rPr>
                                <w:t>were</w:t>
                              </w:r>
                            </w:ins>
                            <w:ins w:id="776" w:author="Bo Shen" w:date="2023-01-26T16:53:00Z">
                              <w:r w:rsidR="00860C8C">
                                <w:rPr>
                                  <w:rFonts w:ascii="Times New Roman" w:hAnsi="Times New Roman" w:cs="Times New Roman"/>
                                </w:rPr>
                                <w:t xml:space="preserve"> paired to show the log-likelihood space</w:t>
                              </w:r>
                            </w:ins>
                            <w:ins w:id="777" w:author="Bo Shen" w:date="2023-01-26T16:54:00Z">
                              <w:r w:rsidR="00860C8C">
                                <w:rPr>
                                  <w:rFonts w:ascii="Times New Roman" w:hAnsi="Times New Roman" w:cs="Times New Roman"/>
                                </w:rPr>
                                <w:t xml:space="preserve">, with </w:t>
                              </w:r>
                            </w:ins>
                            <w:ins w:id="778" w:author="Bo Shen" w:date="2023-01-26T16:53:00Z">
                              <w:r w:rsidR="00860C8C">
                                <w:rPr>
                                  <w:rFonts w:ascii="Times New Roman" w:hAnsi="Times New Roman" w:cs="Times New Roman"/>
                                </w:rPr>
                                <w:t>other parameters se</w:t>
                              </w:r>
                            </w:ins>
                            <w:ins w:id="779" w:author="Bo Shen" w:date="2023-01-26T16:54:00Z">
                              <w:r w:rsidR="00860C8C">
                                <w:rPr>
                                  <w:rFonts w:ascii="Times New Roman" w:hAnsi="Times New Roman" w:cs="Times New Roman"/>
                                </w:rPr>
                                <w:t xml:space="preserve">t as </w:t>
                              </w:r>
                            </w:ins>
                            <w:ins w:id="780" w:author="Bo Shen" w:date="2023-01-26T17:20:00Z">
                              <w:r w:rsidR="00FB1566">
                                <w:rPr>
                                  <w:rFonts w:ascii="Times New Roman" w:hAnsi="Times New Roman" w:cs="Times New Roman"/>
                                </w:rPr>
                                <w:t xml:space="preserve">the </w:t>
                              </w:r>
                            </w:ins>
                            <w:ins w:id="781"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782" w:author="Bo Shen" w:date="2023-01-26T16:47:00Z">
                              <w:r w:rsidR="002D4911">
                                <w:rPr>
                                  <w:rFonts w:ascii="Times New Roman" w:hAnsi="Times New Roman" w:cs="Times New Roman"/>
                                </w:rPr>
                                <w:t>The contour lines indicate the isolines of log</w:t>
                              </w:r>
                            </w:ins>
                            <w:ins w:id="783" w:author="Bo Shen" w:date="2023-01-26T16:48:00Z">
                              <w:r w:rsidR="002D4911">
                                <w:rPr>
                                  <w:rFonts w:ascii="Times New Roman" w:hAnsi="Times New Roman" w:cs="Times New Roman"/>
                                </w:rPr>
                                <w:t>-</w:t>
                              </w:r>
                            </w:ins>
                            <w:ins w:id="784" w:author="Bo Shen" w:date="2023-01-26T16:47:00Z">
                              <w:r w:rsidR="002D4911">
                                <w:rPr>
                                  <w:rFonts w:ascii="Times New Roman" w:hAnsi="Times New Roman" w:cs="Times New Roman"/>
                                </w:rPr>
                                <w:t xml:space="preserve">likelihood, with the colors indicating </w:t>
                              </w:r>
                            </w:ins>
                            <w:ins w:id="785" w:author="Bo Shen" w:date="2023-01-26T16:55:00Z">
                              <w:r w:rsidR="00860C8C">
                                <w:rPr>
                                  <w:rFonts w:ascii="Times New Roman" w:hAnsi="Times New Roman" w:cs="Times New Roman"/>
                                </w:rPr>
                                <w:t>its</w:t>
                              </w:r>
                            </w:ins>
                            <w:ins w:id="786" w:author="Bo Shen" w:date="2023-01-26T16:47:00Z">
                              <w:r w:rsidR="002D4911">
                                <w:rPr>
                                  <w:rFonts w:ascii="Times New Roman" w:hAnsi="Times New Roman" w:cs="Times New Roman"/>
                                </w:rPr>
                                <w:t xml:space="preserve"> value</w:t>
                              </w:r>
                            </w:ins>
                            <w:ins w:id="787" w:author="Bo Shen" w:date="2023-01-26T16:56:00Z">
                              <w:r w:rsidR="00DA5A6B">
                                <w:rPr>
                                  <w:rFonts w:ascii="Times New Roman" w:hAnsi="Times New Roman" w:cs="Times New Roman"/>
                                </w:rPr>
                                <w:t xml:space="preserve"> and the red cross indicating the maximized log-likelihood</w:t>
                              </w:r>
                            </w:ins>
                            <w:ins w:id="788" w:author="Bo Shen" w:date="2023-01-26T16:47:00Z">
                              <w:r w:rsidR="002D4911">
                                <w:rPr>
                                  <w:rFonts w:ascii="Times New Roman" w:hAnsi="Times New Roman" w:cs="Times New Roman"/>
                                </w:rPr>
                                <w:t>.</w:t>
                              </w:r>
                            </w:ins>
                            <w:ins w:id="789" w:author="Bo Shen" w:date="2023-01-26T17:20:00Z">
                              <w:r w:rsidR="00FB1566">
                                <w:rPr>
                                  <w:rFonts w:ascii="Times New Roman" w:hAnsi="Times New Roman" w:cs="Times New Roman"/>
                                </w:rPr>
                                <w:t xml:space="preserve"> </w:t>
                              </w:r>
                            </w:ins>
                            <w:ins w:id="790" w:author="Bo Shen" w:date="2023-01-26T17:22:00Z">
                              <w:r w:rsidR="009324FA">
                                <w:rPr>
                                  <w:rFonts w:ascii="Times New Roman" w:hAnsi="Times New Roman" w:cs="Times New Roman"/>
                                </w:rPr>
                                <w:t xml:space="preserve">The spaces of log-likelihood showed </w:t>
                              </w:r>
                            </w:ins>
                            <w:ins w:id="791"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792" w:author="Bo Shen" w:date="2023-01-27T09:19:00Z">
                              <w:r w:rsidR="008604B0">
                                <w:rPr>
                                  <w:rFonts w:ascii="Times New Roman" w:hAnsi="Times New Roman" w:cs="Times New Roman"/>
                                </w:rPr>
                                <w:t>topography</w:t>
                              </w:r>
                            </w:ins>
                            <w:ins w:id="793" w:author="Bo Shen" w:date="2023-01-27T09:18:00Z">
                              <w:r w:rsidR="008604B0">
                                <w:rPr>
                                  <w:rFonts w:ascii="Times New Roman" w:hAnsi="Times New Roman" w:cs="Times New Roman"/>
                                </w:rPr>
                                <w:t>.</w:t>
                              </w:r>
                            </w:ins>
                            <w:ins w:id="794" w:author="Bo Shen" w:date="2023-01-26T17:21:00Z">
                              <w:r w:rsidR="009324FA">
                                <w:rPr>
                                  <w:rFonts w:ascii="Times New Roman" w:hAnsi="Times New Roman" w:cs="Times New Roman"/>
                                </w:rPr>
                                <w:t xml:space="preserve"> </w:t>
                              </w:r>
                            </w:ins>
                            <w:ins w:id="795" w:author="Bo Shen" w:date="2023-01-26T16:43:00Z">
                              <w:r w:rsidR="00CA42B8" w:rsidRPr="00AA6167">
                                <w:rPr>
                                  <w:rFonts w:ascii="Times New Roman" w:hAnsi="Times New Roman" w:cs="Times New Roman"/>
                                  <w:b/>
                                  <w:bCs/>
                                  <w:rPrChange w:id="796" w:author="Bo Shen" w:date="2023-01-26T17:15:00Z">
                                    <w:rPr>
                                      <w:rFonts w:ascii="Times New Roman" w:hAnsi="Times New Roman" w:cs="Times New Roman"/>
                                    </w:rPr>
                                  </w:rPrChange>
                                </w:rPr>
                                <w:t>A.</w:t>
                              </w:r>
                            </w:ins>
                            <w:ins w:id="797" w:author="Bo Shen" w:date="2023-01-26T16:48:00Z">
                              <w:r w:rsidR="002D4911">
                                <w:rPr>
                                  <w:rFonts w:ascii="Times New Roman" w:hAnsi="Times New Roman" w:cs="Times New Roman"/>
                                </w:rPr>
                                <w:t xml:space="preserve"> </w:t>
                              </w:r>
                            </w:ins>
                            <w:ins w:id="798" w:author="Bo Shen" w:date="2023-01-26T16:55:00Z">
                              <w:r w:rsidR="00860C8C">
                                <w:rPr>
                                  <w:rFonts w:ascii="Times New Roman" w:hAnsi="Times New Roman" w:cs="Times New Roman"/>
                                </w:rPr>
                                <w:t>T</w:t>
                              </w:r>
                            </w:ins>
                            <w:ins w:id="799" w:author="Bo Shen" w:date="2023-01-26T16:53:00Z">
                              <w:r w:rsidR="00860C8C">
                                <w:rPr>
                                  <w:rFonts w:ascii="Times New Roman" w:hAnsi="Times New Roman" w:cs="Times New Roman"/>
                                </w:rPr>
                                <w:t xml:space="preserve">he connection weights parameters </w:t>
                              </w:r>
                            </w:ins>
                            <m:oMath>
                              <m:r>
                                <w:ins w:id="800" w:author="Bo Shen" w:date="2023-01-26T16:55:00Z">
                                  <w:rPr>
                                    <w:rFonts w:ascii="Cambria Math" w:hAnsi="Cambria Math" w:cs="Times New Roman"/>
                                  </w:rPr>
                                  <m:t>α</m:t>
                                </w:ins>
                              </m:r>
                            </m:oMath>
                            <w:ins w:id="801" w:author="Bo Shen" w:date="2023-01-26T16:55:00Z">
                              <w:r w:rsidR="00860C8C">
                                <w:rPr>
                                  <w:rFonts w:ascii="Times New Roman" w:hAnsi="Times New Roman" w:cs="Times New Roman"/>
                                </w:rPr>
                                <w:t xml:space="preserve"> </w:t>
                              </w:r>
                            </w:ins>
                            <w:ins w:id="802" w:author="Bo Shen" w:date="2023-01-26T16:53:00Z">
                              <w:r w:rsidR="00860C8C">
                                <w:rPr>
                                  <w:rFonts w:ascii="Times New Roman" w:hAnsi="Times New Roman" w:cs="Times New Roman"/>
                                </w:rPr>
                                <w:t xml:space="preserve">and </w:t>
                              </w:r>
                            </w:ins>
                            <m:oMath>
                              <m:r>
                                <w:ins w:id="803" w:author="Bo Shen" w:date="2023-01-26T16:56:00Z">
                                  <w:rPr>
                                    <w:rFonts w:ascii="Cambria Math" w:hAnsi="Cambria Math" w:cs="Times New Roman"/>
                                  </w:rPr>
                                  <m:t xml:space="preserve">β </m:t>
                                </w:ins>
                              </m:r>
                            </m:oMath>
                            <w:ins w:id="804" w:author="Bo Shen" w:date="2023-01-26T17:17:00Z">
                              <w:r w:rsidR="00403EA6">
                                <w:rPr>
                                  <w:rFonts w:ascii="Times New Roman" w:hAnsi="Times New Roman" w:cs="Times New Roman"/>
                                </w:rPr>
                                <w:t>were paired</w:t>
                              </w:r>
                            </w:ins>
                            <w:ins w:id="805" w:author="Bo Shen" w:date="2023-01-27T09:23:00Z">
                              <w:r w:rsidR="00D560CF">
                                <w:rPr>
                                  <w:rFonts w:ascii="Times New Roman" w:hAnsi="Times New Roman" w:cs="Times New Roman"/>
                                </w:rPr>
                                <w:t xml:space="preserve"> since</w:t>
                              </w:r>
                            </w:ins>
                            <w:ins w:id="806" w:author="Bo Shen" w:date="2023-01-26T17:16:00Z">
                              <w:r w:rsidR="00403EA6">
                                <w:rPr>
                                  <w:rFonts w:ascii="Times New Roman" w:hAnsi="Times New Roman" w:cs="Times New Roman"/>
                                </w:rPr>
                                <w:t xml:space="preserve"> </w:t>
                              </w:r>
                            </w:ins>
                            <w:ins w:id="807" w:author="Bo Shen" w:date="2023-01-26T17:17:00Z">
                              <w:r w:rsidR="00403EA6">
                                <w:rPr>
                                  <w:rFonts w:ascii="Times New Roman" w:hAnsi="Times New Roman" w:cs="Times New Roman"/>
                                </w:rPr>
                                <w:t xml:space="preserve">both of them control the ramping-up speed of the competition dynamics. </w:t>
                              </w:r>
                            </w:ins>
                            <w:ins w:id="808" w:author="Bo Shen" w:date="2023-01-26T17:01:00Z">
                              <w:r w:rsidR="00E87C66" w:rsidRPr="008604B0">
                                <w:rPr>
                                  <w:rFonts w:ascii="Times New Roman" w:hAnsi="Times New Roman" w:cs="Times New Roman"/>
                                  <w:b/>
                                  <w:bCs/>
                                  <w:rPrChange w:id="809"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810" w:author="Bo Shen" w:date="2023-01-26T17:02:00Z">
                              <w:r w:rsidR="00E87C66">
                                <w:rPr>
                                  <w:rFonts w:ascii="Times New Roman" w:hAnsi="Times New Roman" w:cs="Times New Roman"/>
                                </w:rPr>
                                <w:t>(</w:t>
                              </w:r>
                            </w:ins>
                            <m:oMath>
                              <m:r>
                                <w:ins w:id="811" w:author="Bo Shen" w:date="2023-01-26T17:12:00Z">
                                  <w:rPr>
                                    <w:rFonts w:ascii="Cambria Math" w:hAnsi="Cambria Math" w:cs="Times New Roman"/>
                                  </w:rPr>
                                  <m:t>σ</m:t>
                                </w:ins>
                              </m:r>
                            </m:oMath>
                            <w:ins w:id="812"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813" w:author="Bo Shen" w:date="2023-01-26T17:12:00Z">
                                    <w:rPr>
                                      <w:rFonts w:ascii="Times New Roman" w:hAnsi="Times New Roman" w:cs="Times New Roman"/>
                                    </w:rPr>
                                  </w:rPrChange>
                                </w:rPr>
                                <w:t>S</w:t>
                              </w:r>
                              <w:r w:rsidR="00E87C66">
                                <w:rPr>
                                  <w:rFonts w:ascii="Times New Roman" w:hAnsi="Times New Roman" w:cs="Times New Roman"/>
                                </w:rPr>
                                <w:t>)</w:t>
                              </w:r>
                            </w:ins>
                            <w:ins w:id="814"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815"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816" w:author="Bo Shen" w:date="2023-01-27T09:25:00Z">
                              <w:r w:rsidR="00D560CF">
                                <w:rPr>
                                  <w:rFonts w:ascii="Times New Roman" w:hAnsi="Times New Roman" w:cs="Times New Roman"/>
                                </w:rPr>
                                <w:t>The time constants of the three units were paired.</w:t>
                              </w:r>
                            </w:ins>
                            <w:ins w:id="817" w:author="Bo Shen" w:date="2023-01-26T17:12:00Z">
                              <w:r w:rsidR="00AA6167">
                                <w:rPr>
                                  <w:rFonts w:ascii="Times New Roman" w:hAnsi="Times New Roman" w:cs="Times New Roman"/>
                                </w:rPr>
                                <w:t xml:space="preserve"> </w:t>
                              </w:r>
                            </w:ins>
                            <w:ins w:id="818" w:author="Bo Shen" w:date="2023-01-27T17:08:00Z">
                              <w:r w:rsidR="0009610D">
                                <w:rPr>
                                  <w:rFonts w:ascii="Times New Roman" w:hAnsi="Times New Roman" w:cs="Times New Roman"/>
                                </w:rPr>
                                <w:t xml:space="preserve">The values of the parameters at the maximum points </w:t>
                              </w:r>
                            </w:ins>
                            <w:ins w:id="819" w:author="Bo Shen" w:date="2023-01-27T17:09:00Z">
                              <w:r w:rsidR="0009610D">
                                <w:rPr>
                                  <w:rFonts w:ascii="Times New Roman" w:hAnsi="Times New Roman" w:cs="Times New Roman"/>
                                </w:rPr>
                                <w:t>precisely match</w:t>
                              </w:r>
                            </w:ins>
                            <w:ins w:id="820" w:author="Bo Shen" w:date="2023-01-27T17:08:00Z">
                              <w:r w:rsidR="0009610D">
                                <w:rPr>
                                  <w:rFonts w:ascii="Times New Roman" w:hAnsi="Times New Roman" w:cs="Times New Roman"/>
                                </w:rPr>
                                <w:t xml:space="preserve"> </w:t>
                              </w:r>
                            </w:ins>
                            <w:ins w:id="821" w:author="Bo Shen" w:date="2023-01-27T17:09:00Z">
                              <w:r w:rsidR="0009610D">
                                <w:rPr>
                                  <w:rFonts w:ascii="Times New Roman" w:hAnsi="Times New Roman" w:cs="Times New Roman"/>
                                </w:rPr>
                                <w:t>the best-fitting results given the precision</w:t>
                              </w:r>
                            </w:ins>
                            <w:ins w:id="822" w:author="Bo Shen" w:date="2023-01-27T17:10:00Z">
                              <w:r w:rsidR="00CF5F98">
                                <w:rPr>
                                  <w:rFonts w:ascii="Times New Roman" w:hAnsi="Times New Roman" w:cs="Times New Roman"/>
                                </w:rPr>
                                <w:t>s</w:t>
                              </w:r>
                            </w:ins>
                            <w:ins w:id="823" w:author="Bo Shen" w:date="2023-01-27T17:09:00Z">
                              <w:r w:rsidR="0009610D">
                                <w:rPr>
                                  <w:rFonts w:ascii="Times New Roman" w:hAnsi="Times New Roman" w:cs="Times New Roman"/>
                                </w:rPr>
                                <w:t xml:space="preserve"> of the grids (parameter values on the peaks: </w:t>
                              </w:r>
                            </w:ins>
                            <m:oMath>
                              <m:r>
                                <w:ins w:id="824" w:author="Bo Shen" w:date="2023-01-27T16:40:00Z">
                                  <w:rPr>
                                    <w:rFonts w:ascii="Cambria Math" w:hAnsi="Cambria Math" w:cs="Times New Roman"/>
                                  </w:rPr>
                                  <m:t>α=0</m:t>
                                </w:ins>
                              </m:r>
                            </m:oMath>
                            <w:ins w:id="825" w:author="Bo Shen" w:date="2023-01-27T16:40:00Z">
                              <w:r w:rsidR="00520D97">
                                <w:rPr>
                                  <w:rFonts w:ascii="Times New Roman" w:hAnsi="Times New Roman" w:cs="Times New Roman"/>
                                </w:rPr>
                                <w:t xml:space="preserve">, </w:t>
                              </w:r>
                            </w:ins>
                            <m:oMath>
                              <m:r>
                                <w:ins w:id="826" w:author="Bo Shen" w:date="2023-01-27T16:40:00Z">
                                  <w:rPr>
                                    <w:rFonts w:ascii="Cambria Math" w:hAnsi="Cambria Math" w:cs="Times New Roman"/>
                                  </w:rPr>
                                  <m:t>β=1.4</m:t>
                                </w:ins>
                              </m:r>
                            </m:oMath>
                            <w:ins w:id="827" w:author="Bo Shen" w:date="2023-01-27T16:40:00Z">
                              <w:r w:rsidR="00520D97">
                                <w:rPr>
                                  <w:rFonts w:ascii="Times New Roman" w:hAnsi="Times New Roman" w:cs="Times New Roman"/>
                                </w:rPr>
                                <w:t xml:space="preserve">, </w:t>
                              </w:r>
                            </w:ins>
                            <m:oMath>
                              <m:r>
                                <w:ins w:id="828" w:author="Bo Shen" w:date="2023-01-27T16:40:00Z">
                                  <w:rPr>
                                    <w:rFonts w:ascii="Cambria Math" w:hAnsi="Cambria Math" w:cs="Times New Roman"/>
                                  </w:rPr>
                                  <m:t>σ = 26</m:t>
                                </w:ins>
                              </m:r>
                            </m:oMath>
                            <w:ins w:id="829" w:author="Bo Shen" w:date="2023-01-27T16:40:00Z">
                              <w:r w:rsidR="00520D97">
                                <w:rPr>
                                  <w:rFonts w:ascii="Times New Roman" w:hAnsi="Times New Roman" w:cs="Times New Roman"/>
                                </w:rPr>
                                <w:t xml:space="preserve">, </w:t>
                              </w:r>
                            </w:ins>
                            <m:oMath>
                              <m:r>
                                <w:ins w:id="830" w:author="Bo Shen" w:date="2023-01-27T16:40:00Z">
                                  <w:rPr>
                                    <w:rFonts w:ascii="Cambria Math" w:hAnsi="Cambria Math" w:cs="Times New Roman"/>
                                  </w:rPr>
                                  <m:t>S = 3210</m:t>
                                </w:ins>
                              </m:r>
                            </m:oMath>
                            <w:ins w:id="831" w:author="Bo Shen" w:date="2023-01-27T16:40:00Z">
                              <w:r w:rsidR="00520D97">
                                <w:rPr>
                                  <w:rFonts w:ascii="Times New Roman" w:hAnsi="Times New Roman" w:cs="Times New Roman"/>
                                </w:rPr>
                                <w:t xml:space="preserve">, </w:t>
                              </w:r>
                            </w:ins>
                            <m:oMath>
                              <m:sSub>
                                <m:sSubPr>
                                  <m:ctrlPr>
                                    <w:ins w:id="832" w:author="Bo Shen" w:date="2023-01-27T16:40:00Z">
                                      <w:rPr>
                                        <w:rFonts w:ascii="Cambria Math" w:hAnsi="Cambria Math" w:cs="Times New Roman"/>
                                        <w:i/>
                                      </w:rPr>
                                    </w:ins>
                                  </m:ctrlPr>
                                </m:sSubPr>
                                <m:e>
                                  <m:r>
                                    <w:ins w:id="833" w:author="Bo Shen" w:date="2023-01-27T16:40:00Z">
                                      <w:rPr>
                                        <w:rFonts w:ascii="Cambria Math" w:hAnsi="Cambria Math" w:cs="Times New Roman"/>
                                      </w:rPr>
                                      <m:t>τ</m:t>
                                    </w:ins>
                                  </m:r>
                                </m:e>
                                <m:sub>
                                  <m:r>
                                    <w:ins w:id="834" w:author="Bo Shen" w:date="2023-01-27T16:40:00Z">
                                      <w:rPr>
                                        <w:rFonts w:ascii="Cambria Math" w:hAnsi="Cambria Math" w:cs="Times New Roman"/>
                                      </w:rPr>
                                      <m:t>R</m:t>
                                    </w:ins>
                                  </m:r>
                                </m:sub>
                              </m:sSub>
                              <m:r>
                                <w:ins w:id="835" w:author="Bo Shen" w:date="2023-01-27T16:40:00Z">
                                  <w:rPr>
                                    <w:rFonts w:ascii="Cambria Math" w:hAnsi="Cambria Math" w:cs="Times New Roman"/>
                                  </w:rPr>
                                  <m:t xml:space="preserve"> = .1995</m:t>
                                </w:ins>
                              </m:r>
                            </m:oMath>
                            <w:ins w:id="836" w:author="Bo Shen" w:date="2023-01-27T16:40:00Z">
                              <w:r w:rsidR="00520D97">
                                <w:rPr>
                                  <w:rFonts w:ascii="Times New Roman" w:hAnsi="Times New Roman" w:cs="Times New Roman"/>
                                </w:rPr>
                                <w:t xml:space="preserve">, </w:t>
                              </w:r>
                            </w:ins>
                            <m:oMath>
                              <m:sSub>
                                <m:sSubPr>
                                  <m:ctrlPr>
                                    <w:ins w:id="837" w:author="Bo Shen" w:date="2023-01-27T16:40:00Z">
                                      <w:rPr>
                                        <w:rFonts w:ascii="Cambria Math" w:hAnsi="Cambria Math" w:cs="Times New Roman"/>
                                        <w:i/>
                                      </w:rPr>
                                    </w:ins>
                                  </m:ctrlPr>
                                </m:sSubPr>
                                <m:e>
                                  <m:r>
                                    <w:ins w:id="838" w:author="Bo Shen" w:date="2023-01-27T16:40:00Z">
                                      <w:rPr>
                                        <w:rFonts w:ascii="Cambria Math" w:hAnsi="Cambria Math" w:cs="Times New Roman"/>
                                      </w:rPr>
                                      <m:t>τ</m:t>
                                    </w:ins>
                                  </m:r>
                                </m:e>
                                <m:sub>
                                  <m:r>
                                    <w:ins w:id="839" w:author="Bo Shen" w:date="2023-01-27T16:40:00Z">
                                      <w:rPr>
                                        <w:rFonts w:ascii="Cambria Math" w:hAnsi="Cambria Math" w:cs="Times New Roman"/>
                                      </w:rPr>
                                      <m:t>G</m:t>
                                    </w:ins>
                                  </m:r>
                                </m:sub>
                              </m:sSub>
                              <m:r>
                                <w:ins w:id="840" w:author="Bo Shen" w:date="2023-01-27T16:40:00Z">
                                  <w:rPr>
                                    <w:rFonts w:ascii="Cambria Math" w:hAnsi="Cambria Math" w:cs="Times New Roman"/>
                                  </w:rPr>
                                  <m:t xml:space="preserve"> = </m:t>
                                </w:ins>
                              </m:r>
                              <m:r>
                                <w:ins w:id="841" w:author="Bo Shen" w:date="2023-01-27T16:42:00Z">
                                  <w:rPr>
                                    <w:rFonts w:ascii="Cambria Math" w:hAnsi="Cambria Math" w:cs="Times New Roman"/>
                                  </w:rPr>
                                  <m:t xml:space="preserve">.1995 </m:t>
                                </w:ins>
                              </m:r>
                            </m:oMath>
                            <w:ins w:id="842"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843"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844" w:author="Bo Shen" w:date="2023-01-27T16:44:00Z">
                                  <w:rPr>
                                    <w:rFonts w:ascii="Cambria Math" w:hAnsi="Cambria Math" w:cs="Times New Roman"/>
                                  </w:rPr>
                                  <m:t>.2512</m:t>
                                </w:ins>
                              </m:r>
                            </m:oMath>
                            <w:ins w:id="845" w:author="Bo Shen" w:date="2023-01-27T16:44:00Z">
                              <w:r w:rsidR="00520D97">
                                <w:rPr>
                                  <w:rFonts w:ascii="Times New Roman" w:hAnsi="Times New Roman" w:cs="Times New Roman"/>
                                </w:rPr>
                                <w:t xml:space="preserve"> </w:t>
                              </w:r>
                            </w:ins>
                            <w:ins w:id="846"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847" w:author="Bo Shen" w:date="2023-01-27T16:44:00Z">
                                    <w:rPr>
                                      <w:rFonts w:ascii="Times New Roman" w:hAnsi="Times New Roman" w:cs="Times New Roman"/>
                                    </w:rPr>
                                  </w:rPrChange>
                                </w:rPr>
                                <w:t>D</w:t>
                              </w:r>
                              <w:r w:rsidR="00520D97">
                                <w:rPr>
                                  <w:rFonts w:ascii="Times New Roman" w:hAnsi="Times New Roman" w:cs="Times New Roman"/>
                                </w:rPr>
                                <w:t>)</w:t>
                              </w:r>
                            </w:ins>
                            <w:ins w:id="848" w:author="Bo Shen" w:date="2023-01-27T16:45:00Z">
                              <w:r w:rsidR="000D3164">
                                <w:rPr>
                                  <w:rFonts w:ascii="Times New Roman" w:hAnsi="Times New Roman" w:cs="Times New Roman"/>
                                </w:rPr>
                                <w:t xml:space="preserve"> (two adjacent points given the grid resolution)</w:t>
                              </w:r>
                            </w:ins>
                            <w:ins w:id="849" w:author="Bo Shen" w:date="2023-01-27T16:43:00Z">
                              <w:r w:rsidR="00520D97">
                                <w:rPr>
                                  <w:rFonts w:ascii="Times New Roman" w:hAnsi="Times New Roman" w:cs="Times New Roman"/>
                                </w:rPr>
                                <w:t>,</w:t>
                              </w:r>
                            </w:ins>
                            <w:ins w:id="850" w:author="Bo Shen" w:date="2023-01-27T16:40:00Z">
                              <w:r w:rsidR="00520D97">
                                <w:rPr>
                                  <w:rFonts w:ascii="Times New Roman" w:hAnsi="Times New Roman" w:cs="Times New Roman"/>
                                </w:rPr>
                                <w:t xml:space="preserve"> </w:t>
                              </w:r>
                            </w:ins>
                            <m:oMath>
                              <m:sSub>
                                <m:sSubPr>
                                  <m:ctrlPr>
                                    <w:ins w:id="851" w:author="Bo Shen" w:date="2023-01-27T16:40:00Z">
                                      <w:rPr>
                                        <w:rFonts w:ascii="Cambria Math" w:hAnsi="Cambria Math" w:cs="Times New Roman"/>
                                        <w:i/>
                                      </w:rPr>
                                    </w:ins>
                                  </m:ctrlPr>
                                </m:sSubPr>
                                <m:e>
                                  <m:r>
                                    <w:ins w:id="852" w:author="Bo Shen" w:date="2023-01-27T16:40:00Z">
                                      <w:rPr>
                                        <w:rFonts w:ascii="Cambria Math" w:hAnsi="Cambria Math" w:cs="Times New Roman"/>
                                      </w:rPr>
                                      <m:t>τ</m:t>
                                    </w:ins>
                                  </m:r>
                                </m:e>
                                <m:sub>
                                  <m:r>
                                    <w:ins w:id="853" w:author="Bo Shen" w:date="2023-01-27T16:40:00Z">
                                      <w:rPr>
                                        <w:rFonts w:ascii="Cambria Math" w:hAnsi="Cambria Math" w:cs="Times New Roman"/>
                                      </w:rPr>
                                      <m:t>D</m:t>
                                    </w:ins>
                                  </m:r>
                                </m:sub>
                              </m:sSub>
                              <m:r>
                                <w:ins w:id="854" w:author="Bo Shen" w:date="2023-01-27T16:40:00Z">
                                  <w:rPr>
                                    <w:rFonts w:ascii="Cambria Math" w:hAnsi="Cambria Math" w:cs="Times New Roman"/>
                                  </w:rPr>
                                  <m:t xml:space="preserve"> = .3162</m:t>
                                </w:ins>
                              </m:r>
                            </m:oMath>
                            <w:ins w:id="855" w:author="Bo Shen" w:date="2023-01-27T16:44:00Z">
                              <w:r w:rsidR="00520D97">
                                <w:rPr>
                                  <w:rFonts w:ascii="Times New Roman" w:hAnsi="Times New Roman" w:cs="Times New Roman"/>
                                </w:rPr>
                                <w:t>.</w:t>
                              </w:r>
                            </w:ins>
                            <w:ins w:id="856"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1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125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7"/>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1254"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125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1256" w:author="Bo Shen" w:date="2023-01-26T16:42:00Z">
                        <w:r w:rsidR="00CA42B8">
                          <w:rPr>
                            <w:rFonts w:ascii="Times New Roman" w:hAnsi="Times New Roman" w:cs="Times New Roman"/>
                          </w:rPr>
                          <w:t xml:space="preserve">oodness of fitting of LDDM to </w:t>
                        </w:r>
                      </w:ins>
                      <w:ins w:id="1257"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1258" w:author="Bo Shen" w:date="2023-01-26T16:42:00Z">
                        <w:r w:rsidR="00CA42B8">
                          <w:rPr>
                            <w:rFonts w:ascii="Times New Roman" w:hAnsi="Times New Roman" w:cs="Times New Roman"/>
                          </w:rPr>
                          <w:t xml:space="preserve"> </w:t>
                        </w:r>
                      </w:ins>
                      <w:ins w:id="1259" w:author="Bo Shen" w:date="2023-01-26T16:43:00Z">
                        <w:r w:rsidR="00CA42B8">
                          <w:rPr>
                            <w:rFonts w:ascii="Times New Roman" w:hAnsi="Times New Roman" w:cs="Times New Roman"/>
                          </w:rPr>
                          <w:t>over</w:t>
                        </w:r>
                      </w:ins>
                      <w:ins w:id="1260" w:author="Bo Shen" w:date="2023-01-26T16:42:00Z">
                        <w:r w:rsidR="00CA42B8">
                          <w:rPr>
                            <w:rFonts w:ascii="Times New Roman" w:hAnsi="Times New Roman" w:cs="Times New Roman"/>
                          </w:rPr>
                          <w:t xml:space="preserve"> </w:t>
                        </w:r>
                      </w:ins>
                      <w:ins w:id="1261" w:author="Bo Shen" w:date="2023-01-26T17:14:00Z">
                        <w:r w:rsidR="00AA6167">
                          <w:rPr>
                            <w:rFonts w:ascii="Times New Roman" w:hAnsi="Times New Roman" w:cs="Times New Roman"/>
                          </w:rPr>
                          <w:t>the</w:t>
                        </w:r>
                      </w:ins>
                      <w:ins w:id="1262" w:author="Bo Shen" w:date="2023-01-26T16:43:00Z">
                        <w:r w:rsidR="00CA42B8">
                          <w:rPr>
                            <w:rFonts w:ascii="Times New Roman" w:hAnsi="Times New Roman" w:cs="Times New Roman"/>
                          </w:rPr>
                          <w:t xml:space="preserve"> regimes</w:t>
                        </w:r>
                      </w:ins>
                      <w:ins w:id="1263" w:author="Bo Shen" w:date="2023-01-26T16:44:00Z">
                        <w:r w:rsidR="00CA42B8">
                          <w:rPr>
                            <w:rFonts w:ascii="Times New Roman" w:hAnsi="Times New Roman" w:cs="Times New Roman"/>
                          </w:rPr>
                          <w:t xml:space="preserve"> of</w:t>
                        </w:r>
                      </w:ins>
                      <w:ins w:id="1264" w:author="Bo Shen" w:date="2023-01-26T16:43:00Z">
                        <w:r w:rsidR="00CA42B8">
                          <w:rPr>
                            <w:rFonts w:ascii="Times New Roman" w:hAnsi="Times New Roman" w:cs="Times New Roman"/>
                          </w:rPr>
                          <w:t xml:space="preserve"> </w:t>
                        </w:r>
                      </w:ins>
                      <w:ins w:id="1265" w:author="Bo Shen" w:date="2023-01-26T16:44:00Z">
                        <w:r w:rsidR="00CA42B8">
                          <w:rPr>
                            <w:rFonts w:ascii="Times New Roman" w:hAnsi="Times New Roman" w:cs="Times New Roman"/>
                          </w:rPr>
                          <w:t xml:space="preserve">the seven </w:t>
                        </w:r>
                      </w:ins>
                      <w:ins w:id="1266" w:author="Bo Shen" w:date="2023-01-26T16:43:00Z">
                        <w:r w:rsidR="00CA42B8">
                          <w:rPr>
                            <w:rFonts w:ascii="Times New Roman" w:hAnsi="Times New Roman" w:cs="Times New Roman"/>
                          </w:rPr>
                          <w:t>free parameters</w:t>
                        </w:r>
                      </w:ins>
                      <w:ins w:id="1267" w:author="Bo Shen" w:date="2023-01-26T16:44:00Z">
                        <w:r w:rsidR="00CA42B8">
                          <w:rPr>
                            <w:rFonts w:ascii="Times New Roman" w:hAnsi="Times New Roman" w:cs="Times New Roman"/>
                          </w:rPr>
                          <w:t>.</w:t>
                        </w:r>
                      </w:ins>
                      <w:ins w:id="1268" w:author="Bo Shen" w:date="2023-01-26T16:45:00Z">
                        <w:r w:rsidR="00CA42B8">
                          <w:rPr>
                            <w:rFonts w:ascii="Times New Roman" w:hAnsi="Times New Roman" w:cs="Times New Roman"/>
                          </w:rPr>
                          <w:t xml:space="preserve"> </w:t>
                        </w:r>
                      </w:ins>
                      <w:ins w:id="1269" w:author="Bo Shen" w:date="2023-01-26T16:54:00Z">
                        <w:r w:rsidR="00860C8C">
                          <w:rPr>
                            <w:rFonts w:ascii="Times New Roman" w:hAnsi="Times New Roman" w:cs="Times New Roman"/>
                          </w:rPr>
                          <w:t>Each two p</w:t>
                        </w:r>
                      </w:ins>
                      <w:ins w:id="1270" w:author="Bo Shen" w:date="2023-01-26T16:53:00Z">
                        <w:r w:rsidR="00860C8C">
                          <w:rPr>
                            <w:rFonts w:ascii="Times New Roman" w:hAnsi="Times New Roman" w:cs="Times New Roman"/>
                          </w:rPr>
                          <w:t xml:space="preserve">arameters </w:t>
                        </w:r>
                      </w:ins>
                      <w:ins w:id="1271" w:author="Bo Shen" w:date="2023-01-26T16:54:00Z">
                        <w:r w:rsidR="00860C8C">
                          <w:rPr>
                            <w:rFonts w:ascii="Times New Roman" w:hAnsi="Times New Roman" w:cs="Times New Roman"/>
                          </w:rPr>
                          <w:t>were</w:t>
                        </w:r>
                      </w:ins>
                      <w:ins w:id="1272" w:author="Bo Shen" w:date="2023-01-26T16:53:00Z">
                        <w:r w:rsidR="00860C8C">
                          <w:rPr>
                            <w:rFonts w:ascii="Times New Roman" w:hAnsi="Times New Roman" w:cs="Times New Roman"/>
                          </w:rPr>
                          <w:t xml:space="preserve"> paired to show the log-likelihood space</w:t>
                        </w:r>
                      </w:ins>
                      <w:ins w:id="1273" w:author="Bo Shen" w:date="2023-01-26T16:54:00Z">
                        <w:r w:rsidR="00860C8C">
                          <w:rPr>
                            <w:rFonts w:ascii="Times New Roman" w:hAnsi="Times New Roman" w:cs="Times New Roman"/>
                          </w:rPr>
                          <w:t xml:space="preserve">, with </w:t>
                        </w:r>
                      </w:ins>
                      <w:ins w:id="1274" w:author="Bo Shen" w:date="2023-01-26T16:53:00Z">
                        <w:r w:rsidR="00860C8C">
                          <w:rPr>
                            <w:rFonts w:ascii="Times New Roman" w:hAnsi="Times New Roman" w:cs="Times New Roman"/>
                          </w:rPr>
                          <w:t>other parameters se</w:t>
                        </w:r>
                      </w:ins>
                      <w:ins w:id="1275" w:author="Bo Shen" w:date="2023-01-26T16:54:00Z">
                        <w:r w:rsidR="00860C8C">
                          <w:rPr>
                            <w:rFonts w:ascii="Times New Roman" w:hAnsi="Times New Roman" w:cs="Times New Roman"/>
                          </w:rPr>
                          <w:t xml:space="preserve">t as </w:t>
                        </w:r>
                      </w:ins>
                      <w:ins w:id="1276" w:author="Bo Shen" w:date="2023-01-26T17:20:00Z">
                        <w:r w:rsidR="00FB1566">
                          <w:rPr>
                            <w:rFonts w:ascii="Times New Roman" w:hAnsi="Times New Roman" w:cs="Times New Roman"/>
                          </w:rPr>
                          <w:t xml:space="preserve">the </w:t>
                        </w:r>
                      </w:ins>
                      <w:ins w:id="127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1278" w:author="Bo Shen" w:date="2023-01-26T16:47:00Z">
                        <w:r w:rsidR="002D4911">
                          <w:rPr>
                            <w:rFonts w:ascii="Times New Roman" w:hAnsi="Times New Roman" w:cs="Times New Roman"/>
                          </w:rPr>
                          <w:t>The contour lines indicate the isolines of log</w:t>
                        </w:r>
                      </w:ins>
                      <w:ins w:id="1279" w:author="Bo Shen" w:date="2023-01-26T16:48:00Z">
                        <w:r w:rsidR="002D4911">
                          <w:rPr>
                            <w:rFonts w:ascii="Times New Roman" w:hAnsi="Times New Roman" w:cs="Times New Roman"/>
                          </w:rPr>
                          <w:t>-</w:t>
                        </w:r>
                      </w:ins>
                      <w:ins w:id="1280" w:author="Bo Shen" w:date="2023-01-26T16:47:00Z">
                        <w:r w:rsidR="002D4911">
                          <w:rPr>
                            <w:rFonts w:ascii="Times New Roman" w:hAnsi="Times New Roman" w:cs="Times New Roman"/>
                          </w:rPr>
                          <w:t xml:space="preserve">likelihood, with the colors indicating </w:t>
                        </w:r>
                      </w:ins>
                      <w:ins w:id="1281" w:author="Bo Shen" w:date="2023-01-26T16:55:00Z">
                        <w:r w:rsidR="00860C8C">
                          <w:rPr>
                            <w:rFonts w:ascii="Times New Roman" w:hAnsi="Times New Roman" w:cs="Times New Roman"/>
                          </w:rPr>
                          <w:t>its</w:t>
                        </w:r>
                      </w:ins>
                      <w:ins w:id="1282" w:author="Bo Shen" w:date="2023-01-26T16:47:00Z">
                        <w:r w:rsidR="002D4911">
                          <w:rPr>
                            <w:rFonts w:ascii="Times New Roman" w:hAnsi="Times New Roman" w:cs="Times New Roman"/>
                          </w:rPr>
                          <w:t xml:space="preserve"> value</w:t>
                        </w:r>
                      </w:ins>
                      <w:ins w:id="1283" w:author="Bo Shen" w:date="2023-01-26T16:56:00Z">
                        <w:r w:rsidR="00DA5A6B">
                          <w:rPr>
                            <w:rFonts w:ascii="Times New Roman" w:hAnsi="Times New Roman" w:cs="Times New Roman"/>
                          </w:rPr>
                          <w:t xml:space="preserve"> and the red cross indicating the maximized log-likelihood</w:t>
                        </w:r>
                      </w:ins>
                      <w:ins w:id="1284" w:author="Bo Shen" w:date="2023-01-26T16:47:00Z">
                        <w:r w:rsidR="002D4911">
                          <w:rPr>
                            <w:rFonts w:ascii="Times New Roman" w:hAnsi="Times New Roman" w:cs="Times New Roman"/>
                          </w:rPr>
                          <w:t>.</w:t>
                        </w:r>
                      </w:ins>
                      <w:ins w:id="1285" w:author="Bo Shen" w:date="2023-01-26T17:20:00Z">
                        <w:r w:rsidR="00FB1566">
                          <w:rPr>
                            <w:rFonts w:ascii="Times New Roman" w:hAnsi="Times New Roman" w:cs="Times New Roman"/>
                          </w:rPr>
                          <w:t xml:space="preserve"> </w:t>
                        </w:r>
                      </w:ins>
                      <w:ins w:id="1286" w:author="Bo Shen" w:date="2023-01-26T17:22:00Z">
                        <w:r w:rsidR="009324FA">
                          <w:rPr>
                            <w:rFonts w:ascii="Times New Roman" w:hAnsi="Times New Roman" w:cs="Times New Roman"/>
                          </w:rPr>
                          <w:t xml:space="preserve">The spaces of log-likelihood showed </w:t>
                        </w:r>
                      </w:ins>
                      <w:ins w:id="128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1288" w:author="Bo Shen" w:date="2023-01-27T09:19:00Z">
                        <w:r w:rsidR="008604B0">
                          <w:rPr>
                            <w:rFonts w:ascii="Times New Roman" w:hAnsi="Times New Roman" w:cs="Times New Roman"/>
                          </w:rPr>
                          <w:t>topography</w:t>
                        </w:r>
                      </w:ins>
                      <w:ins w:id="1289" w:author="Bo Shen" w:date="2023-01-27T09:18:00Z">
                        <w:r w:rsidR="008604B0">
                          <w:rPr>
                            <w:rFonts w:ascii="Times New Roman" w:hAnsi="Times New Roman" w:cs="Times New Roman"/>
                          </w:rPr>
                          <w:t>.</w:t>
                        </w:r>
                      </w:ins>
                      <w:ins w:id="1290" w:author="Bo Shen" w:date="2023-01-26T17:21:00Z">
                        <w:r w:rsidR="009324FA">
                          <w:rPr>
                            <w:rFonts w:ascii="Times New Roman" w:hAnsi="Times New Roman" w:cs="Times New Roman"/>
                          </w:rPr>
                          <w:t xml:space="preserve"> </w:t>
                        </w:r>
                      </w:ins>
                      <w:ins w:id="1291" w:author="Bo Shen" w:date="2023-01-26T16:43:00Z">
                        <w:r w:rsidR="00CA42B8" w:rsidRPr="00AA6167">
                          <w:rPr>
                            <w:rFonts w:ascii="Times New Roman" w:hAnsi="Times New Roman" w:cs="Times New Roman"/>
                            <w:b/>
                            <w:bCs/>
                            <w:rPrChange w:id="1292" w:author="Bo Shen" w:date="2023-01-26T17:15:00Z">
                              <w:rPr>
                                <w:rFonts w:ascii="Times New Roman" w:hAnsi="Times New Roman" w:cs="Times New Roman"/>
                              </w:rPr>
                            </w:rPrChange>
                          </w:rPr>
                          <w:t>A.</w:t>
                        </w:r>
                      </w:ins>
                      <w:ins w:id="1293" w:author="Bo Shen" w:date="2023-01-26T16:48:00Z">
                        <w:r w:rsidR="002D4911">
                          <w:rPr>
                            <w:rFonts w:ascii="Times New Roman" w:hAnsi="Times New Roman" w:cs="Times New Roman"/>
                          </w:rPr>
                          <w:t xml:space="preserve"> </w:t>
                        </w:r>
                      </w:ins>
                      <w:ins w:id="1294" w:author="Bo Shen" w:date="2023-01-26T16:55:00Z">
                        <w:r w:rsidR="00860C8C">
                          <w:rPr>
                            <w:rFonts w:ascii="Times New Roman" w:hAnsi="Times New Roman" w:cs="Times New Roman"/>
                          </w:rPr>
                          <w:t>T</w:t>
                        </w:r>
                      </w:ins>
                      <w:ins w:id="1295" w:author="Bo Shen" w:date="2023-01-26T16:53:00Z">
                        <w:r w:rsidR="00860C8C">
                          <w:rPr>
                            <w:rFonts w:ascii="Times New Roman" w:hAnsi="Times New Roman" w:cs="Times New Roman"/>
                          </w:rPr>
                          <w:t xml:space="preserve">he connection weights parameters </w:t>
                        </w:r>
                      </w:ins>
                      <m:oMath>
                        <m:r>
                          <w:ins w:id="1296" w:author="Bo Shen" w:date="2023-01-26T16:55:00Z">
                            <w:rPr>
                              <w:rFonts w:ascii="Cambria Math" w:hAnsi="Cambria Math" w:cs="Times New Roman"/>
                            </w:rPr>
                            <m:t>α</m:t>
                          </w:ins>
                        </m:r>
                      </m:oMath>
                      <w:ins w:id="1297" w:author="Bo Shen" w:date="2023-01-26T16:55:00Z">
                        <w:r w:rsidR="00860C8C">
                          <w:rPr>
                            <w:rFonts w:ascii="Times New Roman" w:hAnsi="Times New Roman" w:cs="Times New Roman"/>
                          </w:rPr>
                          <w:t xml:space="preserve"> </w:t>
                        </w:r>
                      </w:ins>
                      <w:ins w:id="1298" w:author="Bo Shen" w:date="2023-01-26T16:53:00Z">
                        <w:r w:rsidR="00860C8C">
                          <w:rPr>
                            <w:rFonts w:ascii="Times New Roman" w:hAnsi="Times New Roman" w:cs="Times New Roman"/>
                          </w:rPr>
                          <w:t xml:space="preserve">and </w:t>
                        </w:r>
                      </w:ins>
                      <m:oMath>
                        <m:r>
                          <w:ins w:id="1299" w:author="Bo Shen" w:date="2023-01-26T16:56:00Z">
                            <w:rPr>
                              <w:rFonts w:ascii="Cambria Math" w:hAnsi="Cambria Math" w:cs="Times New Roman"/>
                            </w:rPr>
                            <m:t xml:space="preserve">β </m:t>
                          </w:ins>
                        </m:r>
                      </m:oMath>
                      <w:ins w:id="1300" w:author="Bo Shen" w:date="2023-01-26T17:17:00Z">
                        <w:r w:rsidR="00403EA6">
                          <w:rPr>
                            <w:rFonts w:ascii="Times New Roman" w:hAnsi="Times New Roman" w:cs="Times New Roman"/>
                          </w:rPr>
                          <w:t>were paired</w:t>
                        </w:r>
                      </w:ins>
                      <w:ins w:id="1301" w:author="Bo Shen" w:date="2023-01-27T09:23:00Z">
                        <w:r w:rsidR="00D560CF">
                          <w:rPr>
                            <w:rFonts w:ascii="Times New Roman" w:hAnsi="Times New Roman" w:cs="Times New Roman"/>
                          </w:rPr>
                          <w:t xml:space="preserve"> since</w:t>
                        </w:r>
                      </w:ins>
                      <w:ins w:id="1302" w:author="Bo Shen" w:date="2023-01-26T17:16:00Z">
                        <w:r w:rsidR="00403EA6">
                          <w:rPr>
                            <w:rFonts w:ascii="Times New Roman" w:hAnsi="Times New Roman" w:cs="Times New Roman"/>
                          </w:rPr>
                          <w:t xml:space="preserve"> </w:t>
                        </w:r>
                      </w:ins>
                      <w:ins w:id="1303" w:author="Bo Shen" w:date="2023-01-26T17:17:00Z">
                        <w:r w:rsidR="00403EA6">
                          <w:rPr>
                            <w:rFonts w:ascii="Times New Roman" w:hAnsi="Times New Roman" w:cs="Times New Roman"/>
                          </w:rPr>
                          <w:t xml:space="preserve">both of them control the ramping-up speed of the competition dynamics. </w:t>
                        </w:r>
                      </w:ins>
                      <w:ins w:id="1304" w:author="Bo Shen" w:date="2023-01-26T17:01:00Z">
                        <w:r w:rsidR="00E87C66" w:rsidRPr="008604B0">
                          <w:rPr>
                            <w:rFonts w:ascii="Times New Roman" w:hAnsi="Times New Roman" w:cs="Times New Roman"/>
                            <w:b/>
                            <w:bCs/>
                            <w:rPrChange w:id="130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1306" w:author="Bo Shen" w:date="2023-01-26T17:02:00Z">
                        <w:r w:rsidR="00E87C66">
                          <w:rPr>
                            <w:rFonts w:ascii="Times New Roman" w:hAnsi="Times New Roman" w:cs="Times New Roman"/>
                          </w:rPr>
                          <w:t>(</w:t>
                        </w:r>
                      </w:ins>
                      <m:oMath>
                        <m:r>
                          <w:ins w:id="1307" w:author="Bo Shen" w:date="2023-01-26T17:12:00Z">
                            <w:rPr>
                              <w:rFonts w:ascii="Cambria Math" w:hAnsi="Cambria Math" w:cs="Times New Roman"/>
                            </w:rPr>
                            <m:t>σ</m:t>
                          </w:ins>
                        </m:r>
                      </m:oMath>
                      <w:ins w:id="130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1309" w:author="Bo Shen" w:date="2023-01-26T17:12:00Z">
                              <w:rPr>
                                <w:rFonts w:ascii="Times New Roman" w:hAnsi="Times New Roman" w:cs="Times New Roman"/>
                              </w:rPr>
                            </w:rPrChange>
                          </w:rPr>
                          <w:t>S</w:t>
                        </w:r>
                        <w:r w:rsidR="00E87C66">
                          <w:rPr>
                            <w:rFonts w:ascii="Times New Roman" w:hAnsi="Times New Roman" w:cs="Times New Roman"/>
                          </w:rPr>
                          <w:t>)</w:t>
                        </w:r>
                      </w:ins>
                      <w:ins w:id="131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131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1312" w:author="Bo Shen" w:date="2023-01-27T09:25:00Z">
                        <w:r w:rsidR="00D560CF">
                          <w:rPr>
                            <w:rFonts w:ascii="Times New Roman" w:hAnsi="Times New Roman" w:cs="Times New Roman"/>
                          </w:rPr>
                          <w:t>The time constants of the three units were paired.</w:t>
                        </w:r>
                      </w:ins>
                      <w:ins w:id="1313" w:author="Bo Shen" w:date="2023-01-26T17:12:00Z">
                        <w:r w:rsidR="00AA6167">
                          <w:rPr>
                            <w:rFonts w:ascii="Times New Roman" w:hAnsi="Times New Roman" w:cs="Times New Roman"/>
                          </w:rPr>
                          <w:t xml:space="preserve"> </w:t>
                        </w:r>
                      </w:ins>
                      <w:ins w:id="1314" w:author="Bo Shen" w:date="2023-01-27T17:08:00Z">
                        <w:r w:rsidR="0009610D">
                          <w:rPr>
                            <w:rFonts w:ascii="Times New Roman" w:hAnsi="Times New Roman" w:cs="Times New Roman"/>
                          </w:rPr>
                          <w:t xml:space="preserve">The values of the parameters at the maximum points </w:t>
                        </w:r>
                      </w:ins>
                      <w:ins w:id="1315" w:author="Bo Shen" w:date="2023-01-27T17:09:00Z">
                        <w:r w:rsidR="0009610D">
                          <w:rPr>
                            <w:rFonts w:ascii="Times New Roman" w:hAnsi="Times New Roman" w:cs="Times New Roman"/>
                          </w:rPr>
                          <w:t>precisely match</w:t>
                        </w:r>
                      </w:ins>
                      <w:ins w:id="1316" w:author="Bo Shen" w:date="2023-01-27T17:08:00Z">
                        <w:r w:rsidR="0009610D">
                          <w:rPr>
                            <w:rFonts w:ascii="Times New Roman" w:hAnsi="Times New Roman" w:cs="Times New Roman"/>
                          </w:rPr>
                          <w:t xml:space="preserve"> </w:t>
                        </w:r>
                      </w:ins>
                      <w:ins w:id="1317" w:author="Bo Shen" w:date="2023-01-27T17:09:00Z">
                        <w:r w:rsidR="0009610D">
                          <w:rPr>
                            <w:rFonts w:ascii="Times New Roman" w:hAnsi="Times New Roman" w:cs="Times New Roman"/>
                          </w:rPr>
                          <w:t>the best-fitting results given the precision</w:t>
                        </w:r>
                      </w:ins>
                      <w:ins w:id="1318" w:author="Bo Shen" w:date="2023-01-27T17:10:00Z">
                        <w:r w:rsidR="00CF5F98">
                          <w:rPr>
                            <w:rFonts w:ascii="Times New Roman" w:hAnsi="Times New Roman" w:cs="Times New Roman"/>
                          </w:rPr>
                          <w:t>s</w:t>
                        </w:r>
                      </w:ins>
                      <w:ins w:id="1319" w:author="Bo Shen" w:date="2023-01-27T17:09:00Z">
                        <w:r w:rsidR="0009610D">
                          <w:rPr>
                            <w:rFonts w:ascii="Times New Roman" w:hAnsi="Times New Roman" w:cs="Times New Roman"/>
                          </w:rPr>
                          <w:t xml:space="preserve"> of the grids (parameter values on the peaks: </w:t>
                        </w:r>
                      </w:ins>
                      <m:oMath>
                        <m:r>
                          <w:ins w:id="1320" w:author="Bo Shen" w:date="2023-01-27T16:40:00Z">
                            <w:rPr>
                              <w:rFonts w:ascii="Cambria Math" w:hAnsi="Cambria Math" w:cs="Times New Roman"/>
                            </w:rPr>
                            <m:t>α=0</m:t>
                          </w:ins>
                        </m:r>
                      </m:oMath>
                      <w:ins w:id="1321" w:author="Bo Shen" w:date="2023-01-27T16:40:00Z">
                        <w:r w:rsidR="00520D97">
                          <w:rPr>
                            <w:rFonts w:ascii="Times New Roman" w:hAnsi="Times New Roman" w:cs="Times New Roman"/>
                          </w:rPr>
                          <w:t xml:space="preserve">, </w:t>
                        </w:r>
                      </w:ins>
                      <m:oMath>
                        <m:r>
                          <w:ins w:id="1322" w:author="Bo Shen" w:date="2023-01-27T16:40:00Z">
                            <w:rPr>
                              <w:rFonts w:ascii="Cambria Math" w:hAnsi="Cambria Math" w:cs="Times New Roman"/>
                            </w:rPr>
                            <m:t>β=1.4</m:t>
                          </w:ins>
                        </m:r>
                      </m:oMath>
                      <w:ins w:id="1323" w:author="Bo Shen" w:date="2023-01-27T16:40:00Z">
                        <w:r w:rsidR="00520D97">
                          <w:rPr>
                            <w:rFonts w:ascii="Times New Roman" w:hAnsi="Times New Roman" w:cs="Times New Roman"/>
                          </w:rPr>
                          <w:t xml:space="preserve">, </w:t>
                        </w:r>
                      </w:ins>
                      <m:oMath>
                        <m:r>
                          <w:ins w:id="1324" w:author="Bo Shen" w:date="2023-01-27T16:40:00Z">
                            <w:rPr>
                              <w:rFonts w:ascii="Cambria Math" w:hAnsi="Cambria Math" w:cs="Times New Roman"/>
                            </w:rPr>
                            <m:t>σ = 26</m:t>
                          </w:ins>
                        </m:r>
                      </m:oMath>
                      <w:ins w:id="1325" w:author="Bo Shen" w:date="2023-01-27T16:40:00Z">
                        <w:r w:rsidR="00520D97">
                          <w:rPr>
                            <w:rFonts w:ascii="Times New Roman" w:hAnsi="Times New Roman" w:cs="Times New Roman"/>
                          </w:rPr>
                          <w:t xml:space="preserve">, </w:t>
                        </w:r>
                      </w:ins>
                      <m:oMath>
                        <m:r>
                          <w:ins w:id="1326" w:author="Bo Shen" w:date="2023-01-27T16:40:00Z">
                            <w:rPr>
                              <w:rFonts w:ascii="Cambria Math" w:hAnsi="Cambria Math" w:cs="Times New Roman"/>
                            </w:rPr>
                            <m:t>S = 3210</m:t>
                          </w:ins>
                        </m:r>
                      </m:oMath>
                      <w:ins w:id="1327" w:author="Bo Shen" w:date="2023-01-27T16:40:00Z">
                        <w:r w:rsidR="00520D97">
                          <w:rPr>
                            <w:rFonts w:ascii="Times New Roman" w:hAnsi="Times New Roman" w:cs="Times New Roman"/>
                          </w:rPr>
                          <w:t xml:space="preserve">, </w:t>
                        </w:r>
                      </w:ins>
                      <m:oMath>
                        <m:sSub>
                          <m:sSubPr>
                            <m:ctrlPr>
                              <w:ins w:id="1328" w:author="Bo Shen" w:date="2023-01-27T16:40:00Z">
                                <w:rPr>
                                  <w:rFonts w:ascii="Cambria Math" w:hAnsi="Cambria Math" w:cs="Times New Roman"/>
                                  <w:i/>
                                </w:rPr>
                              </w:ins>
                            </m:ctrlPr>
                          </m:sSubPr>
                          <m:e>
                            <m:r>
                              <w:ins w:id="1329" w:author="Bo Shen" w:date="2023-01-27T16:40:00Z">
                                <w:rPr>
                                  <w:rFonts w:ascii="Cambria Math" w:hAnsi="Cambria Math" w:cs="Times New Roman"/>
                                </w:rPr>
                                <m:t>τ</m:t>
                              </w:ins>
                            </m:r>
                          </m:e>
                          <m:sub>
                            <m:r>
                              <w:ins w:id="1330" w:author="Bo Shen" w:date="2023-01-27T16:40:00Z">
                                <w:rPr>
                                  <w:rFonts w:ascii="Cambria Math" w:hAnsi="Cambria Math" w:cs="Times New Roman"/>
                                </w:rPr>
                                <m:t>R</m:t>
                              </w:ins>
                            </m:r>
                          </m:sub>
                        </m:sSub>
                        <m:r>
                          <w:ins w:id="1331" w:author="Bo Shen" w:date="2023-01-27T16:40:00Z">
                            <w:rPr>
                              <w:rFonts w:ascii="Cambria Math" w:hAnsi="Cambria Math" w:cs="Times New Roman"/>
                            </w:rPr>
                            <m:t xml:space="preserve"> = .1995</m:t>
                          </w:ins>
                        </m:r>
                      </m:oMath>
                      <w:ins w:id="1332" w:author="Bo Shen" w:date="2023-01-27T16:40:00Z">
                        <w:r w:rsidR="00520D97">
                          <w:rPr>
                            <w:rFonts w:ascii="Times New Roman" w:hAnsi="Times New Roman" w:cs="Times New Roman"/>
                          </w:rPr>
                          <w:t xml:space="preserve">, </w:t>
                        </w:r>
                      </w:ins>
                      <m:oMath>
                        <m:sSub>
                          <m:sSubPr>
                            <m:ctrlPr>
                              <w:ins w:id="1333" w:author="Bo Shen" w:date="2023-01-27T16:40:00Z">
                                <w:rPr>
                                  <w:rFonts w:ascii="Cambria Math" w:hAnsi="Cambria Math" w:cs="Times New Roman"/>
                                  <w:i/>
                                </w:rPr>
                              </w:ins>
                            </m:ctrlPr>
                          </m:sSubPr>
                          <m:e>
                            <m:r>
                              <w:ins w:id="1334" w:author="Bo Shen" w:date="2023-01-27T16:40:00Z">
                                <w:rPr>
                                  <w:rFonts w:ascii="Cambria Math" w:hAnsi="Cambria Math" w:cs="Times New Roman"/>
                                </w:rPr>
                                <m:t>τ</m:t>
                              </w:ins>
                            </m:r>
                          </m:e>
                          <m:sub>
                            <m:r>
                              <w:ins w:id="1335" w:author="Bo Shen" w:date="2023-01-27T16:40:00Z">
                                <w:rPr>
                                  <w:rFonts w:ascii="Cambria Math" w:hAnsi="Cambria Math" w:cs="Times New Roman"/>
                                </w:rPr>
                                <m:t>G</m:t>
                              </w:ins>
                            </m:r>
                          </m:sub>
                        </m:sSub>
                        <m:r>
                          <w:ins w:id="1336" w:author="Bo Shen" w:date="2023-01-27T16:40:00Z">
                            <w:rPr>
                              <w:rFonts w:ascii="Cambria Math" w:hAnsi="Cambria Math" w:cs="Times New Roman"/>
                            </w:rPr>
                            <m:t xml:space="preserve"> = </m:t>
                          </w:ins>
                        </m:r>
                        <m:r>
                          <w:ins w:id="1337" w:author="Bo Shen" w:date="2023-01-27T16:42:00Z">
                            <w:rPr>
                              <w:rFonts w:ascii="Cambria Math" w:hAnsi="Cambria Math" w:cs="Times New Roman"/>
                            </w:rPr>
                            <m:t xml:space="preserve">.1995 </m:t>
                          </w:ins>
                        </m:r>
                      </m:oMath>
                      <w:ins w:id="1338"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1339"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1340" w:author="Bo Shen" w:date="2023-01-27T16:44:00Z">
                            <w:rPr>
                              <w:rFonts w:ascii="Cambria Math" w:hAnsi="Cambria Math" w:cs="Times New Roman"/>
                            </w:rPr>
                            <m:t>.2512</m:t>
                          </w:ins>
                        </m:r>
                      </m:oMath>
                      <w:ins w:id="1341" w:author="Bo Shen" w:date="2023-01-27T16:44:00Z">
                        <w:r w:rsidR="00520D97">
                          <w:rPr>
                            <w:rFonts w:ascii="Times New Roman" w:hAnsi="Times New Roman" w:cs="Times New Roman"/>
                          </w:rPr>
                          <w:t xml:space="preserve"> </w:t>
                        </w:r>
                      </w:ins>
                      <w:ins w:id="1342"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1343" w:author="Bo Shen" w:date="2023-01-27T16:44:00Z">
                              <w:rPr>
                                <w:rFonts w:ascii="Times New Roman" w:hAnsi="Times New Roman" w:cs="Times New Roman"/>
                              </w:rPr>
                            </w:rPrChange>
                          </w:rPr>
                          <w:t>D</w:t>
                        </w:r>
                        <w:r w:rsidR="00520D97">
                          <w:rPr>
                            <w:rFonts w:ascii="Times New Roman" w:hAnsi="Times New Roman" w:cs="Times New Roman"/>
                          </w:rPr>
                          <w:t>)</w:t>
                        </w:r>
                      </w:ins>
                      <w:ins w:id="1344" w:author="Bo Shen" w:date="2023-01-27T16:45:00Z">
                        <w:r w:rsidR="000D3164">
                          <w:rPr>
                            <w:rFonts w:ascii="Times New Roman" w:hAnsi="Times New Roman" w:cs="Times New Roman"/>
                          </w:rPr>
                          <w:t xml:space="preserve"> (two adjacent points given the grid resolution)</w:t>
                        </w:r>
                      </w:ins>
                      <w:ins w:id="1345" w:author="Bo Shen" w:date="2023-01-27T16:43:00Z">
                        <w:r w:rsidR="00520D97">
                          <w:rPr>
                            <w:rFonts w:ascii="Times New Roman" w:hAnsi="Times New Roman" w:cs="Times New Roman"/>
                          </w:rPr>
                          <w:t>,</w:t>
                        </w:r>
                      </w:ins>
                      <w:ins w:id="1346" w:author="Bo Shen" w:date="2023-01-27T16:40:00Z">
                        <w:r w:rsidR="00520D97">
                          <w:rPr>
                            <w:rFonts w:ascii="Times New Roman" w:hAnsi="Times New Roman" w:cs="Times New Roman"/>
                          </w:rPr>
                          <w:t xml:space="preserve"> </w:t>
                        </w:r>
                      </w:ins>
                      <m:oMath>
                        <m:sSub>
                          <m:sSubPr>
                            <m:ctrlPr>
                              <w:ins w:id="1347" w:author="Bo Shen" w:date="2023-01-27T16:40:00Z">
                                <w:rPr>
                                  <w:rFonts w:ascii="Cambria Math" w:hAnsi="Cambria Math" w:cs="Times New Roman"/>
                                  <w:i/>
                                </w:rPr>
                              </w:ins>
                            </m:ctrlPr>
                          </m:sSubPr>
                          <m:e>
                            <m:r>
                              <w:ins w:id="1348" w:author="Bo Shen" w:date="2023-01-27T16:40:00Z">
                                <w:rPr>
                                  <w:rFonts w:ascii="Cambria Math" w:hAnsi="Cambria Math" w:cs="Times New Roman"/>
                                </w:rPr>
                                <m:t>τ</m:t>
                              </w:ins>
                            </m:r>
                          </m:e>
                          <m:sub>
                            <m:r>
                              <w:ins w:id="1349" w:author="Bo Shen" w:date="2023-01-27T16:40:00Z">
                                <w:rPr>
                                  <w:rFonts w:ascii="Cambria Math" w:hAnsi="Cambria Math" w:cs="Times New Roman"/>
                                </w:rPr>
                                <m:t>D</m:t>
                              </w:ins>
                            </m:r>
                          </m:sub>
                        </m:sSub>
                        <m:r>
                          <w:ins w:id="1350" w:author="Bo Shen" w:date="2023-01-27T16:40:00Z">
                            <w:rPr>
                              <w:rFonts w:ascii="Cambria Math" w:hAnsi="Cambria Math" w:cs="Times New Roman"/>
                            </w:rPr>
                            <m:t xml:space="preserve"> = .3162</m:t>
                          </w:ins>
                        </m:r>
                      </m:oMath>
                      <w:ins w:id="1351" w:author="Bo Shen" w:date="2023-01-27T16:44:00Z">
                        <w:r w:rsidR="00520D97">
                          <w:rPr>
                            <w:rFonts w:ascii="Times New Roman" w:hAnsi="Times New Roman" w:cs="Times New Roman"/>
                          </w:rPr>
                          <w:t>.</w:t>
                        </w:r>
                      </w:ins>
                      <w:ins w:id="1352"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857" w:author="Bo Shen" w:date="2023-01-26T16:25:00Z">
        <w:r>
          <w:rPr>
            <w:rFonts w:ascii="Times New Roman" w:hAnsi="Times New Roman" w:cs="Times New Roman"/>
            <w:i/>
            <w:color w:val="000000" w:themeColor="text1"/>
          </w:rPr>
          <w:br w:type="page"/>
        </w:r>
      </w:ins>
    </w:p>
    <w:p w14:paraId="7D4DABC7" w14:textId="55168E4F" w:rsidR="00737325" w:rsidRDefault="00737325">
      <w:pPr>
        <w:rPr>
          <w:ins w:id="858" w:author="Bo Shen" w:date="2023-01-27T09:48:00Z"/>
          <w:rFonts w:ascii="Times New Roman" w:hAnsi="Times New Roman" w:cs="Times New Roman"/>
          <w:i/>
          <w:color w:val="000000" w:themeColor="text1"/>
        </w:rPr>
      </w:pPr>
      <w:ins w:id="859"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860"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8"/>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861" w:author="Bo Shen" w:date="2023-01-27T09:49:00Z">
                                <w:r>
                                  <w:rPr>
                                    <w:rFonts w:ascii="Times New Roman" w:hAnsi="Times New Roman" w:cs="Times New Roman"/>
                                    <w:b/>
                                  </w:rPr>
                                  <w:t>2</w:t>
                                </w:r>
                              </w:ins>
                              <w:del w:id="862"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863"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864" w:author="Bo Shen" w:date="2023-01-26T16:42:00Z">
                                <w:r>
                                  <w:rPr>
                                    <w:rFonts w:ascii="Times New Roman" w:hAnsi="Times New Roman" w:cs="Times New Roman"/>
                                  </w:rPr>
                                  <w:t xml:space="preserve">of LDDM </w:t>
                                </w:r>
                              </w:ins>
                              <w:ins w:id="865" w:author="Bo Shen" w:date="2023-01-27T09:49:00Z">
                                <w:r>
                                  <w:rPr>
                                    <w:rFonts w:ascii="Times New Roman" w:hAnsi="Times New Roman" w:cs="Times New Roman"/>
                                  </w:rPr>
                                  <w:t>on the best-fitt</w:t>
                                </w:r>
                              </w:ins>
                              <w:ins w:id="866" w:author="Bo Shen" w:date="2023-01-27T09:50:00Z">
                                <w:r>
                                  <w:rPr>
                                    <w:rFonts w:ascii="Times New Roman" w:hAnsi="Times New Roman" w:cs="Times New Roman"/>
                                  </w:rPr>
                                  <w:t>ed</w:t>
                                </w:r>
                              </w:ins>
                              <w:ins w:id="867" w:author="Bo Shen" w:date="2023-01-27T09:49:00Z">
                                <w:r>
                                  <w:rPr>
                                    <w:rFonts w:ascii="Times New Roman" w:hAnsi="Times New Roman" w:cs="Times New Roman"/>
                                  </w:rPr>
                                  <w:t xml:space="preserve"> parameters </w:t>
                                </w:r>
                              </w:ins>
                              <w:ins w:id="868" w:author="Bo Shen" w:date="2023-01-27T09:50:00Z">
                                <w:r>
                                  <w:rPr>
                                    <w:rFonts w:ascii="Times New Roman" w:hAnsi="Times New Roman" w:cs="Times New Roman"/>
                                  </w:rPr>
                                  <w:t>to</w:t>
                                </w:r>
                              </w:ins>
                              <w:ins w:id="869" w:author="Bo Shen" w:date="2023-01-26T16:42:00Z">
                                <w:r>
                                  <w:rPr>
                                    <w:rFonts w:ascii="Times New Roman" w:hAnsi="Times New Roman" w:cs="Times New Roman"/>
                                  </w:rPr>
                                  <w:t xml:space="preserve"> </w:t>
                                </w:r>
                              </w:ins>
                              <w:ins w:id="870"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871" w:author="Bo Shen" w:date="2023-01-26T16:44:00Z">
                                <w:r>
                                  <w:rPr>
                                    <w:rFonts w:ascii="Times New Roman" w:hAnsi="Times New Roman" w:cs="Times New Roman"/>
                                  </w:rPr>
                                  <w:t>.</w:t>
                                </w:r>
                              </w:ins>
                              <w:ins w:id="872" w:author="Bo Shen" w:date="2023-01-27T17:15:00Z">
                                <w:r w:rsidR="0092715D">
                                  <w:rPr>
                                    <w:rFonts w:ascii="Times New Roman" w:hAnsi="Times New Roman" w:cs="Times New Roman"/>
                                  </w:rPr>
                                  <w:t xml:space="preserve"> We </w:t>
                                </w:r>
                              </w:ins>
                              <w:ins w:id="873" w:author="Bo Shen" w:date="2023-01-27T17:16:00Z">
                                <w:r w:rsidR="0092715D">
                                  <w:rPr>
                                    <w:rFonts w:ascii="Times New Roman" w:hAnsi="Times New Roman" w:cs="Times New Roman"/>
                                  </w:rPr>
                                  <w:t>visualized</w:t>
                                </w:r>
                              </w:ins>
                              <w:ins w:id="874" w:author="Bo Shen" w:date="2023-01-27T09:52:00Z">
                                <w:r>
                                  <w:rPr>
                                    <w:rFonts w:ascii="Times New Roman" w:hAnsi="Times New Roman" w:cs="Times New Roman"/>
                                  </w:rPr>
                                  <w:t xml:space="preserve"> </w:t>
                                </w:r>
                              </w:ins>
                              <w:ins w:id="875" w:author="Bo Shen" w:date="2023-01-27T17:16:00Z">
                                <w:r w:rsidR="0092715D">
                                  <w:rPr>
                                    <w:rFonts w:ascii="Times New Roman" w:hAnsi="Times New Roman" w:cs="Times New Roman"/>
                                  </w:rPr>
                                  <w:t>t</w:t>
                                </w:r>
                              </w:ins>
                              <w:ins w:id="876" w:author="Bo Shen" w:date="2023-01-27T17:15:00Z">
                                <w:r w:rsidR="0092715D">
                                  <w:rPr>
                                    <w:rFonts w:ascii="Times New Roman" w:hAnsi="Times New Roman" w:cs="Times New Roman"/>
                                  </w:rPr>
                                  <w:t xml:space="preserve">he log-likelihood of the model </w:t>
                                </w:r>
                              </w:ins>
                              <w:ins w:id="877" w:author="Bo Shen" w:date="2023-01-27T17:16:00Z">
                                <w:r w:rsidR="0092715D">
                                  <w:rPr>
                                    <w:rFonts w:ascii="Times New Roman" w:hAnsi="Times New Roman" w:cs="Times New Roman"/>
                                  </w:rPr>
                                  <w:t xml:space="preserve">re-fitting </w:t>
                                </w:r>
                              </w:ins>
                              <w:ins w:id="878" w:author="Bo Shen" w:date="2023-01-27T17:15:00Z">
                                <w:r w:rsidR="0092715D">
                                  <w:rPr>
                                    <w:rFonts w:ascii="Times New Roman" w:hAnsi="Times New Roman" w:cs="Times New Roman"/>
                                  </w:rPr>
                                  <w:t xml:space="preserve">to </w:t>
                                </w:r>
                              </w:ins>
                              <w:ins w:id="879" w:author="Bo Shen" w:date="2023-01-27T09:52:00Z">
                                <w:r>
                                  <w:rPr>
                                    <w:rFonts w:ascii="Times New Roman" w:hAnsi="Times New Roman" w:cs="Times New Roman"/>
                                  </w:rPr>
                                  <w:t xml:space="preserve">the simulated </w:t>
                                </w:r>
                              </w:ins>
                              <w:ins w:id="880" w:author="Bo Shen" w:date="2023-01-27T09:53:00Z">
                                <w:r>
                                  <w:rPr>
                                    <w:rFonts w:ascii="Times New Roman" w:hAnsi="Times New Roman" w:cs="Times New Roman"/>
                                  </w:rPr>
                                  <w:t>data</w:t>
                                </w:r>
                              </w:ins>
                              <w:ins w:id="881" w:author="Bo Shen" w:date="2023-01-27T09:55:00Z">
                                <w:r w:rsidR="002F0D53">
                                  <w:rPr>
                                    <w:rFonts w:ascii="Times New Roman" w:hAnsi="Times New Roman" w:cs="Times New Roman"/>
                                  </w:rPr>
                                  <w:t xml:space="preserve"> based on the set of best-fitted </w:t>
                                </w:r>
                              </w:ins>
                              <w:ins w:id="882" w:author="Bo Shen" w:date="2023-01-27T17:13:00Z">
                                <w:r w:rsidR="00F6264E">
                                  <w:rPr>
                                    <w:rFonts w:ascii="Times New Roman" w:hAnsi="Times New Roman" w:cs="Times New Roman"/>
                                  </w:rPr>
                                  <w:t>parameters shown</w:t>
                                </w:r>
                              </w:ins>
                              <w:ins w:id="883" w:author="Bo Shen" w:date="2023-01-27T09:55:00Z">
                                <w:r w:rsidR="002F0D53">
                                  <w:rPr>
                                    <w:rFonts w:ascii="Times New Roman" w:hAnsi="Times New Roman" w:cs="Times New Roman"/>
                                  </w:rPr>
                                  <w:t xml:space="preserve"> in </w:t>
                                </w:r>
                              </w:ins>
                              <w:ins w:id="884" w:author="Bo Shen" w:date="2023-01-27T17:13:00Z">
                                <w:r w:rsidR="00F6264E" w:rsidRPr="00F6264E">
                                  <w:rPr>
                                    <w:rFonts w:ascii="Times New Roman" w:hAnsi="Times New Roman" w:cs="Times New Roman"/>
                                    <w:b/>
                                    <w:bCs/>
                                    <w:rPrChange w:id="885"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886" w:author="Bo Shen" w:date="2023-01-27T17:16:00Z">
                                <w:r w:rsidR="0092715D">
                                  <w:rPr>
                                    <w:rFonts w:ascii="Times New Roman" w:hAnsi="Times New Roman" w:cs="Times New Roman"/>
                                  </w:rPr>
                                  <w:t xml:space="preserve">Each panel has </w:t>
                                </w:r>
                              </w:ins>
                              <w:ins w:id="887" w:author="Bo Shen" w:date="2023-01-27T17:17:00Z">
                                <w:r w:rsidR="0092715D">
                                  <w:rPr>
                                    <w:rFonts w:ascii="Times New Roman" w:hAnsi="Times New Roman" w:cs="Times New Roman"/>
                                  </w:rPr>
                                  <w:t>similar meaning to the corresponding panel in</w:t>
                                </w:r>
                              </w:ins>
                              <w:ins w:id="888"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889" w:author="Bo Shen" w:date="2023-01-27T17:17:00Z">
                                <w:r w:rsidR="0092715D">
                                  <w:rPr>
                                    <w:rFonts w:ascii="Times New Roman" w:hAnsi="Times New Roman" w:cs="Times New Roman"/>
                                  </w:rPr>
                                  <w:t>but now the log-likelihood values are the goodness of fit to simulated data</w:t>
                                </w:r>
                              </w:ins>
                              <w:ins w:id="890" w:author="Bo Shen" w:date="2023-01-27T17:14:00Z">
                                <w:r w:rsidR="00F6264E">
                                  <w:rPr>
                                    <w:rFonts w:ascii="Times New Roman" w:hAnsi="Times New Roman" w:cs="Times New Roman"/>
                                  </w:rPr>
                                  <w:t>. T</w:t>
                                </w:r>
                              </w:ins>
                              <w:ins w:id="891" w:author="Bo Shen" w:date="2023-01-27T17:10:00Z">
                                <w:r w:rsidR="00CF5F98">
                                  <w:rPr>
                                    <w:rFonts w:ascii="Times New Roman" w:hAnsi="Times New Roman" w:cs="Times New Roman"/>
                                  </w:rPr>
                                  <w:t>he parameter values on the peaks are exactly the same as in</w:t>
                                </w:r>
                              </w:ins>
                              <w:ins w:id="892"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893"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894" w:author="Bo Shen" w:date="2023-01-27T17:12:00Z">
                                <w:r w:rsidR="00CF5F98">
                                  <w:rPr>
                                    <w:rFonts w:ascii="Times New Roman" w:hAnsi="Times New Roman" w:cs="Times New Roman"/>
                                    <w:bCs/>
                                  </w:rPr>
                                  <w:t xml:space="preserve"> and </w:t>
                                </w:r>
                              </w:ins>
                              <w:ins w:id="895" w:author="Bo Shen" w:date="2023-01-27T17:48:00Z">
                                <w:r w:rsidR="00C73EDD">
                                  <w:rPr>
                                    <w:rFonts w:ascii="Times New Roman" w:hAnsi="Times New Roman" w:cs="Times New Roman"/>
                                    <w:bCs/>
                                  </w:rPr>
                                  <w:t>identifiable</w:t>
                                </w:r>
                              </w:ins>
                              <w:ins w:id="896" w:author="Bo Shen" w:date="2023-01-27T17:12:00Z">
                                <w:r w:rsidR="00CF5F98">
                                  <w:rPr>
                                    <w:rFonts w:ascii="Times New Roman" w:hAnsi="Times New Roman" w:cs="Times New Roman"/>
                                    <w:bCs/>
                                  </w:rPr>
                                  <w:t xml:space="preserve"> </w:t>
                                </w:r>
                              </w:ins>
                              <w:ins w:id="897" w:author="Bo Shen" w:date="2023-01-27T17:11:00Z">
                                <w:r w:rsidR="00CF5F98">
                                  <w:rPr>
                                    <w:rFonts w:ascii="Times New Roman" w:hAnsi="Times New Roman" w:cs="Times New Roman"/>
                                  </w:rPr>
                                  <w:t>(</w:t>
                                </w:r>
                              </w:ins>
                              <m:oMath>
                                <m:r>
                                  <w:ins w:id="898" w:author="Bo Shen" w:date="2023-01-27T16:44:00Z">
                                    <w:rPr>
                                      <w:rFonts w:ascii="Cambria Math" w:hAnsi="Cambria Math" w:cs="Times New Roman"/>
                                    </w:rPr>
                                    <m:t>α=0</m:t>
                                  </w:ins>
                                </m:r>
                              </m:oMath>
                              <w:ins w:id="899" w:author="Bo Shen" w:date="2023-01-27T16:44:00Z">
                                <w:r w:rsidR="006A5AD2">
                                  <w:rPr>
                                    <w:rFonts w:ascii="Times New Roman" w:hAnsi="Times New Roman" w:cs="Times New Roman"/>
                                  </w:rPr>
                                  <w:t xml:space="preserve">, </w:t>
                                </w:r>
                              </w:ins>
                              <m:oMath>
                                <m:r>
                                  <w:ins w:id="900" w:author="Bo Shen" w:date="2023-01-27T16:44:00Z">
                                    <w:rPr>
                                      <w:rFonts w:ascii="Cambria Math" w:hAnsi="Cambria Math" w:cs="Times New Roman"/>
                                    </w:rPr>
                                    <m:t>β=1.4</m:t>
                                  </w:ins>
                                </m:r>
                              </m:oMath>
                              <w:ins w:id="901" w:author="Bo Shen" w:date="2023-01-27T16:44:00Z">
                                <w:r w:rsidR="006A5AD2">
                                  <w:rPr>
                                    <w:rFonts w:ascii="Times New Roman" w:hAnsi="Times New Roman" w:cs="Times New Roman"/>
                                  </w:rPr>
                                  <w:t xml:space="preserve">, </w:t>
                                </w:r>
                              </w:ins>
                              <m:oMath>
                                <m:r>
                                  <w:ins w:id="902" w:author="Bo Shen" w:date="2023-01-27T16:44:00Z">
                                    <w:rPr>
                                      <w:rFonts w:ascii="Cambria Math" w:hAnsi="Cambria Math" w:cs="Times New Roman"/>
                                    </w:rPr>
                                    <m:t>σ = 26</m:t>
                                  </w:ins>
                                </m:r>
                              </m:oMath>
                              <w:ins w:id="903" w:author="Bo Shen" w:date="2023-01-27T16:44:00Z">
                                <w:r w:rsidR="006A5AD2">
                                  <w:rPr>
                                    <w:rFonts w:ascii="Times New Roman" w:hAnsi="Times New Roman" w:cs="Times New Roman"/>
                                  </w:rPr>
                                  <w:t xml:space="preserve">, </w:t>
                                </w:r>
                              </w:ins>
                              <m:oMath>
                                <m:r>
                                  <w:ins w:id="904" w:author="Bo Shen" w:date="2023-01-27T16:44:00Z">
                                    <w:rPr>
                                      <w:rFonts w:ascii="Cambria Math" w:hAnsi="Cambria Math" w:cs="Times New Roman"/>
                                    </w:rPr>
                                    <m:t>S = 3210</m:t>
                                  </w:ins>
                                </m:r>
                              </m:oMath>
                              <w:ins w:id="905" w:author="Bo Shen" w:date="2023-01-27T16:44:00Z">
                                <w:r w:rsidR="006A5AD2">
                                  <w:rPr>
                                    <w:rFonts w:ascii="Times New Roman" w:hAnsi="Times New Roman" w:cs="Times New Roman"/>
                                  </w:rPr>
                                  <w:t xml:space="preserve">, </w:t>
                                </w:r>
                              </w:ins>
                              <m:oMath>
                                <m:sSub>
                                  <m:sSubPr>
                                    <m:ctrlPr>
                                      <w:ins w:id="906" w:author="Bo Shen" w:date="2023-01-27T16:44:00Z">
                                        <w:rPr>
                                          <w:rFonts w:ascii="Cambria Math" w:hAnsi="Cambria Math" w:cs="Times New Roman"/>
                                          <w:i/>
                                        </w:rPr>
                                      </w:ins>
                                    </m:ctrlPr>
                                  </m:sSubPr>
                                  <m:e>
                                    <m:r>
                                      <w:ins w:id="907" w:author="Bo Shen" w:date="2023-01-27T16:44:00Z">
                                        <w:rPr>
                                          <w:rFonts w:ascii="Cambria Math" w:hAnsi="Cambria Math" w:cs="Times New Roman"/>
                                        </w:rPr>
                                        <m:t>τ</m:t>
                                      </w:ins>
                                    </m:r>
                                  </m:e>
                                  <m:sub>
                                    <m:r>
                                      <w:ins w:id="908" w:author="Bo Shen" w:date="2023-01-27T16:44:00Z">
                                        <w:rPr>
                                          <w:rFonts w:ascii="Cambria Math" w:hAnsi="Cambria Math" w:cs="Times New Roman"/>
                                        </w:rPr>
                                        <m:t>R</m:t>
                                      </w:ins>
                                    </m:r>
                                  </m:sub>
                                </m:sSub>
                                <m:r>
                                  <w:ins w:id="909" w:author="Bo Shen" w:date="2023-01-27T16:44:00Z">
                                    <w:rPr>
                                      <w:rFonts w:ascii="Cambria Math" w:hAnsi="Cambria Math" w:cs="Times New Roman"/>
                                    </w:rPr>
                                    <m:t xml:space="preserve"> = .1995</m:t>
                                  </w:ins>
                                </m:r>
                              </m:oMath>
                              <w:ins w:id="910" w:author="Bo Shen" w:date="2023-01-27T16:44:00Z">
                                <w:r w:rsidR="006A5AD2">
                                  <w:rPr>
                                    <w:rFonts w:ascii="Times New Roman" w:hAnsi="Times New Roman" w:cs="Times New Roman"/>
                                  </w:rPr>
                                  <w:t xml:space="preserve">, </w:t>
                                </w:r>
                              </w:ins>
                              <m:oMath>
                                <m:sSub>
                                  <m:sSubPr>
                                    <m:ctrlPr>
                                      <w:ins w:id="911" w:author="Bo Shen" w:date="2023-01-27T16:44:00Z">
                                        <w:rPr>
                                          <w:rFonts w:ascii="Cambria Math" w:hAnsi="Cambria Math" w:cs="Times New Roman"/>
                                          <w:i/>
                                        </w:rPr>
                                      </w:ins>
                                    </m:ctrlPr>
                                  </m:sSubPr>
                                  <m:e>
                                    <m:r>
                                      <w:ins w:id="912" w:author="Bo Shen" w:date="2023-01-27T16:44:00Z">
                                        <w:rPr>
                                          <w:rFonts w:ascii="Cambria Math" w:hAnsi="Cambria Math" w:cs="Times New Roman"/>
                                        </w:rPr>
                                        <m:t>τ</m:t>
                                      </w:ins>
                                    </m:r>
                                  </m:e>
                                  <m:sub>
                                    <m:r>
                                      <w:ins w:id="913" w:author="Bo Shen" w:date="2023-01-27T16:44:00Z">
                                        <w:rPr>
                                          <w:rFonts w:ascii="Cambria Math" w:hAnsi="Cambria Math" w:cs="Times New Roman"/>
                                        </w:rPr>
                                        <m:t>G</m:t>
                                      </w:ins>
                                    </m:r>
                                  </m:sub>
                                </m:sSub>
                                <m:r>
                                  <w:ins w:id="914" w:author="Bo Shen" w:date="2023-01-27T16:44:00Z">
                                    <w:rPr>
                                      <w:rFonts w:ascii="Cambria Math" w:hAnsi="Cambria Math" w:cs="Times New Roman"/>
                                    </w:rPr>
                                    <m:t xml:space="preserve"> = .1995 </m:t>
                                  </w:ins>
                                </m:r>
                              </m:oMath>
                              <w:ins w:id="915"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916" w:author="Bo Shen" w:date="2023-01-27T16:44:00Z">
                                    <w:rPr>
                                      <w:rFonts w:ascii="Cambria Math" w:hAnsi="Cambria Math" w:cs="Times New Roman"/>
                                    </w:rPr>
                                    <m:t>.2512</m:t>
                                  </w:ins>
                                </m:r>
                              </m:oMath>
                              <w:ins w:id="917"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918"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919" w:author="Bo Shen" w:date="2023-01-27T16:44:00Z">
                                <w:r w:rsidR="006A5AD2">
                                  <w:rPr>
                                    <w:rFonts w:ascii="Times New Roman" w:hAnsi="Times New Roman" w:cs="Times New Roman"/>
                                  </w:rPr>
                                  <w:t xml:space="preserve">, </w:t>
                                </w:r>
                              </w:ins>
                              <m:oMath>
                                <m:sSub>
                                  <m:sSubPr>
                                    <m:ctrlPr>
                                      <w:ins w:id="920" w:author="Bo Shen" w:date="2023-01-27T16:44:00Z">
                                        <w:rPr>
                                          <w:rFonts w:ascii="Cambria Math" w:hAnsi="Cambria Math" w:cs="Times New Roman"/>
                                          <w:i/>
                                        </w:rPr>
                                      </w:ins>
                                    </m:ctrlPr>
                                  </m:sSubPr>
                                  <m:e>
                                    <m:r>
                                      <w:ins w:id="921" w:author="Bo Shen" w:date="2023-01-27T16:44:00Z">
                                        <w:rPr>
                                          <w:rFonts w:ascii="Cambria Math" w:hAnsi="Cambria Math" w:cs="Times New Roman"/>
                                        </w:rPr>
                                        <m:t>τ</m:t>
                                      </w:ins>
                                    </m:r>
                                  </m:e>
                                  <m:sub>
                                    <m:r>
                                      <w:ins w:id="922" w:author="Bo Shen" w:date="2023-01-27T16:44:00Z">
                                        <w:rPr>
                                          <w:rFonts w:ascii="Cambria Math" w:hAnsi="Cambria Math" w:cs="Times New Roman"/>
                                        </w:rPr>
                                        <m:t>D</m:t>
                                      </w:ins>
                                    </m:r>
                                  </m:sub>
                                </m:sSub>
                                <m:r>
                                  <w:ins w:id="923" w:author="Bo Shen" w:date="2023-01-27T16:44:00Z">
                                    <w:rPr>
                                      <w:rFonts w:ascii="Cambria Math" w:hAnsi="Cambria Math" w:cs="Times New Roman"/>
                                    </w:rPr>
                                    <m:t xml:space="preserve"> = .3162</m:t>
                                  </w:ins>
                                </m:r>
                              </m:oMath>
                              <w:ins w:id="924" w:author="Bo Shen" w:date="2023-01-27T16:44:00Z">
                                <w:r w:rsidR="006A5AD2">
                                  <w:rPr>
                                    <w:rFonts w:ascii="Times New Roman" w:hAnsi="Times New Roman" w:cs="Times New Roman"/>
                                  </w:rPr>
                                  <w:t>.</w:t>
                                </w:r>
                              </w:ins>
                              <w:ins w:id="925"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1422"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9"/>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423" w:author="Bo Shen" w:date="2023-01-27T09:49:00Z">
                          <w:r>
                            <w:rPr>
                              <w:rFonts w:ascii="Times New Roman" w:hAnsi="Times New Roman" w:cs="Times New Roman"/>
                              <w:b/>
                            </w:rPr>
                            <w:t>2</w:t>
                          </w:r>
                        </w:ins>
                        <w:del w:id="142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42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426" w:author="Bo Shen" w:date="2023-01-26T16:42:00Z">
                          <w:r>
                            <w:rPr>
                              <w:rFonts w:ascii="Times New Roman" w:hAnsi="Times New Roman" w:cs="Times New Roman"/>
                            </w:rPr>
                            <w:t xml:space="preserve">of LDDM </w:t>
                          </w:r>
                        </w:ins>
                        <w:ins w:id="1427" w:author="Bo Shen" w:date="2023-01-27T09:49:00Z">
                          <w:r>
                            <w:rPr>
                              <w:rFonts w:ascii="Times New Roman" w:hAnsi="Times New Roman" w:cs="Times New Roman"/>
                            </w:rPr>
                            <w:t>on the best-fitt</w:t>
                          </w:r>
                        </w:ins>
                        <w:ins w:id="1428" w:author="Bo Shen" w:date="2023-01-27T09:50:00Z">
                          <w:r>
                            <w:rPr>
                              <w:rFonts w:ascii="Times New Roman" w:hAnsi="Times New Roman" w:cs="Times New Roman"/>
                            </w:rPr>
                            <w:t>ed</w:t>
                          </w:r>
                        </w:ins>
                        <w:ins w:id="1429" w:author="Bo Shen" w:date="2023-01-27T09:49:00Z">
                          <w:r>
                            <w:rPr>
                              <w:rFonts w:ascii="Times New Roman" w:hAnsi="Times New Roman" w:cs="Times New Roman"/>
                            </w:rPr>
                            <w:t xml:space="preserve"> parameters </w:t>
                          </w:r>
                        </w:ins>
                        <w:ins w:id="1430" w:author="Bo Shen" w:date="2023-01-27T09:50:00Z">
                          <w:r>
                            <w:rPr>
                              <w:rFonts w:ascii="Times New Roman" w:hAnsi="Times New Roman" w:cs="Times New Roman"/>
                            </w:rPr>
                            <w:t>to</w:t>
                          </w:r>
                        </w:ins>
                        <w:ins w:id="1431" w:author="Bo Shen" w:date="2023-01-26T16:42:00Z">
                          <w:r>
                            <w:rPr>
                              <w:rFonts w:ascii="Times New Roman" w:hAnsi="Times New Roman" w:cs="Times New Roman"/>
                            </w:rPr>
                            <w:t xml:space="preserve"> </w:t>
                          </w:r>
                        </w:ins>
                        <w:ins w:id="1432"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433" w:author="Bo Shen" w:date="2023-01-26T16:44:00Z">
                          <w:r>
                            <w:rPr>
                              <w:rFonts w:ascii="Times New Roman" w:hAnsi="Times New Roman" w:cs="Times New Roman"/>
                            </w:rPr>
                            <w:t>.</w:t>
                          </w:r>
                        </w:ins>
                        <w:ins w:id="1434" w:author="Bo Shen" w:date="2023-01-27T17:15:00Z">
                          <w:r w:rsidR="0092715D">
                            <w:rPr>
                              <w:rFonts w:ascii="Times New Roman" w:hAnsi="Times New Roman" w:cs="Times New Roman"/>
                            </w:rPr>
                            <w:t xml:space="preserve"> We </w:t>
                          </w:r>
                        </w:ins>
                        <w:ins w:id="1435" w:author="Bo Shen" w:date="2023-01-27T17:16:00Z">
                          <w:r w:rsidR="0092715D">
                            <w:rPr>
                              <w:rFonts w:ascii="Times New Roman" w:hAnsi="Times New Roman" w:cs="Times New Roman"/>
                            </w:rPr>
                            <w:t>visualized</w:t>
                          </w:r>
                        </w:ins>
                        <w:ins w:id="1436" w:author="Bo Shen" w:date="2023-01-27T09:52:00Z">
                          <w:r>
                            <w:rPr>
                              <w:rFonts w:ascii="Times New Roman" w:hAnsi="Times New Roman" w:cs="Times New Roman"/>
                            </w:rPr>
                            <w:t xml:space="preserve"> </w:t>
                          </w:r>
                        </w:ins>
                        <w:ins w:id="1437" w:author="Bo Shen" w:date="2023-01-27T17:16:00Z">
                          <w:r w:rsidR="0092715D">
                            <w:rPr>
                              <w:rFonts w:ascii="Times New Roman" w:hAnsi="Times New Roman" w:cs="Times New Roman"/>
                            </w:rPr>
                            <w:t>t</w:t>
                          </w:r>
                        </w:ins>
                        <w:ins w:id="1438" w:author="Bo Shen" w:date="2023-01-27T17:15:00Z">
                          <w:r w:rsidR="0092715D">
                            <w:rPr>
                              <w:rFonts w:ascii="Times New Roman" w:hAnsi="Times New Roman" w:cs="Times New Roman"/>
                            </w:rPr>
                            <w:t xml:space="preserve">he log-likelihood of the model </w:t>
                          </w:r>
                        </w:ins>
                        <w:ins w:id="1439" w:author="Bo Shen" w:date="2023-01-27T17:16:00Z">
                          <w:r w:rsidR="0092715D">
                            <w:rPr>
                              <w:rFonts w:ascii="Times New Roman" w:hAnsi="Times New Roman" w:cs="Times New Roman"/>
                            </w:rPr>
                            <w:t xml:space="preserve">re-fitting </w:t>
                          </w:r>
                        </w:ins>
                        <w:ins w:id="1440" w:author="Bo Shen" w:date="2023-01-27T17:15:00Z">
                          <w:r w:rsidR="0092715D">
                            <w:rPr>
                              <w:rFonts w:ascii="Times New Roman" w:hAnsi="Times New Roman" w:cs="Times New Roman"/>
                            </w:rPr>
                            <w:t xml:space="preserve">to </w:t>
                          </w:r>
                        </w:ins>
                        <w:ins w:id="1441" w:author="Bo Shen" w:date="2023-01-27T09:52:00Z">
                          <w:r>
                            <w:rPr>
                              <w:rFonts w:ascii="Times New Roman" w:hAnsi="Times New Roman" w:cs="Times New Roman"/>
                            </w:rPr>
                            <w:t xml:space="preserve">the simulated </w:t>
                          </w:r>
                        </w:ins>
                        <w:ins w:id="1442" w:author="Bo Shen" w:date="2023-01-27T09:53:00Z">
                          <w:r>
                            <w:rPr>
                              <w:rFonts w:ascii="Times New Roman" w:hAnsi="Times New Roman" w:cs="Times New Roman"/>
                            </w:rPr>
                            <w:t>data</w:t>
                          </w:r>
                        </w:ins>
                        <w:ins w:id="1443" w:author="Bo Shen" w:date="2023-01-27T09:55:00Z">
                          <w:r w:rsidR="002F0D53">
                            <w:rPr>
                              <w:rFonts w:ascii="Times New Roman" w:hAnsi="Times New Roman" w:cs="Times New Roman"/>
                            </w:rPr>
                            <w:t xml:space="preserve"> based on the set of best-fitted </w:t>
                          </w:r>
                        </w:ins>
                        <w:ins w:id="1444" w:author="Bo Shen" w:date="2023-01-27T17:13:00Z">
                          <w:r w:rsidR="00F6264E">
                            <w:rPr>
                              <w:rFonts w:ascii="Times New Roman" w:hAnsi="Times New Roman" w:cs="Times New Roman"/>
                            </w:rPr>
                            <w:t>parameters shown</w:t>
                          </w:r>
                        </w:ins>
                        <w:ins w:id="1445" w:author="Bo Shen" w:date="2023-01-27T09:55:00Z">
                          <w:r w:rsidR="002F0D53">
                            <w:rPr>
                              <w:rFonts w:ascii="Times New Roman" w:hAnsi="Times New Roman" w:cs="Times New Roman"/>
                            </w:rPr>
                            <w:t xml:space="preserve"> in </w:t>
                          </w:r>
                        </w:ins>
                        <w:ins w:id="1446" w:author="Bo Shen" w:date="2023-01-27T17:13:00Z">
                          <w:r w:rsidR="00F6264E" w:rsidRPr="00F6264E">
                            <w:rPr>
                              <w:rFonts w:ascii="Times New Roman" w:hAnsi="Times New Roman" w:cs="Times New Roman"/>
                              <w:b/>
                              <w:bCs/>
                              <w:rPrChange w:id="1447"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448" w:author="Bo Shen" w:date="2023-01-27T17:16:00Z">
                          <w:r w:rsidR="0092715D">
                            <w:rPr>
                              <w:rFonts w:ascii="Times New Roman" w:hAnsi="Times New Roman" w:cs="Times New Roman"/>
                            </w:rPr>
                            <w:t xml:space="preserve">Each panel has </w:t>
                          </w:r>
                        </w:ins>
                        <w:ins w:id="1449" w:author="Bo Shen" w:date="2023-01-27T17:17:00Z">
                          <w:r w:rsidR="0092715D">
                            <w:rPr>
                              <w:rFonts w:ascii="Times New Roman" w:hAnsi="Times New Roman" w:cs="Times New Roman"/>
                            </w:rPr>
                            <w:t>similar meaning to the corresponding panel in</w:t>
                          </w:r>
                        </w:ins>
                        <w:ins w:id="1450"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451" w:author="Bo Shen" w:date="2023-01-27T17:17:00Z">
                          <w:r w:rsidR="0092715D">
                            <w:rPr>
                              <w:rFonts w:ascii="Times New Roman" w:hAnsi="Times New Roman" w:cs="Times New Roman"/>
                            </w:rPr>
                            <w:t>but now the log-likelihood values are the goodness of fit to simulated data</w:t>
                          </w:r>
                        </w:ins>
                        <w:ins w:id="1452" w:author="Bo Shen" w:date="2023-01-27T17:14:00Z">
                          <w:r w:rsidR="00F6264E">
                            <w:rPr>
                              <w:rFonts w:ascii="Times New Roman" w:hAnsi="Times New Roman" w:cs="Times New Roman"/>
                            </w:rPr>
                            <w:t>. T</w:t>
                          </w:r>
                        </w:ins>
                        <w:ins w:id="1453" w:author="Bo Shen" w:date="2023-01-27T17:10:00Z">
                          <w:r w:rsidR="00CF5F98">
                            <w:rPr>
                              <w:rFonts w:ascii="Times New Roman" w:hAnsi="Times New Roman" w:cs="Times New Roman"/>
                            </w:rPr>
                            <w:t>he parameter values on the peaks are exactly the same as in</w:t>
                          </w:r>
                        </w:ins>
                        <w:ins w:id="1454"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455"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456" w:author="Bo Shen" w:date="2023-01-27T17:12:00Z">
                          <w:r w:rsidR="00CF5F98">
                            <w:rPr>
                              <w:rFonts w:ascii="Times New Roman" w:hAnsi="Times New Roman" w:cs="Times New Roman"/>
                              <w:bCs/>
                            </w:rPr>
                            <w:t xml:space="preserve"> and </w:t>
                          </w:r>
                        </w:ins>
                        <w:ins w:id="1457" w:author="Bo Shen" w:date="2023-01-27T17:48:00Z">
                          <w:r w:rsidR="00C73EDD">
                            <w:rPr>
                              <w:rFonts w:ascii="Times New Roman" w:hAnsi="Times New Roman" w:cs="Times New Roman"/>
                              <w:bCs/>
                            </w:rPr>
                            <w:t>identifiable</w:t>
                          </w:r>
                        </w:ins>
                        <w:ins w:id="1458" w:author="Bo Shen" w:date="2023-01-27T17:12:00Z">
                          <w:r w:rsidR="00CF5F98">
                            <w:rPr>
                              <w:rFonts w:ascii="Times New Roman" w:hAnsi="Times New Roman" w:cs="Times New Roman"/>
                              <w:bCs/>
                            </w:rPr>
                            <w:t xml:space="preserve"> </w:t>
                          </w:r>
                        </w:ins>
                        <w:ins w:id="1459" w:author="Bo Shen" w:date="2023-01-27T17:11:00Z">
                          <w:r w:rsidR="00CF5F98">
                            <w:rPr>
                              <w:rFonts w:ascii="Times New Roman" w:hAnsi="Times New Roman" w:cs="Times New Roman"/>
                            </w:rPr>
                            <w:t>(</w:t>
                          </w:r>
                        </w:ins>
                        <m:oMath>
                          <m:r>
                            <w:ins w:id="1460" w:author="Bo Shen" w:date="2023-01-27T16:44:00Z">
                              <w:rPr>
                                <w:rFonts w:ascii="Cambria Math" w:hAnsi="Cambria Math" w:cs="Times New Roman"/>
                              </w:rPr>
                              <m:t>α=0</m:t>
                            </w:ins>
                          </m:r>
                        </m:oMath>
                        <w:ins w:id="1461" w:author="Bo Shen" w:date="2023-01-27T16:44:00Z">
                          <w:r w:rsidR="006A5AD2">
                            <w:rPr>
                              <w:rFonts w:ascii="Times New Roman" w:hAnsi="Times New Roman" w:cs="Times New Roman"/>
                            </w:rPr>
                            <w:t xml:space="preserve">, </w:t>
                          </w:r>
                        </w:ins>
                        <m:oMath>
                          <m:r>
                            <w:ins w:id="1462" w:author="Bo Shen" w:date="2023-01-27T16:44:00Z">
                              <w:rPr>
                                <w:rFonts w:ascii="Cambria Math" w:hAnsi="Cambria Math" w:cs="Times New Roman"/>
                              </w:rPr>
                              <m:t>β=1.4</m:t>
                            </w:ins>
                          </m:r>
                        </m:oMath>
                        <w:ins w:id="1463" w:author="Bo Shen" w:date="2023-01-27T16:44:00Z">
                          <w:r w:rsidR="006A5AD2">
                            <w:rPr>
                              <w:rFonts w:ascii="Times New Roman" w:hAnsi="Times New Roman" w:cs="Times New Roman"/>
                            </w:rPr>
                            <w:t xml:space="preserve">, </w:t>
                          </w:r>
                        </w:ins>
                        <m:oMath>
                          <m:r>
                            <w:ins w:id="1464" w:author="Bo Shen" w:date="2023-01-27T16:44:00Z">
                              <w:rPr>
                                <w:rFonts w:ascii="Cambria Math" w:hAnsi="Cambria Math" w:cs="Times New Roman"/>
                              </w:rPr>
                              <m:t>σ = 26</m:t>
                            </w:ins>
                          </m:r>
                        </m:oMath>
                        <w:ins w:id="1465" w:author="Bo Shen" w:date="2023-01-27T16:44:00Z">
                          <w:r w:rsidR="006A5AD2">
                            <w:rPr>
                              <w:rFonts w:ascii="Times New Roman" w:hAnsi="Times New Roman" w:cs="Times New Roman"/>
                            </w:rPr>
                            <w:t xml:space="preserve">, </w:t>
                          </w:r>
                        </w:ins>
                        <m:oMath>
                          <m:r>
                            <w:ins w:id="1466" w:author="Bo Shen" w:date="2023-01-27T16:44:00Z">
                              <w:rPr>
                                <w:rFonts w:ascii="Cambria Math" w:hAnsi="Cambria Math" w:cs="Times New Roman"/>
                              </w:rPr>
                              <m:t>S = 3210</m:t>
                            </w:ins>
                          </m:r>
                        </m:oMath>
                        <w:ins w:id="1467" w:author="Bo Shen" w:date="2023-01-27T16:44:00Z">
                          <w:r w:rsidR="006A5AD2">
                            <w:rPr>
                              <w:rFonts w:ascii="Times New Roman" w:hAnsi="Times New Roman" w:cs="Times New Roman"/>
                            </w:rPr>
                            <w:t xml:space="preserve">, </w:t>
                          </w:r>
                        </w:ins>
                        <m:oMath>
                          <m:sSub>
                            <m:sSubPr>
                              <m:ctrlPr>
                                <w:ins w:id="1468" w:author="Bo Shen" w:date="2023-01-27T16:44:00Z">
                                  <w:rPr>
                                    <w:rFonts w:ascii="Cambria Math" w:hAnsi="Cambria Math" w:cs="Times New Roman"/>
                                    <w:i/>
                                  </w:rPr>
                                </w:ins>
                              </m:ctrlPr>
                            </m:sSubPr>
                            <m:e>
                              <m:r>
                                <w:ins w:id="1469" w:author="Bo Shen" w:date="2023-01-27T16:44:00Z">
                                  <w:rPr>
                                    <w:rFonts w:ascii="Cambria Math" w:hAnsi="Cambria Math" w:cs="Times New Roman"/>
                                  </w:rPr>
                                  <m:t>τ</m:t>
                                </w:ins>
                              </m:r>
                            </m:e>
                            <m:sub>
                              <m:r>
                                <w:ins w:id="1470" w:author="Bo Shen" w:date="2023-01-27T16:44:00Z">
                                  <w:rPr>
                                    <w:rFonts w:ascii="Cambria Math" w:hAnsi="Cambria Math" w:cs="Times New Roman"/>
                                  </w:rPr>
                                  <m:t>R</m:t>
                                </w:ins>
                              </m:r>
                            </m:sub>
                          </m:sSub>
                          <m:r>
                            <w:ins w:id="1471" w:author="Bo Shen" w:date="2023-01-27T16:44:00Z">
                              <w:rPr>
                                <w:rFonts w:ascii="Cambria Math" w:hAnsi="Cambria Math" w:cs="Times New Roman"/>
                              </w:rPr>
                              <m:t xml:space="preserve"> = .1995</m:t>
                            </w:ins>
                          </m:r>
                        </m:oMath>
                        <w:ins w:id="1472" w:author="Bo Shen" w:date="2023-01-27T16:44:00Z">
                          <w:r w:rsidR="006A5AD2">
                            <w:rPr>
                              <w:rFonts w:ascii="Times New Roman" w:hAnsi="Times New Roman" w:cs="Times New Roman"/>
                            </w:rPr>
                            <w:t xml:space="preserve">, </w:t>
                          </w:r>
                        </w:ins>
                        <m:oMath>
                          <m:sSub>
                            <m:sSubPr>
                              <m:ctrlPr>
                                <w:ins w:id="1473" w:author="Bo Shen" w:date="2023-01-27T16:44:00Z">
                                  <w:rPr>
                                    <w:rFonts w:ascii="Cambria Math" w:hAnsi="Cambria Math" w:cs="Times New Roman"/>
                                    <w:i/>
                                  </w:rPr>
                                </w:ins>
                              </m:ctrlPr>
                            </m:sSubPr>
                            <m:e>
                              <m:r>
                                <w:ins w:id="1474" w:author="Bo Shen" w:date="2023-01-27T16:44:00Z">
                                  <w:rPr>
                                    <w:rFonts w:ascii="Cambria Math" w:hAnsi="Cambria Math" w:cs="Times New Roman"/>
                                  </w:rPr>
                                  <m:t>τ</m:t>
                                </w:ins>
                              </m:r>
                            </m:e>
                            <m:sub>
                              <m:r>
                                <w:ins w:id="1475" w:author="Bo Shen" w:date="2023-01-27T16:44:00Z">
                                  <w:rPr>
                                    <w:rFonts w:ascii="Cambria Math" w:hAnsi="Cambria Math" w:cs="Times New Roman"/>
                                  </w:rPr>
                                  <m:t>G</m:t>
                                </w:ins>
                              </m:r>
                            </m:sub>
                          </m:sSub>
                          <m:r>
                            <w:ins w:id="1476" w:author="Bo Shen" w:date="2023-01-27T16:44:00Z">
                              <w:rPr>
                                <w:rFonts w:ascii="Cambria Math" w:hAnsi="Cambria Math" w:cs="Times New Roman"/>
                              </w:rPr>
                              <m:t xml:space="preserve"> = .1995 </m:t>
                            </w:ins>
                          </m:r>
                        </m:oMath>
                        <w:ins w:id="1477"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478" w:author="Bo Shen" w:date="2023-01-27T16:44:00Z">
                              <w:rPr>
                                <w:rFonts w:ascii="Cambria Math" w:hAnsi="Cambria Math" w:cs="Times New Roman"/>
                              </w:rPr>
                              <m:t>.2512</m:t>
                            </w:ins>
                          </m:r>
                        </m:oMath>
                        <w:ins w:id="1479"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480"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481" w:author="Bo Shen" w:date="2023-01-27T16:44:00Z">
                          <w:r w:rsidR="006A5AD2">
                            <w:rPr>
                              <w:rFonts w:ascii="Times New Roman" w:hAnsi="Times New Roman" w:cs="Times New Roman"/>
                            </w:rPr>
                            <w:t xml:space="preserve">, </w:t>
                          </w:r>
                        </w:ins>
                        <m:oMath>
                          <m:sSub>
                            <m:sSubPr>
                              <m:ctrlPr>
                                <w:ins w:id="1482" w:author="Bo Shen" w:date="2023-01-27T16:44:00Z">
                                  <w:rPr>
                                    <w:rFonts w:ascii="Cambria Math" w:hAnsi="Cambria Math" w:cs="Times New Roman"/>
                                    <w:i/>
                                  </w:rPr>
                                </w:ins>
                              </m:ctrlPr>
                            </m:sSubPr>
                            <m:e>
                              <m:r>
                                <w:ins w:id="1483" w:author="Bo Shen" w:date="2023-01-27T16:44:00Z">
                                  <w:rPr>
                                    <w:rFonts w:ascii="Cambria Math" w:hAnsi="Cambria Math" w:cs="Times New Roman"/>
                                  </w:rPr>
                                  <m:t>τ</m:t>
                                </w:ins>
                              </m:r>
                            </m:e>
                            <m:sub>
                              <m:r>
                                <w:ins w:id="1484" w:author="Bo Shen" w:date="2023-01-27T16:44:00Z">
                                  <w:rPr>
                                    <w:rFonts w:ascii="Cambria Math" w:hAnsi="Cambria Math" w:cs="Times New Roman"/>
                                  </w:rPr>
                                  <m:t>D</m:t>
                                </w:ins>
                              </m:r>
                            </m:sub>
                          </m:sSub>
                          <m:r>
                            <w:ins w:id="1485" w:author="Bo Shen" w:date="2023-01-27T16:44:00Z">
                              <w:rPr>
                                <w:rFonts w:ascii="Cambria Math" w:hAnsi="Cambria Math" w:cs="Times New Roman"/>
                              </w:rPr>
                              <m:t xml:space="preserve"> = .3162</m:t>
                            </w:ins>
                          </m:r>
                        </m:oMath>
                        <w:ins w:id="1486" w:author="Bo Shen" w:date="2023-01-27T16:44:00Z">
                          <w:r w:rsidR="006A5AD2">
                            <w:rPr>
                              <w:rFonts w:ascii="Times New Roman" w:hAnsi="Times New Roman" w:cs="Times New Roman"/>
                            </w:rPr>
                            <w:t>.</w:t>
                          </w:r>
                        </w:ins>
                        <w:ins w:id="1487"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926" w:author="Bo Shen" w:date="2023-01-27T09:48:00Z"/>
          <w:rFonts w:ascii="Times New Roman" w:hAnsi="Times New Roman" w:cs="Times New Roman"/>
          <w:i/>
          <w:color w:val="000000" w:themeColor="text1"/>
        </w:rPr>
      </w:pPr>
    </w:p>
    <w:p w14:paraId="3DF7D1D2" w14:textId="27C3E835" w:rsidR="001C58BB" w:rsidRDefault="001C58BB">
      <w:pPr>
        <w:rPr>
          <w:ins w:id="927" w:author="Bo Shen" w:date="2023-01-27T09:33:00Z"/>
          <w:rFonts w:ascii="Times New Roman" w:hAnsi="Times New Roman" w:cs="Times New Roman"/>
          <w:i/>
          <w:color w:val="000000" w:themeColor="text1"/>
        </w:rPr>
      </w:pPr>
      <w:ins w:id="928" w:author="Bo Shen" w:date="2023-01-27T09:33:00Z">
        <w:r w:rsidRPr="00737325">
          <w:rPr>
            <w:rFonts w:ascii="Times New Roman" w:hAnsi="Times New Roman" w:cs="Times New Roman"/>
            <w:rPrChange w:id="929"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930"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0"/>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931" w:author="Bo Shen" w:date="2023-01-26T17:12:00Z">
                              <w:r>
                                <w:rPr>
                                  <w:rFonts w:ascii="Times New Roman" w:hAnsi="Times New Roman" w:cs="Times New Roman"/>
                                </w:rPr>
                                <w:t xml:space="preserve"> </w:t>
                              </w:r>
                            </w:ins>
                            <w:ins w:id="932" w:author="Bo Shen" w:date="2023-01-27T09:40:00Z">
                              <w:r w:rsidR="00EF06D8">
                                <w:rPr>
                                  <w:rFonts w:ascii="Times New Roman" w:hAnsi="Times New Roman" w:cs="Times New Roman"/>
                                </w:rPr>
                                <w:t>Collinearity</w:t>
                              </w:r>
                            </w:ins>
                            <w:ins w:id="933" w:author="Bo Shen" w:date="2023-01-27T09:35:00Z">
                              <w:r>
                                <w:rPr>
                                  <w:rFonts w:ascii="Times New Roman" w:hAnsi="Times New Roman" w:cs="Times New Roman"/>
                                </w:rPr>
                                <w:t xml:space="preserve"> between</w:t>
                              </w:r>
                            </w:ins>
                            <w:ins w:id="934" w:author="Bo Shen" w:date="2023-01-27T09:36:00Z">
                              <w:r>
                                <w:rPr>
                                  <w:rFonts w:ascii="Times New Roman" w:hAnsi="Times New Roman" w:cs="Times New Roman"/>
                                </w:rPr>
                                <w:t xml:space="preserve"> self-</w:t>
                              </w:r>
                            </w:ins>
                            <w:ins w:id="935" w:author="Bo Shen" w:date="2023-01-27T17:25:00Z">
                              <w:r w:rsidR="00327B96">
                                <w:rPr>
                                  <w:rFonts w:ascii="Times New Roman" w:hAnsi="Times New Roman" w:cs="Times New Roman"/>
                                </w:rPr>
                                <w:t>excitation</w:t>
                              </w:r>
                            </w:ins>
                            <w:ins w:id="936" w:author="Bo Shen" w:date="2023-01-27T09:35:00Z">
                              <w:r>
                                <w:rPr>
                                  <w:rFonts w:ascii="Times New Roman" w:hAnsi="Times New Roman" w:cs="Times New Roman"/>
                                </w:rPr>
                                <w:t xml:space="preserve"> </w:t>
                              </w:r>
                            </w:ins>
                            <m:oMath>
                              <m:r>
                                <w:ins w:id="937" w:author="Bo Shen" w:date="2023-01-27T09:35:00Z">
                                  <w:rPr>
                                    <w:rFonts w:ascii="Cambria Math" w:hAnsi="Cambria Math" w:cs="Times New Roman"/>
                                  </w:rPr>
                                  <m:t>α</m:t>
                                </w:ins>
                              </m:r>
                            </m:oMath>
                            <w:ins w:id="938" w:author="Bo Shen" w:date="2023-01-27T09:35:00Z">
                              <w:r>
                                <w:rPr>
                                  <w:rFonts w:ascii="Times New Roman" w:hAnsi="Times New Roman" w:cs="Times New Roman"/>
                                </w:rPr>
                                <w:t xml:space="preserve"> and</w:t>
                              </w:r>
                            </w:ins>
                            <w:ins w:id="939" w:author="Bo Shen" w:date="2023-01-27T09:36:00Z">
                              <w:r>
                                <w:rPr>
                                  <w:rFonts w:ascii="Times New Roman" w:hAnsi="Times New Roman" w:cs="Times New Roman"/>
                                </w:rPr>
                                <w:t xml:space="preserve"> baseline gain control</w:t>
                              </w:r>
                            </w:ins>
                            <w:ins w:id="940" w:author="Bo Shen" w:date="2023-01-27T09:35:00Z">
                              <w:r>
                                <w:rPr>
                                  <w:rFonts w:ascii="Times New Roman" w:hAnsi="Times New Roman" w:cs="Times New Roman"/>
                                </w:rPr>
                                <w:t xml:space="preserve"> </w:t>
                              </w:r>
                            </w:ins>
                            <m:oMath>
                              <m:sSub>
                                <m:sSubPr>
                                  <m:ctrlPr>
                                    <w:ins w:id="941" w:author="Bo Shen" w:date="2023-01-27T09:36:00Z">
                                      <w:rPr>
                                        <w:rFonts w:ascii="Cambria Math" w:hAnsi="Cambria Math" w:cs="Times New Roman"/>
                                        <w:i/>
                                      </w:rPr>
                                    </w:ins>
                                  </m:ctrlPr>
                                </m:sSubPr>
                                <m:e>
                                  <m:r>
                                    <w:ins w:id="942" w:author="Bo Shen" w:date="2023-01-27T09:36:00Z">
                                      <w:rPr>
                                        <w:rFonts w:ascii="Cambria Math" w:hAnsi="Cambria Math" w:cs="Times New Roman"/>
                                      </w:rPr>
                                      <m:t>G</m:t>
                                    </w:ins>
                                  </m:r>
                                </m:e>
                                <m:sub>
                                  <m:r>
                                    <w:ins w:id="943" w:author="Bo Shen" w:date="2023-01-27T09:36:00Z">
                                      <w:rPr>
                                        <w:rFonts w:ascii="Cambria Math" w:hAnsi="Cambria Math" w:cs="Times New Roman"/>
                                      </w:rPr>
                                      <m:t>0</m:t>
                                    </w:ins>
                                  </m:r>
                                </m:sub>
                              </m:sSub>
                            </m:oMath>
                            <w:ins w:id="944" w:author="Bo Shen" w:date="2023-01-27T09:36:00Z">
                              <w:r>
                                <w:rPr>
                                  <w:rFonts w:ascii="Times New Roman" w:hAnsi="Times New Roman" w:cs="Times New Roman"/>
                                </w:rPr>
                                <w:t xml:space="preserve">. </w:t>
                              </w:r>
                            </w:ins>
                            <w:ins w:id="945" w:author="Bo Shen" w:date="2023-01-27T09:43:00Z">
                              <w:r w:rsidR="00EA7198">
                                <w:rPr>
                                  <w:rFonts w:ascii="Times New Roman" w:hAnsi="Times New Roman" w:cs="Times New Roman" w:hint="eastAsia"/>
                                </w:rPr>
                                <w:t>T</w:t>
                              </w:r>
                            </w:ins>
                            <w:ins w:id="946" w:author="Bo Shen" w:date="2023-01-27T09:37:00Z">
                              <w:r w:rsidR="00EF06D8">
                                <w:rPr>
                                  <w:rFonts w:ascii="Times New Roman" w:hAnsi="Times New Roman" w:cs="Times New Roman"/>
                                </w:rPr>
                                <w:t xml:space="preserve">he log-likelihood </w:t>
                              </w:r>
                            </w:ins>
                            <w:ins w:id="947" w:author="Bo Shen" w:date="2023-01-27T09:43:00Z">
                              <w:r w:rsidR="00EA7198">
                                <w:rPr>
                                  <w:rFonts w:ascii="Times New Roman" w:hAnsi="Times New Roman" w:cs="Times New Roman"/>
                                </w:rPr>
                                <w:t xml:space="preserve">space </w:t>
                              </w:r>
                            </w:ins>
                            <w:ins w:id="948" w:author="Bo Shen" w:date="2023-01-27T09:44:00Z">
                              <w:r w:rsidR="00EA7198">
                                <w:rPr>
                                  <w:rFonts w:ascii="Times New Roman" w:hAnsi="Times New Roman" w:cs="Times New Roman"/>
                                </w:rPr>
                                <w:t xml:space="preserve">showed high </w:t>
                              </w:r>
                            </w:ins>
                            <w:ins w:id="949" w:author="Bo Shen" w:date="2023-01-27T16:46:00Z">
                              <w:r w:rsidR="0046155D">
                                <w:rPr>
                                  <w:rFonts w:ascii="Times New Roman" w:hAnsi="Times New Roman" w:cs="Times New Roman"/>
                                </w:rPr>
                                <w:t>collinearity</w:t>
                              </w:r>
                            </w:ins>
                            <w:ins w:id="950" w:author="Bo Shen" w:date="2023-01-27T09:44:00Z">
                              <w:r w:rsidR="00EA7198">
                                <w:rPr>
                                  <w:rFonts w:ascii="Times New Roman" w:hAnsi="Times New Roman" w:cs="Times New Roman"/>
                                </w:rPr>
                                <w:t xml:space="preserve"> between </w:t>
                              </w:r>
                            </w:ins>
                            <m:oMath>
                              <m:r>
                                <w:ins w:id="951" w:author="Bo Shen" w:date="2023-01-27T09:37:00Z">
                                  <w:rPr>
                                    <w:rFonts w:ascii="Cambria Math" w:hAnsi="Cambria Math" w:cs="Times New Roman"/>
                                  </w:rPr>
                                  <m:t>α</m:t>
                                </w:ins>
                              </m:r>
                            </m:oMath>
                            <w:ins w:id="952" w:author="Bo Shen" w:date="2023-01-27T09:37:00Z">
                              <w:r w:rsidR="00EF06D8">
                                <w:rPr>
                                  <w:rFonts w:ascii="Times New Roman" w:hAnsi="Times New Roman" w:cs="Times New Roman"/>
                                </w:rPr>
                                <w:t xml:space="preserve"> and </w:t>
                              </w:r>
                            </w:ins>
                            <m:oMath>
                              <m:sSub>
                                <m:sSubPr>
                                  <m:ctrlPr>
                                    <w:ins w:id="953" w:author="Bo Shen" w:date="2023-01-27T09:38:00Z">
                                      <w:rPr>
                                        <w:rFonts w:ascii="Cambria Math" w:hAnsi="Cambria Math" w:cs="Times New Roman"/>
                                        <w:i/>
                                      </w:rPr>
                                    </w:ins>
                                  </m:ctrlPr>
                                </m:sSubPr>
                                <m:e>
                                  <m:r>
                                    <w:ins w:id="954" w:author="Bo Shen" w:date="2023-01-27T09:38:00Z">
                                      <w:rPr>
                                        <w:rFonts w:ascii="Cambria Math" w:hAnsi="Cambria Math" w:cs="Times New Roman"/>
                                      </w:rPr>
                                      <m:t>G</m:t>
                                    </w:ins>
                                  </m:r>
                                </m:e>
                                <m:sub>
                                  <m:r>
                                    <w:ins w:id="955" w:author="Bo Shen" w:date="2023-01-27T09:38:00Z">
                                      <w:rPr>
                                        <w:rFonts w:ascii="Cambria Math" w:hAnsi="Cambria Math" w:cs="Times New Roman"/>
                                      </w:rPr>
                                      <m:t>0</m:t>
                                    </w:ins>
                                  </m:r>
                                </m:sub>
                              </m:sSub>
                              <m:r>
                                <w:ins w:id="956" w:author="Bo Shen" w:date="2023-01-27T09:44:00Z">
                                  <w:rPr>
                                    <w:rFonts w:ascii="Cambria Math" w:hAnsi="Cambria Math" w:cs="Times New Roman"/>
                                  </w:rPr>
                                  <m:t>.</m:t>
                                </w:ins>
                              </m:r>
                            </m:oMath>
                            <w:ins w:id="957" w:author="Bo Shen" w:date="2023-01-27T09:44:00Z">
                              <w:r w:rsidR="00EA7198">
                                <w:rPr>
                                  <w:rFonts w:ascii="Times New Roman" w:hAnsi="Times New Roman" w:cs="Times New Roman"/>
                                </w:rPr>
                                <w:t xml:space="preserve"> </w:t>
                              </w:r>
                            </w:ins>
                            <w:ins w:id="958" w:author="Bo Shen" w:date="2023-01-27T09:38:00Z">
                              <w:r w:rsidR="00EF06D8">
                                <w:rPr>
                                  <w:rFonts w:ascii="Times New Roman" w:hAnsi="Times New Roman" w:cs="Times New Roman"/>
                                </w:rPr>
                                <w:t xml:space="preserve">Other parameters were set as the best fitted values </w:t>
                              </w:r>
                            </w:ins>
                            <w:ins w:id="959"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960"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1523"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1"/>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524" w:author="Bo Shen" w:date="2023-01-26T17:12:00Z">
                        <w:r>
                          <w:rPr>
                            <w:rFonts w:ascii="Times New Roman" w:hAnsi="Times New Roman" w:cs="Times New Roman"/>
                          </w:rPr>
                          <w:t xml:space="preserve"> </w:t>
                        </w:r>
                      </w:ins>
                      <w:ins w:id="1525" w:author="Bo Shen" w:date="2023-01-27T09:40:00Z">
                        <w:r w:rsidR="00EF06D8">
                          <w:rPr>
                            <w:rFonts w:ascii="Times New Roman" w:hAnsi="Times New Roman" w:cs="Times New Roman"/>
                          </w:rPr>
                          <w:t>Collinearity</w:t>
                        </w:r>
                      </w:ins>
                      <w:ins w:id="1526" w:author="Bo Shen" w:date="2023-01-27T09:35:00Z">
                        <w:r>
                          <w:rPr>
                            <w:rFonts w:ascii="Times New Roman" w:hAnsi="Times New Roman" w:cs="Times New Roman"/>
                          </w:rPr>
                          <w:t xml:space="preserve"> between</w:t>
                        </w:r>
                      </w:ins>
                      <w:ins w:id="1527" w:author="Bo Shen" w:date="2023-01-27T09:36:00Z">
                        <w:r>
                          <w:rPr>
                            <w:rFonts w:ascii="Times New Roman" w:hAnsi="Times New Roman" w:cs="Times New Roman"/>
                          </w:rPr>
                          <w:t xml:space="preserve"> self-</w:t>
                        </w:r>
                      </w:ins>
                      <w:ins w:id="1528" w:author="Bo Shen" w:date="2023-01-27T17:25:00Z">
                        <w:r w:rsidR="00327B96">
                          <w:rPr>
                            <w:rFonts w:ascii="Times New Roman" w:hAnsi="Times New Roman" w:cs="Times New Roman"/>
                          </w:rPr>
                          <w:t>excitation</w:t>
                        </w:r>
                      </w:ins>
                      <w:ins w:id="1529" w:author="Bo Shen" w:date="2023-01-27T09:35:00Z">
                        <w:r>
                          <w:rPr>
                            <w:rFonts w:ascii="Times New Roman" w:hAnsi="Times New Roman" w:cs="Times New Roman"/>
                          </w:rPr>
                          <w:t xml:space="preserve"> </w:t>
                        </w:r>
                      </w:ins>
                      <m:oMath>
                        <m:r>
                          <w:ins w:id="1530" w:author="Bo Shen" w:date="2023-01-27T09:35:00Z">
                            <w:rPr>
                              <w:rFonts w:ascii="Cambria Math" w:hAnsi="Cambria Math" w:cs="Times New Roman"/>
                            </w:rPr>
                            <m:t>α</m:t>
                          </w:ins>
                        </m:r>
                      </m:oMath>
                      <w:ins w:id="1531" w:author="Bo Shen" w:date="2023-01-27T09:35:00Z">
                        <w:r>
                          <w:rPr>
                            <w:rFonts w:ascii="Times New Roman" w:hAnsi="Times New Roman" w:cs="Times New Roman"/>
                          </w:rPr>
                          <w:t xml:space="preserve"> and</w:t>
                        </w:r>
                      </w:ins>
                      <w:ins w:id="1532" w:author="Bo Shen" w:date="2023-01-27T09:36:00Z">
                        <w:r>
                          <w:rPr>
                            <w:rFonts w:ascii="Times New Roman" w:hAnsi="Times New Roman" w:cs="Times New Roman"/>
                          </w:rPr>
                          <w:t xml:space="preserve"> baseline gain control</w:t>
                        </w:r>
                      </w:ins>
                      <w:ins w:id="1533" w:author="Bo Shen" w:date="2023-01-27T09:35:00Z">
                        <w:r>
                          <w:rPr>
                            <w:rFonts w:ascii="Times New Roman" w:hAnsi="Times New Roman" w:cs="Times New Roman"/>
                          </w:rPr>
                          <w:t xml:space="preserve"> </w:t>
                        </w:r>
                      </w:ins>
                      <m:oMath>
                        <m:sSub>
                          <m:sSubPr>
                            <m:ctrlPr>
                              <w:ins w:id="1534" w:author="Bo Shen" w:date="2023-01-27T09:36:00Z">
                                <w:rPr>
                                  <w:rFonts w:ascii="Cambria Math" w:hAnsi="Cambria Math" w:cs="Times New Roman"/>
                                  <w:i/>
                                </w:rPr>
                              </w:ins>
                            </m:ctrlPr>
                          </m:sSubPr>
                          <m:e>
                            <m:r>
                              <w:ins w:id="1535" w:author="Bo Shen" w:date="2023-01-27T09:36:00Z">
                                <w:rPr>
                                  <w:rFonts w:ascii="Cambria Math" w:hAnsi="Cambria Math" w:cs="Times New Roman"/>
                                </w:rPr>
                                <m:t>G</m:t>
                              </w:ins>
                            </m:r>
                          </m:e>
                          <m:sub>
                            <m:r>
                              <w:ins w:id="1536" w:author="Bo Shen" w:date="2023-01-27T09:36:00Z">
                                <w:rPr>
                                  <w:rFonts w:ascii="Cambria Math" w:hAnsi="Cambria Math" w:cs="Times New Roman"/>
                                </w:rPr>
                                <m:t>0</m:t>
                              </w:ins>
                            </m:r>
                          </m:sub>
                        </m:sSub>
                      </m:oMath>
                      <w:ins w:id="1537" w:author="Bo Shen" w:date="2023-01-27T09:36:00Z">
                        <w:r>
                          <w:rPr>
                            <w:rFonts w:ascii="Times New Roman" w:hAnsi="Times New Roman" w:cs="Times New Roman"/>
                          </w:rPr>
                          <w:t xml:space="preserve">. </w:t>
                        </w:r>
                      </w:ins>
                      <w:ins w:id="1538" w:author="Bo Shen" w:date="2023-01-27T09:43:00Z">
                        <w:r w:rsidR="00EA7198">
                          <w:rPr>
                            <w:rFonts w:ascii="Times New Roman" w:hAnsi="Times New Roman" w:cs="Times New Roman" w:hint="eastAsia"/>
                          </w:rPr>
                          <w:t>T</w:t>
                        </w:r>
                      </w:ins>
                      <w:ins w:id="1539" w:author="Bo Shen" w:date="2023-01-27T09:37:00Z">
                        <w:r w:rsidR="00EF06D8">
                          <w:rPr>
                            <w:rFonts w:ascii="Times New Roman" w:hAnsi="Times New Roman" w:cs="Times New Roman"/>
                          </w:rPr>
                          <w:t xml:space="preserve">he log-likelihood </w:t>
                        </w:r>
                      </w:ins>
                      <w:ins w:id="1540" w:author="Bo Shen" w:date="2023-01-27T09:43:00Z">
                        <w:r w:rsidR="00EA7198">
                          <w:rPr>
                            <w:rFonts w:ascii="Times New Roman" w:hAnsi="Times New Roman" w:cs="Times New Roman"/>
                          </w:rPr>
                          <w:t xml:space="preserve">space </w:t>
                        </w:r>
                      </w:ins>
                      <w:ins w:id="1541" w:author="Bo Shen" w:date="2023-01-27T09:44:00Z">
                        <w:r w:rsidR="00EA7198">
                          <w:rPr>
                            <w:rFonts w:ascii="Times New Roman" w:hAnsi="Times New Roman" w:cs="Times New Roman"/>
                          </w:rPr>
                          <w:t xml:space="preserve">showed high </w:t>
                        </w:r>
                      </w:ins>
                      <w:ins w:id="1542" w:author="Bo Shen" w:date="2023-01-27T16:46:00Z">
                        <w:r w:rsidR="0046155D">
                          <w:rPr>
                            <w:rFonts w:ascii="Times New Roman" w:hAnsi="Times New Roman" w:cs="Times New Roman"/>
                          </w:rPr>
                          <w:t>collinearity</w:t>
                        </w:r>
                      </w:ins>
                      <w:ins w:id="1543" w:author="Bo Shen" w:date="2023-01-27T09:44:00Z">
                        <w:r w:rsidR="00EA7198">
                          <w:rPr>
                            <w:rFonts w:ascii="Times New Roman" w:hAnsi="Times New Roman" w:cs="Times New Roman"/>
                          </w:rPr>
                          <w:t xml:space="preserve"> between </w:t>
                        </w:r>
                      </w:ins>
                      <m:oMath>
                        <m:r>
                          <w:ins w:id="1544" w:author="Bo Shen" w:date="2023-01-27T09:37:00Z">
                            <w:rPr>
                              <w:rFonts w:ascii="Cambria Math" w:hAnsi="Cambria Math" w:cs="Times New Roman"/>
                            </w:rPr>
                            <m:t>α</m:t>
                          </w:ins>
                        </m:r>
                      </m:oMath>
                      <w:ins w:id="1545" w:author="Bo Shen" w:date="2023-01-27T09:37:00Z">
                        <w:r w:rsidR="00EF06D8">
                          <w:rPr>
                            <w:rFonts w:ascii="Times New Roman" w:hAnsi="Times New Roman" w:cs="Times New Roman"/>
                          </w:rPr>
                          <w:t xml:space="preserve"> and </w:t>
                        </w:r>
                      </w:ins>
                      <m:oMath>
                        <m:sSub>
                          <m:sSubPr>
                            <m:ctrlPr>
                              <w:ins w:id="1546" w:author="Bo Shen" w:date="2023-01-27T09:38:00Z">
                                <w:rPr>
                                  <w:rFonts w:ascii="Cambria Math" w:hAnsi="Cambria Math" w:cs="Times New Roman"/>
                                  <w:i/>
                                </w:rPr>
                              </w:ins>
                            </m:ctrlPr>
                          </m:sSubPr>
                          <m:e>
                            <m:r>
                              <w:ins w:id="1547" w:author="Bo Shen" w:date="2023-01-27T09:38:00Z">
                                <w:rPr>
                                  <w:rFonts w:ascii="Cambria Math" w:hAnsi="Cambria Math" w:cs="Times New Roman"/>
                                </w:rPr>
                                <m:t>G</m:t>
                              </w:ins>
                            </m:r>
                          </m:e>
                          <m:sub>
                            <m:r>
                              <w:ins w:id="1548" w:author="Bo Shen" w:date="2023-01-27T09:38:00Z">
                                <w:rPr>
                                  <w:rFonts w:ascii="Cambria Math" w:hAnsi="Cambria Math" w:cs="Times New Roman"/>
                                </w:rPr>
                                <m:t>0</m:t>
                              </w:ins>
                            </m:r>
                          </m:sub>
                        </m:sSub>
                        <m:r>
                          <w:ins w:id="1549" w:author="Bo Shen" w:date="2023-01-27T09:44:00Z">
                            <w:rPr>
                              <w:rFonts w:ascii="Cambria Math" w:hAnsi="Cambria Math" w:cs="Times New Roman"/>
                            </w:rPr>
                            <m:t>.</m:t>
                          </w:ins>
                        </m:r>
                      </m:oMath>
                      <w:ins w:id="1550" w:author="Bo Shen" w:date="2023-01-27T09:44:00Z">
                        <w:r w:rsidR="00EA7198">
                          <w:rPr>
                            <w:rFonts w:ascii="Times New Roman" w:hAnsi="Times New Roman" w:cs="Times New Roman"/>
                          </w:rPr>
                          <w:t xml:space="preserve"> </w:t>
                        </w:r>
                      </w:ins>
                      <w:ins w:id="1551" w:author="Bo Shen" w:date="2023-01-27T09:38:00Z">
                        <w:r w:rsidR="00EF06D8">
                          <w:rPr>
                            <w:rFonts w:ascii="Times New Roman" w:hAnsi="Times New Roman" w:cs="Times New Roman"/>
                          </w:rPr>
                          <w:t xml:space="preserve">Other parameters were set as the best fitted values </w:t>
                        </w:r>
                      </w:ins>
                      <w:ins w:id="1552"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553" w:author="Bo Shen" w:date="2023-01-27T09:38:00Z">
                        <w:r w:rsidR="00EF06D8">
                          <w:rPr>
                            <w:rFonts w:ascii="Times New Roman" w:hAnsi="Times New Roman" w:cs="Times New Roman"/>
                          </w:rPr>
                          <w:t>in Figure 6.</w:t>
                        </w:r>
                      </w:ins>
                    </w:p>
                  </w:txbxContent>
                </v:textbox>
              </v:shape>
            </w:pict>
          </mc:Fallback>
        </mc:AlternateContent>
      </w:r>
      <w:ins w:id="961"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962"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30D97ED8">
                <wp:simplePos x="0" y="0"/>
                <wp:positionH relativeFrom="column">
                  <wp:posOffset>-510988</wp:posOffset>
                </wp:positionH>
                <wp:positionV relativeFrom="paragraph">
                  <wp:posOffset>13447</wp:posOffset>
                </wp:positionV>
                <wp:extent cx="7049386" cy="7658100"/>
                <wp:effectExtent l="0" t="0" r="12065" b="12700"/>
                <wp:wrapNone/>
                <wp:docPr id="5" name="Text Box 5"/>
                <wp:cNvGraphicFramePr/>
                <a:graphic xmlns:a="http://schemas.openxmlformats.org/drawingml/2006/main">
                  <a:graphicData uri="http://schemas.microsoft.com/office/word/2010/wordprocessingShape">
                    <wps:wsp>
                      <wps:cNvSpPr txBox="1"/>
                      <wps:spPr>
                        <a:xfrm>
                          <a:off x="0" y="0"/>
                          <a:ext cx="7049386" cy="7658100"/>
                        </a:xfrm>
                        <a:prstGeom prst="rect">
                          <a:avLst/>
                        </a:prstGeom>
                        <a:solidFill>
                          <a:schemeClr val="lt1"/>
                        </a:solidFill>
                        <a:ln w="6350">
                          <a:solidFill>
                            <a:prstClr val="black"/>
                          </a:solidFill>
                        </a:ln>
                      </wps:spPr>
                      <wps:txbx>
                        <w:txbxContent>
                          <w:p w14:paraId="27F0FE57" w14:textId="27C6F234" w:rsidR="009F0487" w:rsidDel="004848F5" w:rsidRDefault="00EB702C" w:rsidP="003A7944">
                            <w:pPr>
                              <w:jc w:val="both"/>
                              <w:rPr>
                                <w:del w:id="963" w:author="Bo Shen" w:date="2023-02-02T16:41:00Z"/>
                                <w:rFonts w:ascii="Times New Roman" w:hAnsi="Times New Roman" w:cs="Times New Roman"/>
                                <w:b/>
                              </w:rPr>
                            </w:pPr>
                            <w:ins w:id="964"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2"/>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965"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966" w:author="Bo Shen" w:date="2023-02-02T17:51:00Z">
                                  <w:rPr>
                                    <w:rFonts w:ascii="Times New Roman" w:hAnsi="Times New Roman" w:cs="Times New Roman"/>
                                  </w:rPr>
                                </w:rPrChange>
                              </w:rPr>
                            </w:pPr>
                            <w:r w:rsidRPr="00703A03">
                              <w:rPr>
                                <w:rFonts w:ascii="Times New Roman" w:hAnsi="Times New Roman" w:cs="Times New Roman"/>
                                <w:b/>
                                <w:sz w:val="22"/>
                                <w:szCs w:val="22"/>
                                <w:rPrChange w:id="967" w:author="Bo Shen" w:date="2023-02-02T17:51:00Z">
                                  <w:rPr>
                                    <w:rFonts w:ascii="Times New Roman" w:hAnsi="Times New Roman" w:cs="Times New Roman"/>
                                    <w:b/>
                                  </w:rPr>
                                </w:rPrChange>
                              </w:rPr>
                              <w:t xml:space="preserve">Figure 6-figure supplement </w:t>
                            </w:r>
                            <w:ins w:id="968" w:author="Bo Shen" w:date="2023-01-27T09:35:00Z">
                              <w:r w:rsidR="001C58BB" w:rsidRPr="00703A03">
                                <w:rPr>
                                  <w:rFonts w:ascii="Times New Roman" w:hAnsi="Times New Roman" w:cs="Times New Roman"/>
                                  <w:b/>
                                  <w:sz w:val="22"/>
                                  <w:szCs w:val="22"/>
                                  <w:rPrChange w:id="969" w:author="Bo Shen" w:date="2023-02-02T17:51:00Z">
                                    <w:rPr>
                                      <w:rFonts w:ascii="Times New Roman" w:hAnsi="Times New Roman" w:cs="Times New Roman"/>
                                      <w:b/>
                                    </w:rPr>
                                  </w:rPrChange>
                                </w:rPr>
                                <w:t>4</w:t>
                              </w:r>
                            </w:ins>
                            <w:del w:id="970" w:author="Bo Shen" w:date="2023-01-26T16:27:00Z">
                              <w:r w:rsidRPr="00703A03" w:rsidDel="00F803D9">
                                <w:rPr>
                                  <w:rFonts w:ascii="Times New Roman" w:hAnsi="Times New Roman" w:cs="Times New Roman"/>
                                  <w:b/>
                                  <w:sz w:val="22"/>
                                  <w:szCs w:val="22"/>
                                  <w:rPrChange w:id="971"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972"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973" w:author="Bo Shen" w:date="2023-02-02T17:51:00Z">
                                  <w:rPr>
                                    <w:rFonts w:ascii="Times New Roman" w:hAnsi="Times New Roman" w:cs="Times New Roman"/>
                                  </w:rPr>
                                </w:rPrChange>
                              </w:rPr>
                              <w:t xml:space="preserve"> Fit the original RNM to the classical dataset (Roitman and Shadlen, 2002)</w:t>
                            </w:r>
                            <w:ins w:id="974"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975" w:author="Bo Shen" w:date="2023-02-02T17:51:00Z">
                                  <w:rPr>
                                    <w:rFonts w:ascii="Times New Roman" w:hAnsi="Times New Roman" w:cs="Times New Roman"/>
                                  </w:rPr>
                                </w:rPrChange>
                              </w:rPr>
                              <w:t>.</w:t>
                            </w:r>
                            <w:ins w:id="976" w:author="Bo Shen" w:date="2023-02-02T19:20:00Z">
                              <w:r w:rsidR="00B27C90">
                                <w:rPr>
                                  <w:rFonts w:ascii="Times New Roman" w:hAnsi="Times New Roman" w:cs="Times New Roman"/>
                                  <w:sz w:val="22"/>
                                  <w:szCs w:val="22"/>
                                </w:rPr>
                                <w:t xml:space="preserve"> </w:t>
                              </w:r>
                            </w:ins>
                            <w:ins w:id="977" w:author="Bo Shen" w:date="2023-02-02T19:21:00Z">
                              <w:r w:rsidR="00B27C90">
                                <w:rPr>
                                  <w:rFonts w:ascii="Times New Roman" w:hAnsi="Times New Roman" w:cs="Times New Roman"/>
                                  <w:sz w:val="22"/>
                                  <w:szCs w:val="22"/>
                                </w:rPr>
                                <w:t>All</w:t>
                              </w:r>
                            </w:ins>
                            <w:ins w:id="978" w:author="Bo Shen" w:date="2023-02-02T19:20:00Z">
                              <w:r w:rsidR="00B27C90">
                                <w:rPr>
                                  <w:rFonts w:ascii="Times New Roman" w:hAnsi="Times New Roman" w:cs="Times New Roman"/>
                                  <w:sz w:val="22"/>
                                  <w:szCs w:val="22"/>
                                </w:rPr>
                                <w:t xml:space="preserve"> legends are consistent with the </w:t>
                              </w:r>
                            </w:ins>
                            <w:ins w:id="979" w:author="Bo Shen" w:date="2023-02-02T19:21:00Z">
                              <w:r w:rsidR="00B27C90">
                                <w:rPr>
                                  <w:rFonts w:ascii="Times New Roman" w:hAnsi="Times New Roman" w:cs="Times New Roman"/>
                                  <w:sz w:val="22"/>
                                  <w:szCs w:val="22"/>
                                </w:rPr>
                                <w:t>corresponding</w:t>
                              </w:r>
                            </w:ins>
                            <w:ins w:id="980"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98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982"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983" w:author="Bo Shen" w:date="2023-02-02T17:51:00Z">
                                  <w:rPr>
                                    <w:rFonts w:ascii="Times New Roman" w:hAnsi="Times New Roman" w:cs="Times New Roman"/>
                                  </w:rPr>
                                </w:rPrChange>
                              </w:rPr>
                              <w:t xml:space="preserve"> Model predicts RT distributions (lines) </w:t>
                            </w:r>
                            <w:ins w:id="984" w:author="Bo Shen" w:date="2023-02-02T19:18:00Z">
                              <w:r w:rsidR="00B27C90">
                                <w:rPr>
                                  <w:rFonts w:ascii="Times New Roman" w:hAnsi="Times New Roman" w:cs="Times New Roman"/>
                                  <w:sz w:val="22"/>
                                  <w:szCs w:val="22"/>
                                </w:rPr>
                                <w:t xml:space="preserve">are slightly more </w:t>
                              </w:r>
                            </w:ins>
                            <w:ins w:id="985" w:author="Bo Shen" w:date="2023-02-02T19:19:00Z">
                              <w:r w:rsidR="00B27C90">
                                <w:rPr>
                                  <w:rFonts w:ascii="Times New Roman" w:hAnsi="Times New Roman" w:cs="Times New Roman"/>
                                  <w:sz w:val="22"/>
                                  <w:szCs w:val="22"/>
                                </w:rPr>
                                <w:t>right</w:t>
                              </w:r>
                            </w:ins>
                            <w:ins w:id="986" w:author="Bo Shen" w:date="2023-02-02T19:20:00Z">
                              <w:r w:rsidR="00B27C90">
                                <w:rPr>
                                  <w:rFonts w:ascii="Times New Roman" w:hAnsi="Times New Roman" w:cs="Times New Roman"/>
                                  <w:sz w:val="22"/>
                                  <w:szCs w:val="22"/>
                                </w:rPr>
                                <w:t>-</w:t>
                              </w:r>
                            </w:ins>
                            <w:ins w:id="987" w:author="Bo Shen" w:date="2023-02-02T19:19:00Z">
                              <w:r w:rsidR="00B27C90">
                                <w:rPr>
                                  <w:rFonts w:ascii="Times New Roman" w:hAnsi="Times New Roman" w:cs="Times New Roman"/>
                                  <w:sz w:val="22"/>
                                  <w:szCs w:val="22"/>
                                </w:rPr>
                                <w:t xml:space="preserve">skewed than the </w:t>
                              </w:r>
                            </w:ins>
                            <w:del w:id="988" w:author="Bo Shen" w:date="2023-02-02T19:19:00Z">
                              <w:r w:rsidRPr="00703A03" w:rsidDel="00B27C90">
                                <w:rPr>
                                  <w:rFonts w:ascii="Times New Roman" w:hAnsi="Times New Roman" w:cs="Times New Roman"/>
                                  <w:sz w:val="22"/>
                                  <w:szCs w:val="22"/>
                                  <w:rPrChange w:id="989"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990" w:author="Bo Shen" w:date="2023-02-02T17:51:00Z">
                                  <w:rPr>
                                    <w:rFonts w:ascii="Times New Roman" w:hAnsi="Times New Roman" w:cs="Times New Roman"/>
                                  </w:rPr>
                                </w:rPrChange>
                              </w:rPr>
                              <w:t>empirical RT distribution (</w:t>
                            </w:r>
                            <w:ins w:id="991" w:author="Bo Shen" w:date="2023-02-02T19:19:00Z">
                              <w:r w:rsidR="00B27C90">
                                <w:rPr>
                                  <w:rFonts w:ascii="Times New Roman" w:hAnsi="Times New Roman" w:cs="Times New Roman"/>
                                  <w:sz w:val="22"/>
                                  <w:szCs w:val="22"/>
                                </w:rPr>
                                <w:t>histograms)</w:t>
                              </w:r>
                            </w:ins>
                            <w:del w:id="992" w:author="Bo Shen" w:date="2023-02-02T19:19:00Z">
                              <w:r w:rsidRPr="00703A03" w:rsidDel="00B27C90">
                                <w:rPr>
                                  <w:rFonts w:ascii="Times New Roman" w:hAnsi="Times New Roman" w:cs="Times New Roman"/>
                                  <w:sz w:val="22"/>
                                  <w:szCs w:val="22"/>
                                  <w:rPrChange w:id="993" w:author="Bo Shen" w:date="2023-02-02T17:51:00Z">
                                    <w:rPr>
                                      <w:rFonts w:ascii="Times New Roman" w:hAnsi="Times New Roman" w:cs="Times New Roman"/>
                                    </w:rPr>
                                  </w:rPrChange>
                                </w:rPr>
                                <w:delText>bars)</w:delText>
                              </w:r>
                            </w:del>
                            <w:del w:id="994" w:author="Bo Shen" w:date="2023-02-02T19:20:00Z">
                              <w:r w:rsidRPr="00703A03" w:rsidDel="00B27C90">
                                <w:rPr>
                                  <w:rFonts w:ascii="Times New Roman" w:hAnsi="Times New Roman" w:cs="Times New Roman"/>
                                  <w:sz w:val="22"/>
                                  <w:szCs w:val="22"/>
                                  <w:rPrChange w:id="995" w:author="Bo Shen" w:date="2023-02-02T17:51:00Z">
                                    <w:rPr>
                                      <w:rFonts w:ascii="Times New Roman" w:hAnsi="Times New Roman" w:cs="Times New Roman"/>
                                    </w:rPr>
                                  </w:rPrChange>
                                </w:rPr>
                                <w:delText>,</w:delText>
                              </w:r>
                            </w:del>
                            <w:del w:id="996" w:author="Bo Shen" w:date="2023-02-02T19:21:00Z">
                              <w:r w:rsidRPr="00703A03" w:rsidDel="00B27C90">
                                <w:rPr>
                                  <w:rFonts w:ascii="Times New Roman" w:hAnsi="Times New Roman" w:cs="Times New Roman"/>
                                  <w:sz w:val="22"/>
                                  <w:szCs w:val="22"/>
                                  <w:rPrChange w:id="997"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99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999"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000" w:author="Bo Shen" w:date="2023-02-02T17:51:00Z">
                                  <w:rPr>
                                    <w:rFonts w:ascii="Times New Roman" w:hAnsi="Times New Roman" w:cs="Times New Roman"/>
                                  </w:rPr>
                                </w:rPrChange>
                              </w:rPr>
                              <w:t xml:space="preserve"> Re-plot the fitting results in </w:t>
                            </w:r>
                            <w:del w:id="1001" w:author="Bo Shen" w:date="2022-11-28T13:49:00Z">
                              <w:r w:rsidRPr="00703A03" w:rsidDel="00662EFE">
                                <w:rPr>
                                  <w:rFonts w:ascii="Times New Roman" w:hAnsi="Times New Roman" w:cs="Times New Roman"/>
                                  <w:sz w:val="22"/>
                                  <w:szCs w:val="22"/>
                                  <w:rPrChange w:id="1002" w:author="Bo Shen" w:date="2023-02-02T17:51:00Z">
                                    <w:rPr>
                                      <w:rFonts w:ascii="Times New Roman" w:hAnsi="Times New Roman" w:cs="Times New Roman"/>
                                    </w:rPr>
                                  </w:rPrChange>
                                </w:rPr>
                                <w:delText>a quantile-quantile (Q-Q) plot</w:delText>
                              </w:r>
                            </w:del>
                            <w:ins w:id="1003" w:author="Bo Shen" w:date="2023-02-02T17:50:00Z">
                              <w:r w:rsidR="00D067BE" w:rsidRPr="00703A03">
                                <w:rPr>
                                  <w:rFonts w:ascii="Times New Roman" w:hAnsi="Times New Roman" w:cs="Times New Roman"/>
                                  <w:sz w:val="22"/>
                                  <w:szCs w:val="22"/>
                                  <w:rPrChange w:id="1004" w:author="Bo Shen" w:date="2023-02-02T17:51:00Z">
                                    <w:rPr>
                                      <w:rFonts w:ascii="Times New Roman" w:hAnsi="Times New Roman" w:cs="Times New Roman"/>
                                    </w:rPr>
                                  </w:rPrChange>
                                </w:rPr>
                                <w:t>quantile probabilities</w:t>
                              </w:r>
                            </w:ins>
                            <w:ins w:id="1005" w:author="Bo Shen" w:date="2023-02-02T19:21:00Z">
                              <w:r w:rsidR="00B27C90">
                                <w:rPr>
                                  <w:rFonts w:ascii="Times New Roman" w:hAnsi="Times New Roman" w:cs="Times New Roman"/>
                                  <w:sz w:val="22"/>
                                  <w:szCs w:val="22"/>
                                </w:rPr>
                                <w:t xml:space="preserve"> shows that</w:t>
                              </w:r>
                            </w:ins>
                            <w:ins w:id="1006" w:author="Bo Shen" w:date="2023-02-02T19:23:00Z">
                              <w:r w:rsidR="00B27C90">
                                <w:rPr>
                                  <w:rFonts w:ascii="Times New Roman" w:hAnsi="Times New Roman" w:cs="Times New Roman"/>
                                  <w:sz w:val="22"/>
                                  <w:szCs w:val="22"/>
                                </w:rPr>
                                <w:t xml:space="preserve"> th</w:t>
                              </w:r>
                            </w:ins>
                            <w:ins w:id="1007"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008"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009"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010" w:author="Bo Shen" w:date="2023-02-02T19:25:00Z">
                              <w:r w:rsidR="00BF2227">
                                <w:rPr>
                                  <w:rFonts w:ascii="Times New Roman" w:hAnsi="Times New Roman" w:cs="Times New Roman"/>
                                  <w:sz w:val="22"/>
                                  <w:szCs w:val="22"/>
                                </w:rPr>
                                <w:t xml:space="preserve"> (counting upwards from the bottom)</w:t>
                              </w:r>
                            </w:ins>
                            <w:ins w:id="1011" w:author="Bo Shen" w:date="2023-02-02T19:24:00Z">
                              <w:r w:rsidR="00BF2227">
                                <w:rPr>
                                  <w:rFonts w:ascii="Times New Roman" w:hAnsi="Times New Roman" w:cs="Times New Roman"/>
                                  <w:sz w:val="22"/>
                                  <w:szCs w:val="22"/>
                                </w:rPr>
                                <w:t xml:space="preserve"> were slightly </w:t>
                              </w:r>
                            </w:ins>
                            <w:ins w:id="1012" w:author="Bo Shen" w:date="2023-02-02T19:22:00Z">
                              <w:r w:rsidR="00B27C90">
                                <w:rPr>
                                  <w:rFonts w:ascii="Times New Roman" w:hAnsi="Times New Roman" w:cs="Times New Roman"/>
                                  <w:sz w:val="22"/>
                                  <w:szCs w:val="22"/>
                                </w:rPr>
                                <w:t xml:space="preserve">deviated from the </w:t>
                              </w:r>
                            </w:ins>
                            <w:ins w:id="1013" w:author="Bo Shen" w:date="2023-02-02T19:24:00Z">
                              <w:r w:rsidR="00BF2227">
                                <w:rPr>
                                  <w:rFonts w:ascii="Times New Roman" w:hAnsi="Times New Roman" w:cs="Times New Roman"/>
                                  <w:sz w:val="22"/>
                                  <w:szCs w:val="22"/>
                                </w:rPr>
                                <w:t>data points</w:t>
                              </w:r>
                            </w:ins>
                            <w:del w:id="1014" w:author="Bo Shen" w:date="2023-02-02T19:21:00Z">
                              <w:r w:rsidRPr="00703A03" w:rsidDel="00B27C90">
                                <w:rPr>
                                  <w:rFonts w:ascii="Times New Roman" w:hAnsi="Times New Roman" w:cs="Times New Roman"/>
                                  <w:sz w:val="22"/>
                                  <w:szCs w:val="22"/>
                                  <w:rPrChange w:id="1015"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01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017" w:author="Bo Shen" w:date="2023-02-02T17:51:00Z">
                                  <w:rPr>
                                    <w:rFonts w:ascii="Times New Roman" w:hAnsi="Times New Roman" w:cs="Times New Roman"/>
                                    <w:b/>
                                  </w:rPr>
                                </w:rPrChange>
                              </w:rPr>
                              <w:t>C</w:t>
                            </w:r>
                            <w:del w:id="1018" w:author="Bo Shen" w:date="2023-02-02T19:26:00Z">
                              <w:r w:rsidRPr="00703A03" w:rsidDel="00BF2227">
                                <w:rPr>
                                  <w:rFonts w:ascii="Times New Roman" w:hAnsi="Times New Roman" w:cs="Times New Roman"/>
                                  <w:b/>
                                  <w:sz w:val="22"/>
                                  <w:szCs w:val="22"/>
                                  <w:rPrChange w:id="1019"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020" w:author="Bo Shen" w:date="2023-02-02T17:51:00Z">
                                    <w:rPr>
                                      <w:rFonts w:ascii="Times New Roman" w:hAnsi="Times New Roman" w:cs="Times New Roman"/>
                                    </w:rPr>
                                  </w:rPrChange>
                                </w:rPr>
                                <w:delText xml:space="preserve"> </w:delText>
                              </w:r>
                            </w:del>
                            <w:ins w:id="1021" w:author="Bo Shen" w:date="2023-02-02T19:26:00Z">
                              <w:r w:rsidR="00BF2227">
                                <w:rPr>
                                  <w:rFonts w:ascii="Times New Roman" w:hAnsi="Times New Roman" w:cs="Times New Roman"/>
                                  <w:sz w:val="22"/>
                                  <w:szCs w:val="22"/>
                                </w:rPr>
                                <w:t xml:space="preserve">. The </w:t>
                              </w:r>
                            </w:ins>
                            <w:ins w:id="1022" w:author="Bo Shen" w:date="2023-02-02T19:27:00Z">
                              <w:r w:rsidR="00BF2227">
                                <w:rPr>
                                  <w:rFonts w:ascii="Times New Roman" w:hAnsi="Times New Roman" w:cs="Times New Roman"/>
                                  <w:sz w:val="22"/>
                                  <w:szCs w:val="22"/>
                                </w:rPr>
                                <w:t xml:space="preserve">model predicted </w:t>
                              </w:r>
                            </w:ins>
                            <w:ins w:id="1023" w:author="Bo Shen" w:date="2023-02-02T19:28:00Z">
                              <w:r w:rsidR="00BF2227">
                                <w:rPr>
                                  <w:rFonts w:ascii="Times New Roman" w:hAnsi="Times New Roman" w:cs="Times New Roman"/>
                                  <w:sz w:val="22"/>
                                  <w:szCs w:val="22"/>
                                </w:rPr>
                                <w:t xml:space="preserve">average values of </w:t>
                              </w:r>
                            </w:ins>
                            <w:ins w:id="1024" w:author="Bo Shen" w:date="2023-02-02T19:26:00Z">
                              <w:r w:rsidR="00BF2227">
                                <w:rPr>
                                  <w:rFonts w:ascii="Times New Roman" w:hAnsi="Times New Roman" w:cs="Times New Roman"/>
                                  <w:sz w:val="22"/>
                                  <w:szCs w:val="22"/>
                                </w:rPr>
                                <w:t>RT an</w:t>
                              </w:r>
                            </w:ins>
                            <w:ins w:id="1025" w:author="Bo Shen" w:date="2023-02-02T19:27:00Z">
                              <w:r w:rsidR="00BF2227">
                                <w:rPr>
                                  <w:rFonts w:ascii="Times New Roman" w:hAnsi="Times New Roman" w:cs="Times New Roman"/>
                                  <w:sz w:val="22"/>
                                  <w:szCs w:val="22"/>
                                </w:rPr>
                                <w:t>d</w:t>
                              </w:r>
                            </w:ins>
                            <w:ins w:id="1026" w:author="Bo Shen" w:date="2023-02-02T19:26:00Z">
                              <w:r w:rsidR="00BF2227">
                                <w:rPr>
                                  <w:rFonts w:ascii="Times New Roman" w:hAnsi="Times New Roman" w:cs="Times New Roman"/>
                                  <w:sz w:val="22"/>
                                  <w:szCs w:val="22"/>
                                </w:rPr>
                                <w:t xml:space="preserve"> ch</w:t>
                              </w:r>
                            </w:ins>
                            <w:ins w:id="1027" w:author="Bo Shen" w:date="2023-02-02T19:27:00Z">
                              <w:r w:rsidR="00BF2227">
                                <w:rPr>
                                  <w:rFonts w:ascii="Times New Roman" w:hAnsi="Times New Roman" w:cs="Times New Roman"/>
                                  <w:sz w:val="22"/>
                                  <w:szCs w:val="22"/>
                                </w:rPr>
                                <w:t xml:space="preserve">oice accuracy </w:t>
                              </w:r>
                            </w:ins>
                            <w:del w:id="1028" w:author="Bo Shen" w:date="2023-02-02T19:26:00Z">
                              <w:r w:rsidRPr="00703A03" w:rsidDel="00BF2227">
                                <w:rPr>
                                  <w:rFonts w:ascii="Times New Roman" w:hAnsi="Times New Roman" w:cs="Times New Roman"/>
                                  <w:sz w:val="22"/>
                                  <w:szCs w:val="22"/>
                                  <w:rPrChange w:id="1029" w:author="Bo Shen" w:date="2023-02-02T17:51:00Z">
                                    <w:rPr>
                                      <w:rFonts w:ascii="Times New Roman" w:hAnsi="Times New Roman" w:cs="Times New Roman"/>
                                    </w:rPr>
                                  </w:rPrChange>
                                </w:rPr>
                                <w:delText xml:space="preserve">Model predicted </w:delText>
                              </w:r>
                            </w:del>
                            <w:ins w:id="1030" w:author="Bo Shen" w:date="2023-02-02T19:27:00Z">
                              <w:r w:rsidR="00BF2227">
                                <w:rPr>
                                  <w:rFonts w:ascii="Times New Roman" w:hAnsi="Times New Roman" w:cs="Times New Roman"/>
                                  <w:sz w:val="22"/>
                                  <w:szCs w:val="22"/>
                                </w:rPr>
                                <w:t>still</w:t>
                              </w:r>
                            </w:ins>
                            <w:del w:id="1031" w:author="Bo Shen" w:date="2023-02-02T19:27:00Z">
                              <w:r w:rsidRPr="00703A03" w:rsidDel="00BF2227">
                                <w:rPr>
                                  <w:rFonts w:ascii="Times New Roman" w:hAnsi="Times New Roman" w:cs="Times New Roman"/>
                                  <w:sz w:val="22"/>
                                  <w:szCs w:val="22"/>
                                  <w:rPrChange w:id="1032" w:author="Bo Shen" w:date="2023-02-02T17:51:00Z">
                                    <w:rPr>
                                      <w:rFonts w:ascii="Times New Roman" w:hAnsi="Times New Roman" w:cs="Times New Roman"/>
                                    </w:rPr>
                                  </w:rPrChange>
                                </w:rPr>
                                <w:delText>psychometric function and chronometric function aggregated input strength</w:delText>
                              </w:r>
                            </w:del>
                            <w:del w:id="1033" w:author="Bo Shen" w:date="2023-02-02T19:25:00Z">
                              <w:r w:rsidRPr="00703A03" w:rsidDel="00BF2227">
                                <w:rPr>
                                  <w:rFonts w:ascii="Times New Roman" w:hAnsi="Times New Roman" w:cs="Times New Roman"/>
                                  <w:sz w:val="22"/>
                                  <w:szCs w:val="22"/>
                                  <w:rPrChange w:id="1034"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035"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036"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037" w:author="Bo Shen" w:date="2023-02-02T17:51:00Z">
                                  <w:rPr>
                                    <w:rFonts w:ascii="Times New Roman" w:hAnsi="Times New Roman" w:cs="Times New Roman"/>
                                  </w:rPr>
                                </w:rPrChange>
                              </w:rPr>
                              <w:t xml:space="preserve"> capture</w:t>
                            </w:r>
                            <w:ins w:id="1038" w:author="Bo Shen" w:date="2023-02-02T19:27:00Z">
                              <w:r w:rsidR="00BF2227">
                                <w:rPr>
                                  <w:rFonts w:ascii="Times New Roman" w:hAnsi="Times New Roman" w:cs="Times New Roman"/>
                                  <w:sz w:val="22"/>
                                  <w:szCs w:val="22"/>
                                </w:rPr>
                                <w:t>d</w:t>
                              </w:r>
                            </w:ins>
                            <w:del w:id="1039" w:author="Bo Shen" w:date="2023-02-02T19:27:00Z">
                              <w:r w:rsidRPr="00703A03" w:rsidDel="00BF2227">
                                <w:rPr>
                                  <w:rFonts w:ascii="Times New Roman" w:hAnsi="Times New Roman" w:cs="Times New Roman"/>
                                  <w:sz w:val="22"/>
                                  <w:szCs w:val="22"/>
                                  <w:rPrChange w:id="1040"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041" w:author="Bo Shen" w:date="2023-02-02T17:51:00Z">
                                  <w:rPr>
                                    <w:rFonts w:ascii="Times New Roman" w:hAnsi="Times New Roman" w:cs="Times New Roman"/>
                                  </w:rPr>
                                </w:rPrChange>
                              </w:rPr>
                              <w:t xml:space="preserve"> well the </w:t>
                            </w:r>
                            <w:del w:id="1042" w:author="Bo Shen" w:date="2023-02-02T19:26:00Z">
                              <w:r w:rsidRPr="00703A03" w:rsidDel="00BF2227">
                                <w:rPr>
                                  <w:rFonts w:ascii="Times New Roman" w:hAnsi="Times New Roman" w:cs="Times New Roman"/>
                                  <w:sz w:val="22"/>
                                  <w:szCs w:val="22"/>
                                  <w:rPrChange w:id="1043"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044" w:author="Bo Shen" w:date="2023-02-02T17:51:00Z">
                                  <w:rPr>
                                    <w:rFonts w:ascii="Times New Roman" w:hAnsi="Times New Roman" w:cs="Times New Roman"/>
                                  </w:rPr>
                                </w:rPrChange>
                              </w:rPr>
                              <w:t xml:space="preserve">empirical </w:t>
                            </w:r>
                            <w:ins w:id="1045" w:author="Bo Shen" w:date="2023-02-02T19:28:00Z">
                              <w:r w:rsidR="00BF2227">
                                <w:rPr>
                                  <w:rFonts w:ascii="Times New Roman" w:hAnsi="Times New Roman" w:cs="Times New Roman"/>
                                  <w:sz w:val="22"/>
                                  <w:szCs w:val="22"/>
                                </w:rPr>
                                <w:t>averages</w:t>
                              </w:r>
                            </w:ins>
                            <w:del w:id="1046" w:author="Bo Shen" w:date="2023-02-02T19:28:00Z">
                              <w:r w:rsidRPr="00703A03" w:rsidDel="00BF2227">
                                <w:rPr>
                                  <w:rFonts w:ascii="Times New Roman" w:hAnsi="Times New Roman" w:cs="Times New Roman"/>
                                  <w:sz w:val="22"/>
                                  <w:szCs w:val="22"/>
                                  <w:rPrChange w:id="1047"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04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049"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050" w:author="Bo Shen" w:date="2023-02-02T17:51:00Z">
                                  <w:rPr>
                                    <w:rFonts w:ascii="Times New Roman" w:hAnsi="Times New Roman" w:cs="Times New Roman"/>
                                  </w:rPr>
                                </w:rPrChange>
                              </w:rPr>
                              <w:t xml:space="preserve"> The aggregated neural dynamics from the best</w:t>
                            </w:r>
                            <w:ins w:id="1051" w:author="Bo Shen" w:date="2023-02-03T10:01:00Z">
                              <w:r w:rsidR="00994A00">
                                <w:rPr>
                                  <w:rFonts w:ascii="Times New Roman" w:hAnsi="Times New Roman" w:cs="Times New Roman"/>
                                  <w:sz w:val="22"/>
                                  <w:szCs w:val="22"/>
                                </w:rPr>
                                <w:t xml:space="preserve"> </w:t>
                              </w:r>
                            </w:ins>
                            <w:del w:id="1052" w:author="Bo Shen" w:date="2023-02-03T10:01:00Z">
                              <w:r w:rsidRPr="00703A03" w:rsidDel="00994A00">
                                <w:rPr>
                                  <w:rFonts w:ascii="Times New Roman" w:hAnsi="Times New Roman" w:cs="Times New Roman"/>
                                  <w:sz w:val="22"/>
                                  <w:szCs w:val="22"/>
                                  <w:rPrChange w:id="105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054" w:author="Bo Shen" w:date="2023-02-02T17:51:00Z">
                                  <w:rPr>
                                    <w:rFonts w:ascii="Times New Roman" w:hAnsi="Times New Roman" w:cs="Times New Roman"/>
                                  </w:rPr>
                                </w:rPrChange>
                              </w:rPr>
                              <w:t>fit</w:t>
                            </w:r>
                            <w:ins w:id="1055"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056" w:author="Bo Shen" w:date="2023-02-02T17:51:00Z">
                                  <w:rPr>
                                    <w:rFonts w:ascii="Times New Roman" w:hAnsi="Times New Roman" w:cs="Times New Roman"/>
                                  </w:rPr>
                                </w:rPrChange>
                              </w:rPr>
                              <w:t xml:space="preserve"> </w:t>
                            </w:r>
                            <w:del w:id="1057" w:author="Bo Shen" w:date="2023-02-03T10:01:00Z">
                              <w:r w:rsidRPr="00703A03" w:rsidDel="00994A00">
                                <w:rPr>
                                  <w:rFonts w:ascii="Times New Roman" w:hAnsi="Times New Roman" w:cs="Times New Roman"/>
                                  <w:sz w:val="22"/>
                                  <w:szCs w:val="22"/>
                                  <w:rPrChange w:id="1058"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059" w:author="Bo Shen" w:date="2023-02-02T17:51:00Z">
                                  <w:rPr>
                                    <w:rFonts w:ascii="Times New Roman" w:hAnsi="Times New Roman" w:cs="Times New Roman"/>
                                  </w:rPr>
                                </w:rPrChange>
                              </w:rPr>
                              <w:t xml:space="preserve">of RNM. Left, mean-field activities on the excitatory pools aligned to the onset of stimulus inputs. </w:t>
                            </w:r>
                            <w:del w:id="1060" w:author="Bo Shen" w:date="2023-02-02T17:50:00Z">
                              <w:r w:rsidRPr="00703A03" w:rsidDel="00703A03">
                                <w:rPr>
                                  <w:rFonts w:ascii="Times New Roman" w:hAnsi="Times New Roman" w:cs="Times New Roman"/>
                                  <w:sz w:val="22"/>
                                  <w:szCs w:val="22"/>
                                  <w:rPrChange w:id="1061"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062"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06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064" w:author="Bo Shen" w:date="2023-02-02T17:51:00Z">
                                  <w:rPr>
                                    <w:rFonts w:ascii="Times New Roman" w:hAnsi="Times New Roman" w:cs="Times New Roman"/>
                                  </w:rPr>
                                </w:rPrChange>
                              </w:rPr>
                              <w:t xml:space="preserve">). </w:t>
                            </w:r>
                            <w:del w:id="1065" w:author="Bo Shen" w:date="2023-02-02T17:55:00Z">
                              <w:r w:rsidRPr="00703A03" w:rsidDel="00680930">
                                <w:rPr>
                                  <w:rFonts w:ascii="Times New Roman" w:hAnsi="Times New Roman" w:cs="Times New Roman"/>
                                  <w:sz w:val="22"/>
                                  <w:szCs w:val="22"/>
                                  <w:rPrChange w:id="1066"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067" w:author="Bo Shen" w:date="2023-02-02T17:51:00Z">
                                  <w:rPr>
                                    <w:rFonts w:ascii="Times New Roman" w:hAnsi="Times New Roman" w:cs="Times New Roman"/>
                                  </w:rPr>
                                </w:rPrChange>
                              </w:rPr>
                              <w:t xml:space="preserve">Right, mean-field activities on the excitatory pools aligned to the time of choice execution. </w:t>
                            </w:r>
                            <w:del w:id="1068" w:author="Bo Shen" w:date="2023-02-02T17:58:00Z">
                              <w:r w:rsidRPr="00703A03" w:rsidDel="009E5749">
                                <w:rPr>
                                  <w:rFonts w:ascii="Times New Roman" w:hAnsi="Times New Roman" w:cs="Times New Roman"/>
                                  <w:sz w:val="22"/>
                                  <w:szCs w:val="22"/>
                                  <w:rPrChange w:id="1069"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070"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07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072" w:author="Bo Shen" w:date="2023-02-02T17:51:00Z">
                                  <w:rPr>
                                    <w:rFonts w:ascii="Times New Roman" w:hAnsi="Times New Roman" w:cs="Times New Roman"/>
                                  </w:rPr>
                                </w:rPrChange>
                              </w:rPr>
                              <w:t>).</w:t>
                            </w:r>
                            <w:ins w:id="1073" w:author="Bo Shen" w:date="2023-02-03T10:03:00Z">
                              <w:r w:rsidR="00766D73">
                                <w:rPr>
                                  <w:rFonts w:ascii="Times New Roman" w:hAnsi="Times New Roman" w:cs="Times New Roman"/>
                                  <w:sz w:val="22"/>
                                  <w:szCs w:val="22"/>
                                </w:rPr>
                                <w:t xml:space="preserve"> The activities at the time point of the smallest median RT</w:t>
                              </w:r>
                            </w:ins>
                            <w:ins w:id="1074" w:author="Bo Shen" w:date="2023-02-03T10:04:00Z">
                              <w:r w:rsidR="00766D73">
                                <w:rPr>
                                  <w:rFonts w:ascii="Times New Roman" w:hAnsi="Times New Roman" w:cs="Times New Roman"/>
                                  <w:sz w:val="22"/>
                                  <w:szCs w:val="22"/>
                                </w:rPr>
                                <w:t xml:space="preserve"> of the six conditions</w:t>
                              </w:r>
                            </w:ins>
                            <w:ins w:id="1075" w:author="Bo Shen" w:date="2023-02-03T10:03:00Z">
                              <w:r w:rsidR="00766D73">
                                <w:rPr>
                                  <w:rFonts w:ascii="Times New Roman" w:hAnsi="Times New Roman" w:cs="Times New Roman"/>
                                  <w:sz w:val="22"/>
                                  <w:szCs w:val="22"/>
                                </w:rPr>
                                <w:t xml:space="preserve"> (</w:t>
                              </w:r>
                            </w:ins>
                            <w:ins w:id="1076"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077"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078"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079" w:author="Bo Shen" w:date="2023-02-02T17:51:00Z">
                                  <w:rPr>
                                    <w:rFonts w:ascii="Times New Roman" w:hAnsi="Times New Roman" w:cs="Times New Roman"/>
                                  </w:rPr>
                                </w:rPrChange>
                              </w:rPr>
                              <w:t xml:space="preserve"> </w:t>
                            </w:r>
                            <w:ins w:id="1080" w:author="Bo Shen" w:date="2023-02-03T10:04:00Z">
                              <w:r w:rsidR="00766D73">
                                <w:rPr>
                                  <w:rFonts w:ascii="Times New Roman" w:hAnsi="Times New Roman" w:cs="Times New Roman"/>
                                  <w:sz w:val="22"/>
                                  <w:szCs w:val="22"/>
                                </w:rPr>
                                <w:t>and at the onset of model choice</w:t>
                              </w:r>
                            </w:ins>
                            <w:ins w:id="1081" w:author="Bo Shen" w:date="2023-02-03T10:05:00Z">
                              <w:r w:rsidR="00766D73">
                                <w:rPr>
                                  <w:rFonts w:ascii="Times New Roman" w:hAnsi="Times New Roman" w:cs="Times New Roman"/>
                                  <w:sz w:val="22"/>
                                  <w:szCs w:val="22"/>
                                </w:rPr>
                                <w:t xml:space="preserve"> (indicated by </w:t>
                              </w:r>
                            </w:ins>
                            <w:ins w:id="1082"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083"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084" w:author="Bo Shen" w:date="2023-02-03T10:15:00Z">
                                    <w:rPr>
                                      <w:rFonts w:ascii="Times New Roman" w:hAnsi="Times New Roman" w:cs="Times New Roman"/>
                                      <w:sz w:val="22"/>
                                      <w:szCs w:val="22"/>
                                    </w:rPr>
                                  </w:rPrChange>
                                </w:rPr>
                                <w:t>d</w:t>
                              </w:r>
                            </w:ins>
                            <w:ins w:id="1085" w:author="Bo Shen" w:date="2023-02-03T10:05:00Z">
                              <w:r w:rsidR="00766D73">
                                <w:rPr>
                                  <w:rFonts w:ascii="Times New Roman" w:hAnsi="Times New Roman" w:cs="Times New Roman"/>
                                  <w:sz w:val="22"/>
                                  <w:szCs w:val="22"/>
                                </w:rPr>
                                <w:t>)</w:t>
                              </w:r>
                            </w:ins>
                            <w:ins w:id="1086"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08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088" w:author="Bo Shen" w:date="2023-02-02T17:51:00Z">
                                  <w:rPr>
                                    <w:rFonts w:ascii="Times New Roman" w:hAnsi="Times New Roman" w:cs="Times New Roman"/>
                                  </w:rPr>
                                </w:rPrChange>
                              </w:rPr>
                              <w:t xml:space="preserve"> </w:t>
                            </w:r>
                            <w:ins w:id="1089"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090"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091"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092" w:author="Bo Shen" w:date="2023-02-02T19:30:00Z">
                              <w:r w:rsidR="00BF2227">
                                <w:rPr>
                                  <w:rFonts w:ascii="Times New Roman" w:hAnsi="Times New Roman" w:cs="Times New Roman"/>
                                  <w:sz w:val="22"/>
                                  <w:szCs w:val="22"/>
                                </w:rPr>
                                <w:t xml:space="preserve"> </w:t>
                              </w:r>
                            </w:ins>
                            <w:ins w:id="1093"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094" w:author="Bo Shen" w:date="2023-02-03T10:16:00Z">
                              <w:r w:rsidR="00481840" w:rsidRPr="00984CE4">
                                <w:rPr>
                                  <w:rFonts w:ascii="Times New Roman" w:hAnsi="Times New Roman" w:cs="Times New Roman"/>
                                  <w:sz w:val="22"/>
                                  <w:szCs w:val="22"/>
                                </w:rPr>
                                <w:t>(</w:t>
                              </w:r>
                            </w:ins>
                            <w:ins w:id="1095"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096" w:author="Bo Shen" w:date="2023-02-03T10:24:00Z">
                                    <w:rPr>
                                      <w:rFonts w:ascii="Times New Roman" w:hAnsi="Times New Roman" w:cs="Times New Roman"/>
                                      <w:color w:val="000000" w:themeColor="text1"/>
                                    </w:rPr>
                                  </w:rPrChange>
                                </w:rPr>
                                <w:t xml:space="preserve"> spikes/second/100% coherence</w:t>
                              </w:r>
                            </w:ins>
                            <w:ins w:id="1097" w:author="Bo Shen" w:date="2023-02-03T10:16:00Z">
                              <w:r w:rsidR="00481840" w:rsidRPr="007C2977">
                                <w:rPr>
                                  <w:rFonts w:ascii="Times New Roman" w:hAnsi="Times New Roman" w:cs="Times New Roman"/>
                                  <w:sz w:val="22"/>
                                  <w:szCs w:val="22"/>
                                </w:rPr>
                                <w:t xml:space="preserve">) </w:t>
                              </w:r>
                            </w:ins>
                            <w:ins w:id="1098" w:author="Bo Shen" w:date="2023-02-02T19:29:00Z">
                              <w:r w:rsidR="00BF2227" w:rsidRPr="007B43DA">
                                <w:rPr>
                                  <w:rFonts w:ascii="Times New Roman" w:hAnsi="Times New Roman" w:cs="Times New Roman"/>
                                  <w:sz w:val="22"/>
                                  <w:szCs w:val="22"/>
                                </w:rPr>
                                <w:t>and decrease</w:t>
                              </w:r>
                            </w:ins>
                            <w:ins w:id="1099" w:author="Bo Shen" w:date="2023-02-03T10:24:00Z">
                              <w:r w:rsidR="00984CE4">
                                <w:rPr>
                                  <w:rFonts w:ascii="Times New Roman" w:hAnsi="Times New Roman" w:cs="Times New Roman"/>
                                  <w:sz w:val="22"/>
                                  <w:szCs w:val="22"/>
                                </w:rPr>
                                <w:t xml:space="preserve"> (</w:t>
                              </w:r>
                            </w:ins>
                            <w:ins w:id="1100"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101" w:author="Bo Shen" w:date="2023-02-03T10:24:00Z">
                              <w:r w:rsidR="00984CE4">
                                <w:rPr>
                                  <w:rFonts w:ascii="Times New Roman" w:hAnsi="Times New Roman" w:cs="Times New Roman"/>
                                  <w:sz w:val="22"/>
                                  <w:szCs w:val="22"/>
                                </w:rPr>
                                <w:t>)</w:t>
                              </w:r>
                            </w:ins>
                            <w:ins w:id="1102" w:author="Bo Shen" w:date="2023-02-02T19:29:00Z">
                              <w:r w:rsidR="00BF2227" w:rsidRPr="007B43DA">
                                <w:rPr>
                                  <w:rFonts w:ascii="Times New Roman" w:hAnsi="Times New Roman" w:cs="Times New Roman"/>
                                  <w:sz w:val="22"/>
                                  <w:szCs w:val="22"/>
                                </w:rPr>
                                <w:t xml:space="preserve"> with input strength</w:t>
                              </w:r>
                            </w:ins>
                            <w:del w:id="1103" w:author="Bo Shen" w:date="2023-02-02T19:30:00Z">
                              <w:r w:rsidRPr="00703A03" w:rsidDel="002371E0">
                                <w:rPr>
                                  <w:rFonts w:ascii="Times New Roman" w:hAnsi="Times New Roman" w:cs="Times New Roman"/>
                                  <w:sz w:val="22"/>
                                  <w:szCs w:val="22"/>
                                  <w:rPrChange w:id="1104" w:author="Bo Shen" w:date="2023-02-02T17:51:00Z">
                                    <w:rPr>
                                      <w:rFonts w:ascii="Times New Roman" w:hAnsi="Times New Roman" w:cs="Times New Roman"/>
                                    </w:rPr>
                                  </w:rPrChange>
                                </w:rPr>
                                <w:delText>Effect of input strength on early</w:delText>
                              </w:r>
                            </w:del>
                            <w:del w:id="1105" w:author="Bo Shen" w:date="2023-02-02T17:59:00Z">
                              <w:r w:rsidRPr="00703A03" w:rsidDel="009E5749">
                                <w:rPr>
                                  <w:rFonts w:ascii="Times New Roman" w:hAnsi="Times New Roman" w:cs="Times New Roman"/>
                                  <w:sz w:val="22"/>
                                  <w:szCs w:val="22"/>
                                  <w:rPrChange w:id="1106" w:author="Bo Shen" w:date="2023-02-02T17:51:00Z">
                                    <w:rPr>
                                      <w:rFonts w:ascii="Times New Roman" w:hAnsi="Times New Roman" w:cs="Times New Roman"/>
                                    </w:rPr>
                                  </w:rPrChange>
                                </w:rPr>
                                <w:delText xml:space="preserve"> </w:delText>
                              </w:r>
                            </w:del>
                            <w:del w:id="1107" w:author="Bo Shen" w:date="2023-02-02T19:30:00Z">
                              <w:r w:rsidRPr="00703A03" w:rsidDel="002371E0">
                                <w:rPr>
                                  <w:rFonts w:ascii="Times New Roman" w:hAnsi="Times New Roman" w:cs="Times New Roman"/>
                                  <w:sz w:val="22"/>
                                  <w:szCs w:val="22"/>
                                  <w:rPrChange w:id="1108"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109"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110"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111"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112" w:author="Bo Shen" w:date="2023-02-02T17:51:00Z">
                                    <w:rPr>
                                      <w:rFonts w:ascii="Times New Roman" w:hAnsi="Times New Roman" w:cs="Times New Roman"/>
                                    </w:rPr>
                                  </w:rPrChange>
                                </w:rPr>
                                <w:delText xml:space="preserve"> (unchosen side). </w:delText>
                              </w:r>
                            </w:del>
                            <w:del w:id="1113" w:author="Bo Shen" w:date="2023-02-02T19:29:00Z">
                              <w:r w:rsidRPr="00703A03" w:rsidDel="00BF2227">
                                <w:rPr>
                                  <w:rFonts w:ascii="Times New Roman" w:hAnsi="Times New Roman" w:cs="Times New Roman"/>
                                  <w:sz w:val="22"/>
                                  <w:szCs w:val="22"/>
                                  <w:rPrChange w:id="1114" w:author="Bo Shen" w:date="2023-02-02T17:51:00Z">
                                    <w:rPr>
                                      <w:rFonts w:ascii="Times New Roman" w:hAnsi="Times New Roman" w:cs="Times New Roman"/>
                                    </w:rPr>
                                  </w:rPrChange>
                                </w:rPr>
                                <w:delText xml:space="preserve">The activities linearly increase and decrease with input strength </w:delText>
                              </w:r>
                            </w:del>
                            <w:del w:id="1115" w:author="Bo Shen" w:date="2023-02-02T19:30:00Z">
                              <w:r w:rsidRPr="00703A03" w:rsidDel="002371E0">
                                <w:rPr>
                                  <w:rFonts w:ascii="Times New Roman" w:hAnsi="Times New Roman" w:cs="Times New Roman"/>
                                  <w:sz w:val="22"/>
                                  <w:szCs w:val="22"/>
                                  <w:rPrChange w:id="1116" w:author="Bo Shen" w:date="2023-02-02T17:51:00Z">
                                    <w:rPr>
                                      <w:rFonts w:ascii="Times New Roman" w:hAnsi="Times New Roman" w:cs="Times New Roman"/>
                                    </w:rPr>
                                  </w:rPrChange>
                                </w:rPr>
                                <w:delText>but exhibit very subtle competitio</w:delText>
                              </w:r>
                            </w:del>
                            <w:ins w:id="1117" w:author="Bo Shen" w:date="2023-02-02T19:30:00Z">
                              <w:r w:rsidR="002371E0">
                                <w:rPr>
                                  <w:rFonts w:ascii="Times New Roman" w:hAnsi="Times New Roman" w:cs="Times New Roman"/>
                                  <w:sz w:val="22"/>
                                  <w:szCs w:val="22"/>
                                </w:rPr>
                                <w:t>, respectively</w:t>
                              </w:r>
                            </w:ins>
                            <w:del w:id="1118" w:author="Bo Shen" w:date="2023-02-02T19:30:00Z">
                              <w:r w:rsidRPr="00703A03" w:rsidDel="002371E0">
                                <w:rPr>
                                  <w:rFonts w:ascii="Times New Roman" w:hAnsi="Times New Roman" w:cs="Times New Roman"/>
                                  <w:sz w:val="22"/>
                                  <w:szCs w:val="22"/>
                                  <w:rPrChange w:id="1119"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12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2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122" w:author="Bo Shen" w:date="2023-02-02T17:51:00Z">
                                  <w:rPr>
                                    <w:rFonts w:ascii="Times New Roman" w:hAnsi="Times New Roman" w:cs="Times New Roman"/>
                                  </w:rPr>
                                </w:rPrChange>
                              </w:rPr>
                              <w:t xml:space="preserve"> </w:t>
                            </w:r>
                            <w:ins w:id="1123" w:author="Bo Shen" w:date="2023-02-02T19:31:00Z">
                              <w:r w:rsidR="002371E0">
                                <w:rPr>
                                  <w:rFonts w:ascii="Times New Roman" w:hAnsi="Times New Roman" w:cs="Times New Roman"/>
                                  <w:sz w:val="22"/>
                                  <w:szCs w:val="22"/>
                                </w:rPr>
                                <w:t>At the time of choice, the c</w:t>
                              </w:r>
                            </w:ins>
                            <w:del w:id="1124" w:author="Bo Shen" w:date="2023-02-02T19:30:00Z">
                              <w:r w:rsidRPr="00703A03" w:rsidDel="002371E0">
                                <w:rPr>
                                  <w:rFonts w:ascii="Times New Roman" w:hAnsi="Times New Roman" w:cs="Times New Roman"/>
                                  <w:sz w:val="22"/>
                                  <w:szCs w:val="22"/>
                                  <w:rPrChange w:id="1125" w:author="Bo Shen" w:date="2023-02-02T17:51:00Z">
                                    <w:rPr>
                                      <w:rFonts w:ascii="Times New Roman" w:hAnsi="Times New Roman" w:cs="Times New Roman"/>
                                    </w:rPr>
                                  </w:rPrChange>
                                </w:rPr>
                                <w:delText>Effect of input strength on late</w:delText>
                              </w:r>
                            </w:del>
                            <w:del w:id="1126" w:author="Bo Shen" w:date="2023-02-02T17:59:00Z">
                              <w:r w:rsidRPr="00703A03" w:rsidDel="009E5749">
                                <w:rPr>
                                  <w:rFonts w:ascii="Times New Roman" w:hAnsi="Times New Roman" w:cs="Times New Roman"/>
                                  <w:sz w:val="22"/>
                                  <w:szCs w:val="22"/>
                                  <w:rPrChange w:id="1127" w:author="Bo Shen" w:date="2023-02-02T17:51:00Z">
                                    <w:rPr>
                                      <w:rFonts w:ascii="Times New Roman" w:hAnsi="Times New Roman" w:cs="Times New Roman"/>
                                    </w:rPr>
                                  </w:rPrChange>
                                </w:rPr>
                                <w:delText xml:space="preserve"> </w:delText>
                              </w:r>
                            </w:del>
                            <w:del w:id="1128" w:author="Bo Shen" w:date="2023-02-02T19:30:00Z">
                              <w:r w:rsidRPr="00703A03" w:rsidDel="002371E0">
                                <w:rPr>
                                  <w:rFonts w:ascii="Times New Roman" w:hAnsi="Times New Roman" w:cs="Times New Roman"/>
                                  <w:sz w:val="22"/>
                                  <w:szCs w:val="22"/>
                                  <w:rPrChange w:id="1129"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1130"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1131"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1132"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1133" w:author="Bo Shen" w:date="2023-02-02T17:51:00Z">
                                    <w:rPr>
                                      <w:rFonts w:ascii="Times New Roman" w:hAnsi="Times New Roman" w:cs="Times New Roman"/>
                                    </w:rPr>
                                  </w:rPrChange>
                                </w:rPr>
                                <w:delText xml:space="preserve">. </w:delText>
                              </w:r>
                            </w:del>
                            <w:del w:id="1134" w:author="Bo Shen" w:date="2023-02-02T19:31:00Z">
                              <w:r w:rsidRPr="00703A03" w:rsidDel="002371E0">
                                <w:rPr>
                                  <w:rFonts w:ascii="Times New Roman" w:hAnsi="Times New Roman" w:cs="Times New Roman"/>
                                  <w:sz w:val="22"/>
                                  <w:szCs w:val="22"/>
                                  <w:rPrChange w:id="1135"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1136" w:author="Bo Shen" w:date="2023-02-02T17:51:00Z">
                                  <w:rPr>
                                    <w:rFonts w:ascii="Times New Roman" w:hAnsi="Times New Roman" w:cs="Times New Roman"/>
                                  </w:rPr>
                                </w:rPrChange>
                              </w:rPr>
                              <w:t>hosen unit</w:t>
                            </w:r>
                            <w:del w:id="1137" w:author="Bo Shen" w:date="2023-02-02T19:32:00Z">
                              <w:r w:rsidRPr="00703A03" w:rsidDel="002371E0">
                                <w:rPr>
                                  <w:rFonts w:ascii="Times New Roman" w:hAnsi="Times New Roman" w:cs="Times New Roman"/>
                                  <w:sz w:val="22"/>
                                  <w:szCs w:val="22"/>
                                  <w:rPrChange w:id="1138" w:author="Bo Shen" w:date="2023-02-02T17:51:00Z">
                                    <w:rPr>
                                      <w:rFonts w:ascii="Times New Roman" w:hAnsi="Times New Roman" w:cs="Times New Roman"/>
                                    </w:rPr>
                                  </w:rPrChange>
                                </w:rPr>
                                <w:delText xml:space="preserve"> </w:delText>
                              </w:r>
                            </w:del>
                            <w:ins w:id="1139"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1140" w:author="Bo Shen" w:date="2023-02-02T17:51:00Z">
                                  <w:rPr>
                                    <w:rFonts w:ascii="Times New Roman" w:hAnsi="Times New Roman" w:cs="Times New Roman"/>
                                  </w:rPr>
                                </w:rPrChange>
                              </w:rPr>
                              <w:t>activity</w:t>
                            </w:r>
                            <w:ins w:id="1141"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1142" w:author="Bo Shen" w:date="2023-02-02T17:51:00Z">
                                  <w:rPr>
                                    <w:rFonts w:ascii="Times New Roman" w:hAnsi="Times New Roman" w:cs="Times New Roman"/>
                                  </w:rPr>
                                </w:rPrChange>
                              </w:rPr>
                              <w:t xml:space="preserve"> reaches a common decision bound</w:t>
                            </w:r>
                            <w:ins w:id="1143" w:author="Bo Shen" w:date="2023-02-03T10:17:00Z">
                              <w:r w:rsidR="00481840">
                                <w:rPr>
                                  <w:rFonts w:ascii="Times New Roman" w:hAnsi="Times New Roman" w:cs="Times New Roman"/>
                                  <w:sz w:val="22"/>
                                  <w:szCs w:val="22"/>
                                </w:rPr>
                                <w:t xml:space="preserve"> (</w:t>
                              </w:r>
                            </w:ins>
                            <w:ins w:id="1144"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1145" w:author="Bo Shen" w:date="2023-02-03T10:17:00Z">
                              <w:r w:rsidR="00481840">
                                <w:rPr>
                                  <w:rFonts w:ascii="Times New Roman" w:hAnsi="Times New Roman" w:cs="Times New Roman"/>
                                  <w:sz w:val="22"/>
                                  <w:szCs w:val="22"/>
                                </w:rPr>
                                <w:t>)</w:t>
                              </w:r>
                            </w:ins>
                            <w:del w:id="1146" w:author="Bo Shen" w:date="2023-02-02T19:31:00Z">
                              <w:r w:rsidRPr="00703A03" w:rsidDel="002371E0">
                                <w:rPr>
                                  <w:rFonts w:ascii="Times New Roman" w:hAnsi="Times New Roman" w:cs="Times New Roman"/>
                                  <w:sz w:val="22"/>
                                  <w:szCs w:val="22"/>
                                  <w:rPrChange w:id="1147" w:author="Bo Shen" w:date="2023-02-02T17:51:00Z">
                                    <w:rPr>
                                      <w:rFonts w:ascii="Times New Roman" w:hAnsi="Times New Roman" w:cs="Times New Roman"/>
                                    </w:rPr>
                                  </w:rPrChange>
                                </w:rPr>
                                <w:delText xml:space="preserve"> and show little input dependence</w:delText>
                              </w:r>
                            </w:del>
                            <w:ins w:id="1148" w:author="Bo Shen" w:date="2023-02-02T19:31:00Z">
                              <w:r w:rsidR="002371E0">
                                <w:rPr>
                                  <w:rFonts w:ascii="Times New Roman" w:hAnsi="Times New Roman" w:cs="Times New Roman"/>
                                  <w:sz w:val="22"/>
                                  <w:szCs w:val="22"/>
                                </w:rPr>
                                <w:t>;</w:t>
                              </w:r>
                            </w:ins>
                            <w:del w:id="1149" w:author="Bo Shen" w:date="2023-02-02T19:31:00Z">
                              <w:r w:rsidRPr="00703A03" w:rsidDel="002371E0">
                                <w:rPr>
                                  <w:rFonts w:ascii="Times New Roman" w:hAnsi="Times New Roman" w:cs="Times New Roman"/>
                                  <w:sz w:val="22"/>
                                  <w:szCs w:val="22"/>
                                  <w:rPrChange w:id="115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151" w:author="Bo Shen" w:date="2023-02-02T17:51:00Z">
                                  <w:rPr>
                                    <w:rFonts w:ascii="Times New Roman" w:hAnsi="Times New Roman" w:cs="Times New Roman"/>
                                  </w:rPr>
                                </w:rPrChange>
                              </w:rPr>
                              <w:t xml:space="preserve"> </w:t>
                            </w:r>
                            <w:del w:id="1152" w:author="Bo Shen" w:date="2023-02-02T19:31:00Z">
                              <w:r w:rsidRPr="00703A03" w:rsidDel="002371E0">
                                <w:rPr>
                                  <w:rFonts w:ascii="Times New Roman" w:hAnsi="Times New Roman" w:cs="Times New Roman"/>
                                  <w:sz w:val="22"/>
                                  <w:szCs w:val="22"/>
                                  <w:rPrChange w:id="115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154" w:author="Bo Shen" w:date="2023-02-02T17:51:00Z">
                                  <w:rPr>
                                    <w:rFonts w:ascii="Times New Roman" w:hAnsi="Times New Roman" w:cs="Times New Roman"/>
                                  </w:rPr>
                                </w:rPrChange>
                              </w:rPr>
                              <w:t xml:space="preserve">unchosen </w:t>
                            </w:r>
                            <w:ins w:id="1155"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1156" w:author="Bo Shen" w:date="2023-02-02T17:51:00Z">
                                  <w:rPr>
                                    <w:rFonts w:ascii="Times New Roman" w:hAnsi="Times New Roman" w:cs="Times New Roman"/>
                                  </w:rPr>
                                </w:rPrChange>
                              </w:rPr>
                              <w:t>activity</w:t>
                            </w:r>
                            <w:ins w:id="1157"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1158"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1159" w:author="Bo Shen" w:date="2023-02-02T17:51:00Z">
                                  <w:rPr>
                                    <w:rFonts w:ascii="Times New Roman" w:hAnsi="Times New Roman" w:cs="Times New Roman"/>
                                  </w:rPr>
                                </w:rPrChange>
                              </w:rPr>
                              <w:t xml:space="preserve"> remains </w:t>
                            </w:r>
                            <w:del w:id="1160" w:author="Bo Shen" w:date="2023-02-03T10:17:00Z">
                              <w:r w:rsidRPr="00703A03" w:rsidDel="00481840">
                                <w:rPr>
                                  <w:rFonts w:ascii="Times New Roman" w:hAnsi="Times New Roman" w:cs="Times New Roman"/>
                                  <w:sz w:val="22"/>
                                  <w:szCs w:val="22"/>
                                  <w:rPrChange w:id="1161" w:author="Bo Shen" w:date="2023-02-02T17:51:00Z">
                                    <w:rPr>
                                      <w:rFonts w:ascii="Times New Roman" w:hAnsi="Times New Roman" w:cs="Times New Roman"/>
                                    </w:rPr>
                                  </w:rPrChange>
                                </w:rPr>
                                <w:delText>at lower level</w:delText>
                              </w:r>
                            </w:del>
                            <w:ins w:id="1162"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1163" w:author="Bo Shen" w:date="2023-02-02T17:51:00Z">
                                  <w:rPr>
                                    <w:rFonts w:ascii="Times New Roman" w:hAnsi="Times New Roman" w:cs="Times New Roman"/>
                                  </w:rPr>
                                </w:rPrChange>
                              </w:rPr>
                              <w:t>s</w:t>
                            </w:r>
                            <w:ins w:id="1164"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1165" w:author="Bo Shen" w:date="2023-02-02T17:51:00Z">
                                  <w:rPr>
                                    <w:rFonts w:ascii="Times New Roman" w:hAnsi="Times New Roman" w:cs="Times New Roman"/>
                                  </w:rPr>
                                </w:rPrChange>
                              </w:rPr>
                              <w:t>, graded coding of input strengths</w:t>
                            </w:r>
                            <w:ins w:id="1166" w:author="Bo Shen" w:date="2023-02-03T10:17:00Z">
                              <w:r w:rsidR="00481840">
                                <w:rPr>
                                  <w:rFonts w:ascii="Times New Roman" w:hAnsi="Times New Roman" w:cs="Times New Roman"/>
                                  <w:sz w:val="22"/>
                                  <w:szCs w:val="22"/>
                                </w:rPr>
                                <w:t xml:space="preserve"> (</w:t>
                              </w:r>
                            </w:ins>
                            <w:ins w:id="1167"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1168"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1169" w:author="Bo Shen" w:date="2023-02-02T17:51:00Z">
                                  <w:rPr>
                                    <w:rFonts w:ascii="Times New Roman" w:hAnsi="Times New Roman" w:cs="Times New Roman"/>
                                  </w:rPr>
                                </w:rPrChange>
                              </w:rPr>
                              <w:t>.</w:t>
                            </w:r>
                            <w:ins w:id="1170" w:author="Bo Shen" w:date="2023-02-02T17:54:00Z">
                              <w:r w:rsidR="00680930">
                                <w:rPr>
                                  <w:rFonts w:ascii="Times New Roman" w:hAnsi="Times New Roman" w:cs="Times New Roman"/>
                                  <w:sz w:val="22"/>
                                  <w:szCs w:val="22"/>
                                </w:rPr>
                                <w:t xml:space="preserve"> The best-fitting parameters </w:t>
                              </w:r>
                            </w:ins>
                            <w:ins w:id="1171" w:author="Bo Shen" w:date="2023-02-03T10:56:00Z">
                              <w:r w:rsidR="002B57D3">
                                <w:rPr>
                                  <w:rFonts w:ascii="Times New Roman" w:hAnsi="Times New Roman" w:cs="Times New Roman"/>
                                  <w:sz w:val="22"/>
                                  <w:szCs w:val="22"/>
                                </w:rPr>
                                <w:t>were</w:t>
                              </w:r>
                            </w:ins>
                            <w:ins w:id="1172" w:author="Bo Shen" w:date="2023-02-02T17:54:00Z">
                              <w:r w:rsidR="00680930" w:rsidRPr="00680930">
                                <w:rPr>
                                  <w:rFonts w:ascii="Times New Roman" w:hAnsi="Times New Roman" w:cs="Times New Roman"/>
                                  <w:sz w:val="22"/>
                                  <w:szCs w:val="22"/>
                                </w:rPr>
                                <w:t xml:space="preserve"> </w:t>
                              </w:r>
                            </w:ins>
                            <w:ins w:id="1173" w:author="Bo Shen" w:date="2023-02-03T11:05:00Z">
                              <w:r w:rsidR="006F3B35">
                                <w:rPr>
                                  <w:rFonts w:ascii="Times New Roman" w:hAnsi="Times New Roman" w:cs="Times New Roman"/>
                                  <w:sz w:val="22"/>
                                  <w:szCs w:val="22"/>
                                </w:rPr>
                                <w:t xml:space="preserve">self-excitation </w:t>
                              </w:r>
                            </w:ins>
                            <m:oMath>
                              <m:r>
                                <w:ins w:id="1174" w:author="Bo Shen" w:date="2023-02-02T17:54:00Z">
                                  <w:rPr>
                                    <w:rFonts w:ascii="Cambria Math" w:hAnsi="Cambria Math" w:cs="Times New Roman"/>
                                    <w:sz w:val="22"/>
                                    <w:szCs w:val="22"/>
                                    <w:lang w:eastAsia="zh-TW"/>
                                  </w:rPr>
                                  <m:t>J</m:t>
                                </w:ins>
                              </m:r>
                              <m:sSub>
                                <m:sSubPr>
                                  <m:ctrlPr>
                                    <w:ins w:id="1175" w:author="Bo Shen" w:date="2023-02-02T17:54:00Z">
                                      <w:rPr>
                                        <w:rFonts w:ascii="Cambria Math" w:hAnsi="Cambria Math" w:cs="Times New Roman"/>
                                        <w:i/>
                                        <w:sz w:val="22"/>
                                        <w:szCs w:val="22"/>
                                        <w:lang w:eastAsia="zh-TW"/>
                                      </w:rPr>
                                    </w:ins>
                                  </m:ctrlPr>
                                </m:sSubPr>
                                <m:e>
                                  <m:r>
                                    <w:ins w:id="1176" w:author="Bo Shen" w:date="2023-02-02T17:54:00Z">
                                      <w:rPr>
                                        <w:rFonts w:ascii="Cambria Math" w:hAnsi="Cambria Math" w:cs="Times New Roman"/>
                                        <w:sz w:val="22"/>
                                        <w:szCs w:val="22"/>
                                        <w:lang w:eastAsia="zh-TW"/>
                                      </w:rPr>
                                      <m:t>N</m:t>
                                    </w:ins>
                                  </m:r>
                                </m:e>
                                <m:sub>
                                  <m:r>
                                    <w:ins w:id="1177" w:author="Bo Shen" w:date="2023-02-02T17:54:00Z">
                                      <w:rPr>
                                        <w:rFonts w:ascii="Cambria Math" w:hAnsi="Cambria Math" w:cs="Times New Roman"/>
                                        <w:sz w:val="22"/>
                                        <w:szCs w:val="22"/>
                                        <w:lang w:eastAsia="zh-TW"/>
                                      </w:rPr>
                                      <m:t>1,1</m:t>
                                    </w:ins>
                                  </m:r>
                                </m:sub>
                              </m:sSub>
                              <m:r>
                                <w:ins w:id="1178" w:author="Bo Shen" w:date="2023-02-02T17:54:00Z">
                                  <w:rPr>
                                    <w:rFonts w:ascii="Cambria Math" w:hAnsi="Cambria Math" w:cs="Times New Roman"/>
                                    <w:sz w:val="22"/>
                                    <w:szCs w:val="22"/>
                                    <w:lang w:eastAsia="zh-TW"/>
                                  </w:rPr>
                                  <m:t>=J</m:t>
                                </w:ins>
                              </m:r>
                              <m:sSub>
                                <m:sSubPr>
                                  <m:ctrlPr>
                                    <w:ins w:id="1179" w:author="Bo Shen" w:date="2023-02-02T17:54:00Z">
                                      <w:rPr>
                                        <w:rFonts w:ascii="Cambria Math" w:hAnsi="Cambria Math" w:cs="Times New Roman"/>
                                        <w:i/>
                                        <w:sz w:val="22"/>
                                        <w:szCs w:val="22"/>
                                        <w:lang w:eastAsia="zh-TW"/>
                                      </w:rPr>
                                    </w:ins>
                                  </m:ctrlPr>
                                </m:sSubPr>
                                <m:e>
                                  <m:r>
                                    <w:ins w:id="1180" w:author="Bo Shen" w:date="2023-02-02T17:54:00Z">
                                      <w:rPr>
                                        <w:rFonts w:ascii="Cambria Math" w:hAnsi="Cambria Math" w:cs="Times New Roman"/>
                                        <w:sz w:val="22"/>
                                        <w:szCs w:val="22"/>
                                        <w:lang w:eastAsia="zh-TW"/>
                                      </w:rPr>
                                      <m:t>N</m:t>
                                    </w:ins>
                                  </m:r>
                                </m:e>
                                <m:sub>
                                  <m:r>
                                    <w:ins w:id="1181" w:author="Bo Shen" w:date="2023-02-02T17:54:00Z">
                                      <w:rPr>
                                        <w:rFonts w:ascii="Cambria Math" w:hAnsi="Cambria Math" w:cs="Times New Roman"/>
                                        <w:sz w:val="22"/>
                                        <w:szCs w:val="22"/>
                                        <w:lang w:eastAsia="zh-TW"/>
                                      </w:rPr>
                                      <m:t>2,2</m:t>
                                    </w:ins>
                                  </m:r>
                                </m:sub>
                              </m:sSub>
                              <m:r>
                                <w:ins w:id="1182" w:author="Bo Shen" w:date="2023-02-02T17:54:00Z">
                                  <w:rPr>
                                    <w:rFonts w:ascii="Cambria Math" w:hAnsi="Cambria Math" w:cs="Times New Roman"/>
                                    <w:sz w:val="22"/>
                                    <w:szCs w:val="22"/>
                                    <w:lang w:eastAsia="zh-TW"/>
                                  </w:rPr>
                                  <m:t>=.2632</m:t>
                                </w:ins>
                              </m:r>
                            </m:oMath>
                            <w:ins w:id="1183" w:author="Bo Shen" w:date="2023-02-02T17:54:00Z">
                              <w:r w:rsidR="00680930" w:rsidRPr="0020720A">
                                <w:rPr>
                                  <w:rFonts w:ascii="Times New Roman" w:hAnsi="Times New Roman" w:cs="Times New Roman"/>
                                  <w:sz w:val="22"/>
                                  <w:szCs w:val="22"/>
                                  <w:lang w:eastAsia="zh-TW"/>
                                </w:rPr>
                                <w:t>,</w:t>
                              </w:r>
                            </w:ins>
                            <w:ins w:id="1184" w:author="Bo Shen" w:date="2023-02-03T11:05:00Z">
                              <w:r w:rsidR="006F3B35">
                                <w:rPr>
                                  <w:rFonts w:ascii="Times New Roman" w:hAnsi="Times New Roman" w:cs="Times New Roman"/>
                                  <w:sz w:val="22"/>
                                  <w:szCs w:val="22"/>
                                  <w:lang w:eastAsia="zh-TW"/>
                                </w:rPr>
                                <w:t xml:space="preserve"> </w:t>
                              </w:r>
                            </w:ins>
                            <w:ins w:id="1185" w:author="Bo Shen" w:date="2023-02-03T11:09:00Z">
                              <w:r w:rsidR="009127DB">
                                <w:rPr>
                                  <w:rFonts w:ascii="Times New Roman" w:hAnsi="Times New Roman" w:cs="Times New Roman"/>
                                  <w:sz w:val="22"/>
                                  <w:szCs w:val="22"/>
                                  <w:lang w:eastAsia="zh-TW"/>
                                </w:rPr>
                                <w:t>mutual</w:t>
                              </w:r>
                            </w:ins>
                            <w:ins w:id="1186" w:author="Bo Shen" w:date="2023-02-03T11:05:00Z">
                              <w:r w:rsidR="006F3B35">
                                <w:rPr>
                                  <w:rFonts w:ascii="Times New Roman" w:hAnsi="Times New Roman" w:cs="Times New Roman"/>
                                  <w:sz w:val="22"/>
                                  <w:szCs w:val="22"/>
                                  <w:lang w:eastAsia="zh-TW"/>
                                </w:rPr>
                                <w:t xml:space="preserve"> inhibition</w:t>
                              </w:r>
                            </w:ins>
                            <w:ins w:id="1187" w:author="Bo Shen" w:date="2023-02-02T17:54:00Z">
                              <w:r w:rsidR="00680930" w:rsidRPr="0020720A">
                                <w:rPr>
                                  <w:rFonts w:ascii="Times New Roman" w:hAnsi="Times New Roman" w:cs="Times New Roman"/>
                                  <w:sz w:val="22"/>
                                  <w:szCs w:val="22"/>
                                  <w:lang w:eastAsia="zh-TW"/>
                                </w:rPr>
                                <w:t xml:space="preserve"> </w:t>
                              </w:r>
                            </w:ins>
                            <m:oMath>
                              <m:r>
                                <w:ins w:id="1188" w:author="Bo Shen" w:date="2023-02-02T17:54:00Z">
                                  <w:rPr>
                                    <w:rFonts w:ascii="Cambria Math" w:hAnsi="Cambria Math" w:cs="Times New Roman"/>
                                    <w:sz w:val="22"/>
                                    <w:szCs w:val="22"/>
                                    <w:lang w:eastAsia="zh-TW"/>
                                  </w:rPr>
                                  <m:t>J</m:t>
                                </w:ins>
                              </m:r>
                              <m:sSub>
                                <m:sSubPr>
                                  <m:ctrlPr>
                                    <w:ins w:id="1189" w:author="Bo Shen" w:date="2023-02-02T17:54:00Z">
                                      <w:rPr>
                                        <w:rFonts w:ascii="Cambria Math" w:hAnsi="Cambria Math" w:cs="Times New Roman"/>
                                        <w:i/>
                                        <w:sz w:val="22"/>
                                        <w:szCs w:val="22"/>
                                        <w:lang w:eastAsia="zh-TW"/>
                                      </w:rPr>
                                    </w:ins>
                                  </m:ctrlPr>
                                </m:sSubPr>
                                <m:e>
                                  <m:r>
                                    <w:ins w:id="1190" w:author="Bo Shen" w:date="2023-02-02T17:54:00Z">
                                      <w:rPr>
                                        <w:rFonts w:ascii="Cambria Math" w:hAnsi="Cambria Math" w:cs="Times New Roman"/>
                                        <w:sz w:val="22"/>
                                        <w:szCs w:val="22"/>
                                        <w:lang w:eastAsia="zh-TW"/>
                                      </w:rPr>
                                      <m:t>N</m:t>
                                    </w:ins>
                                  </m:r>
                                </m:e>
                                <m:sub>
                                  <m:r>
                                    <w:ins w:id="1191" w:author="Bo Shen" w:date="2023-02-02T17:54:00Z">
                                      <w:rPr>
                                        <w:rFonts w:ascii="Cambria Math" w:hAnsi="Cambria Math" w:cs="Times New Roman"/>
                                        <w:sz w:val="22"/>
                                        <w:szCs w:val="22"/>
                                        <w:lang w:eastAsia="zh-TW"/>
                                      </w:rPr>
                                      <m:t>1,2</m:t>
                                    </w:ins>
                                  </m:r>
                                </m:sub>
                              </m:sSub>
                              <m:r>
                                <w:ins w:id="1192" w:author="Bo Shen" w:date="2023-02-02T17:54:00Z">
                                  <w:rPr>
                                    <w:rFonts w:ascii="Cambria Math" w:hAnsi="Cambria Math" w:cs="Times New Roman"/>
                                    <w:sz w:val="22"/>
                                    <w:szCs w:val="22"/>
                                    <w:lang w:eastAsia="zh-TW"/>
                                  </w:rPr>
                                  <m:t>=J</m:t>
                                </w:ins>
                              </m:r>
                              <m:sSub>
                                <m:sSubPr>
                                  <m:ctrlPr>
                                    <w:ins w:id="1193" w:author="Bo Shen" w:date="2023-02-02T17:54:00Z">
                                      <w:rPr>
                                        <w:rFonts w:ascii="Cambria Math" w:hAnsi="Cambria Math" w:cs="Times New Roman"/>
                                        <w:i/>
                                        <w:sz w:val="22"/>
                                        <w:szCs w:val="22"/>
                                        <w:lang w:eastAsia="zh-TW"/>
                                      </w:rPr>
                                    </w:ins>
                                  </m:ctrlPr>
                                </m:sSubPr>
                                <m:e>
                                  <m:r>
                                    <w:ins w:id="1194" w:author="Bo Shen" w:date="2023-02-02T17:54:00Z">
                                      <w:rPr>
                                        <w:rFonts w:ascii="Cambria Math" w:hAnsi="Cambria Math" w:cs="Times New Roman"/>
                                        <w:sz w:val="22"/>
                                        <w:szCs w:val="22"/>
                                        <w:lang w:eastAsia="zh-TW"/>
                                      </w:rPr>
                                      <m:t>N</m:t>
                                    </w:ins>
                                  </m:r>
                                </m:e>
                                <m:sub>
                                  <m:r>
                                    <w:ins w:id="1195" w:author="Bo Shen" w:date="2023-02-02T17:54:00Z">
                                      <w:rPr>
                                        <w:rFonts w:ascii="Cambria Math" w:hAnsi="Cambria Math" w:cs="Times New Roman"/>
                                        <w:sz w:val="22"/>
                                        <w:szCs w:val="22"/>
                                        <w:lang w:eastAsia="zh-TW"/>
                                      </w:rPr>
                                      <m:t>2,1</m:t>
                                    </w:ins>
                                  </m:r>
                                </m:sub>
                              </m:sSub>
                              <m:r>
                                <w:ins w:id="1196" w:author="Bo Shen" w:date="2023-02-02T17:54:00Z">
                                  <w:rPr>
                                    <w:rFonts w:ascii="Cambria Math" w:hAnsi="Cambria Math" w:cs="Times New Roman"/>
                                    <w:sz w:val="22"/>
                                    <w:szCs w:val="22"/>
                                    <w:lang w:eastAsia="zh-TW"/>
                                  </w:rPr>
                                  <m:t>=.0224</m:t>
                                </w:ins>
                              </m:r>
                            </m:oMath>
                            <w:ins w:id="1197" w:author="Bo Shen" w:date="2023-02-02T17:54:00Z">
                              <w:r w:rsidR="00680930" w:rsidRPr="0020720A">
                                <w:rPr>
                                  <w:rFonts w:ascii="Times New Roman" w:hAnsi="Times New Roman" w:cs="Times New Roman"/>
                                  <w:sz w:val="22"/>
                                  <w:szCs w:val="22"/>
                                  <w:lang w:eastAsia="zh-TW"/>
                                </w:rPr>
                                <w:t>,</w:t>
                              </w:r>
                            </w:ins>
                            <w:ins w:id="1198" w:author="Bo Shen" w:date="2023-02-03T11:05:00Z">
                              <w:r w:rsidR="006F3B35">
                                <w:rPr>
                                  <w:rFonts w:ascii="Times New Roman" w:hAnsi="Times New Roman" w:cs="Times New Roman"/>
                                  <w:sz w:val="22"/>
                                  <w:szCs w:val="22"/>
                                  <w:lang w:eastAsia="zh-TW"/>
                                </w:rPr>
                                <w:t xml:space="preserve"> </w:t>
                              </w:r>
                            </w:ins>
                            <w:ins w:id="1199" w:author="Bo Shen" w:date="2023-02-03T11:09:00Z">
                              <w:r w:rsidR="009127DB">
                                <w:rPr>
                                  <w:rFonts w:ascii="Times New Roman" w:hAnsi="Times New Roman" w:cs="Times New Roman"/>
                                  <w:sz w:val="22"/>
                                  <w:szCs w:val="22"/>
                                  <w:lang w:eastAsia="zh-TW"/>
                                </w:rPr>
                                <w:t>non-selective</w:t>
                              </w:r>
                            </w:ins>
                            <w:ins w:id="1200" w:author="Bo Shen" w:date="2023-02-03T11:05:00Z">
                              <w:r w:rsidR="006F3B35">
                                <w:rPr>
                                  <w:rFonts w:ascii="Times New Roman" w:hAnsi="Times New Roman" w:cs="Times New Roman"/>
                                  <w:sz w:val="22"/>
                                  <w:szCs w:val="22"/>
                                  <w:lang w:eastAsia="zh-TW"/>
                                </w:rPr>
                                <w:t xml:space="preserve"> input</w:t>
                              </w:r>
                            </w:ins>
                            <w:ins w:id="1201" w:author="Bo Shen" w:date="2023-02-02T17:54:00Z">
                              <w:r w:rsidR="00680930" w:rsidRPr="0020720A">
                                <w:rPr>
                                  <w:rFonts w:ascii="Times New Roman" w:hAnsi="Times New Roman" w:cs="Times New Roman"/>
                                  <w:sz w:val="22"/>
                                  <w:szCs w:val="22"/>
                                  <w:lang w:eastAsia="zh-TW"/>
                                </w:rPr>
                                <w:t xml:space="preserve"> </w:t>
                              </w:r>
                            </w:ins>
                            <m:oMath>
                              <m:sSub>
                                <m:sSubPr>
                                  <m:ctrlPr>
                                    <w:ins w:id="1202" w:author="Bo Shen" w:date="2023-02-02T17:54:00Z">
                                      <w:rPr>
                                        <w:rFonts w:ascii="Cambria Math" w:hAnsi="Cambria Math" w:cs="Times New Roman"/>
                                        <w:i/>
                                        <w:sz w:val="22"/>
                                        <w:szCs w:val="22"/>
                                        <w:lang w:eastAsia="zh-TW"/>
                                      </w:rPr>
                                    </w:ins>
                                  </m:ctrlPr>
                                </m:sSubPr>
                                <m:e>
                                  <m:r>
                                    <w:ins w:id="1203" w:author="Bo Shen" w:date="2023-02-02T17:54:00Z">
                                      <w:rPr>
                                        <w:rFonts w:ascii="Cambria Math" w:hAnsi="Cambria Math" w:cs="Times New Roman"/>
                                        <w:sz w:val="22"/>
                                        <w:szCs w:val="22"/>
                                        <w:lang w:eastAsia="zh-TW"/>
                                      </w:rPr>
                                      <m:t>I</m:t>
                                    </w:ins>
                                  </m:r>
                                </m:e>
                                <m:sub>
                                  <m:r>
                                    <w:ins w:id="1204" w:author="Bo Shen" w:date="2023-02-02T17:54:00Z">
                                      <w:rPr>
                                        <w:rFonts w:ascii="Cambria Math" w:hAnsi="Cambria Math" w:cs="Times New Roman"/>
                                        <w:sz w:val="22"/>
                                        <w:szCs w:val="22"/>
                                        <w:lang w:eastAsia="zh-TW"/>
                                      </w:rPr>
                                      <m:t>0</m:t>
                                    </w:ins>
                                  </m:r>
                                </m:sub>
                              </m:sSub>
                              <m:r>
                                <w:ins w:id="1205" w:author="Bo Shen" w:date="2023-02-02T17:54:00Z">
                                  <w:rPr>
                                    <w:rFonts w:ascii="Cambria Math" w:hAnsi="Cambria Math" w:cs="Times New Roman"/>
                                    <w:sz w:val="22"/>
                                    <w:szCs w:val="22"/>
                                    <w:lang w:eastAsia="zh-TW"/>
                                  </w:rPr>
                                  <m:t>=.2647</m:t>
                                </w:ins>
                              </m:r>
                            </m:oMath>
                            <w:ins w:id="1206" w:author="Bo Shen" w:date="2023-02-02T17:54:00Z">
                              <w:r w:rsidR="00680930" w:rsidRPr="0020720A">
                                <w:rPr>
                                  <w:rFonts w:ascii="Times New Roman" w:hAnsi="Times New Roman" w:cs="Times New Roman"/>
                                  <w:sz w:val="22"/>
                                  <w:szCs w:val="22"/>
                                  <w:lang w:eastAsia="zh-TW"/>
                                </w:rPr>
                                <w:t xml:space="preserve">, </w:t>
                              </w:r>
                            </w:ins>
                            <w:ins w:id="1207" w:author="Bo Shen" w:date="2023-02-03T11:06:00Z">
                              <w:r w:rsidR="006F3B35">
                                <w:rPr>
                                  <w:rFonts w:ascii="Times New Roman" w:hAnsi="Times New Roman" w:cs="Times New Roman"/>
                                  <w:sz w:val="22"/>
                                  <w:szCs w:val="22"/>
                                  <w:lang w:eastAsia="zh-TW"/>
                                </w:rPr>
                                <w:t xml:space="preserve">noise </w:t>
                              </w:r>
                            </w:ins>
                            <w:ins w:id="1208" w:author="Bo Shen" w:date="2023-02-03T11:09:00Z">
                              <w:r w:rsidR="009127DB">
                                <w:rPr>
                                  <w:rFonts w:ascii="Times New Roman" w:hAnsi="Times New Roman" w:cs="Times New Roman"/>
                                  <w:sz w:val="22"/>
                                  <w:szCs w:val="22"/>
                                  <w:lang w:eastAsia="zh-TW"/>
                                </w:rPr>
                                <w:t>amplitude</w:t>
                              </w:r>
                            </w:ins>
                            <w:ins w:id="1209" w:author="Bo Shen" w:date="2023-02-03T11:06:00Z">
                              <w:r w:rsidR="006F3B35">
                                <w:rPr>
                                  <w:rFonts w:ascii="Times New Roman" w:hAnsi="Times New Roman" w:cs="Times New Roman"/>
                                  <w:sz w:val="22"/>
                                  <w:szCs w:val="22"/>
                                  <w:lang w:eastAsia="zh-TW"/>
                                </w:rPr>
                                <w:t xml:space="preserve"> </w:t>
                              </w:r>
                            </w:ins>
                            <m:oMath>
                              <m:sSub>
                                <m:sSubPr>
                                  <m:ctrlPr>
                                    <w:ins w:id="1210" w:author="Bo Shen" w:date="2023-02-02T17:54:00Z">
                                      <w:rPr>
                                        <w:rFonts w:ascii="Cambria Math" w:hAnsi="Cambria Math" w:cs="Times New Roman"/>
                                        <w:i/>
                                        <w:sz w:val="22"/>
                                        <w:szCs w:val="22"/>
                                        <w:lang w:eastAsia="zh-TW"/>
                                      </w:rPr>
                                    </w:ins>
                                  </m:ctrlPr>
                                </m:sSubPr>
                                <m:e>
                                  <m:r>
                                    <w:ins w:id="1211" w:author="Bo Shen" w:date="2023-02-02T17:54:00Z">
                                      <w:rPr>
                                        <w:rFonts w:ascii="Cambria Math" w:hAnsi="Cambria Math" w:cs="Times New Roman"/>
                                        <w:sz w:val="22"/>
                                        <w:szCs w:val="22"/>
                                        <w:lang w:eastAsia="zh-TW"/>
                                      </w:rPr>
                                      <m:t>σ</m:t>
                                    </w:ins>
                                  </m:r>
                                </m:e>
                                <m:sub>
                                  <m:r>
                                    <w:ins w:id="1212" w:author="Bo Shen" w:date="2023-02-02T17:54:00Z">
                                      <w:rPr>
                                        <w:rFonts w:ascii="Cambria Math" w:hAnsi="Cambria Math" w:cs="Times New Roman"/>
                                        <w:sz w:val="22"/>
                                        <w:szCs w:val="22"/>
                                        <w:lang w:eastAsia="zh-TW"/>
                                      </w:rPr>
                                      <m:t>noise</m:t>
                                    </w:ins>
                                  </m:r>
                                </m:sub>
                              </m:sSub>
                              <m:r>
                                <w:ins w:id="1213" w:author="Bo Shen" w:date="2023-02-02T17:54:00Z">
                                  <w:rPr>
                                    <w:rFonts w:ascii="Cambria Math" w:hAnsi="Cambria Math" w:cs="Times New Roman"/>
                                    <w:sz w:val="22"/>
                                    <w:szCs w:val="22"/>
                                    <w:lang w:eastAsia="zh-TW"/>
                                  </w:rPr>
                                  <m:t>=.0709</m:t>
                                </w:ins>
                              </m:r>
                            </m:oMath>
                            <w:ins w:id="1214" w:author="Bo Shen" w:date="2023-02-02T17:54:00Z">
                              <w:r w:rsidR="00680930" w:rsidRPr="0020720A">
                                <w:rPr>
                                  <w:rFonts w:ascii="Times New Roman" w:hAnsi="Times New Roman" w:cs="Times New Roman"/>
                                  <w:sz w:val="22"/>
                                  <w:szCs w:val="22"/>
                                  <w:lang w:eastAsia="zh-TW"/>
                                </w:rPr>
                                <w:t>,</w:t>
                              </w:r>
                            </w:ins>
                            <w:ins w:id="1215" w:author="Bo Shen" w:date="2023-02-03T11:09:00Z">
                              <w:r w:rsidR="009127DB">
                                <w:rPr>
                                  <w:rFonts w:ascii="Times New Roman" w:hAnsi="Times New Roman" w:cs="Times New Roman"/>
                                  <w:sz w:val="22"/>
                                  <w:szCs w:val="22"/>
                                  <w:lang w:eastAsia="zh-TW"/>
                                </w:rPr>
                                <w:t xml:space="preserve"> input scale</w:t>
                              </w:r>
                            </w:ins>
                            <w:ins w:id="1216" w:author="Bo Shen" w:date="2023-02-02T17:54:00Z">
                              <w:r w:rsidR="00680930" w:rsidRPr="0020720A">
                                <w:rPr>
                                  <w:rFonts w:ascii="Times New Roman" w:hAnsi="Times New Roman" w:cs="Times New Roman"/>
                                  <w:sz w:val="22"/>
                                  <w:szCs w:val="22"/>
                                  <w:lang w:eastAsia="zh-TW"/>
                                </w:rPr>
                                <w:t xml:space="preserve"> </w:t>
                              </w:r>
                            </w:ins>
                            <m:oMath>
                              <m:sSub>
                                <m:sSubPr>
                                  <m:ctrlPr>
                                    <w:ins w:id="1217" w:author="Bo Shen" w:date="2023-02-02T17:54:00Z">
                                      <w:rPr>
                                        <w:rFonts w:ascii="Cambria Math" w:hAnsi="Cambria Math" w:cs="Times New Roman"/>
                                        <w:i/>
                                        <w:sz w:val="22"/>
                                        <w:szCs w:val="22"/>
                                        <w:lang w:eastAsia="zh-TW"/>
                                      </w:rPr>
                                    </w:ins>
                                  </m:ctrlPr>
                                </m:sSubPr>
                                <m:e>
                                  <m:r>
                                    <w:ins w:id="1218" w:author="Bo Shen" w:date="2023-02-02T17:54:00Z">
                                      <w:rPr>
                                        <w:rFonts w:ascii="Cambria Math" w:hAnsi="Cambria Math" w:cs="Times New Roman"/>
                                        <w:sz w:val="22"/>
                                        <w:szCs w:val="22"/>
                                        <w:lang w:eastAsia="zh-TW"/>
                                      </w:rPr>
                                      <m:t>μ</m:t>
                                    </w:ins>
                                  </m:r>
                                </m:e>
                                <m:sub>
                                  <m:r>
                                    <w:ins w:id="1219" w:author="Bo Shen" w:date="2023-02-02T17:54:00Z">
                                      <w:rPr>
                                        <w:rFonts w:ascii="Cambria Math" w:hAnsi="Cambria Math" w:cs="Times New Roman"/>
                                        <w:sz w:val="22"/>
                                        <w:szCs w:val="22"/>
                                        <w:lang w:eastAsia="zh-TW"/>
                                      </w:rPr>
                                      <m:t>0</m:t>
                                    </w:ins>
                                  </m:r>
                                </m:sub>
                              </m:sSub>
                              <m:r>
                                <w:ins w:id="1220" w:author="Bo Shen" w:date="2023-02-02T17:54:00Z">
                                  <w:rPr>
                                    <w:rFonts w:ascii="Cambria Math" w:hAnsi="Cambria Math" w:cs="Times New Roman"/>
                                    <w:sz w:val="22"/>
                                    <w:szCs w:val="22"/>
                                    <w:lang w:eastAsia="zh-TW"/>
                                  </w:rPr>
                                  <m:t>=55.63</m:t>
                                </w:ins>
                              </m:r>
                            </m:oMath>
                            <w:ins w:id="1221" w:author="Bo Shen" w:date="2023-02-02T17:54:00Z">
                              <w:r w:rsidR="00680930" w:rsidRPr="0020720A">
                                <w:rPr>
                                  <w:rFonts w:ascii="Times New Roman" w:hAnsi="Times New Roman" w:cs="Times New Roman"/>
                                  <w:sz w:val="22"/>
                                  <w:szCs w:val="22"/>
                                  <w:lang w:eastAsia="zh-TW"/>
                                </w:rPr>
                                <w:t xml:space="preserve">, </w:t>
                              </w:r>
                            </w:ins>
                            <w:ins w:id="1222" w:author="Bo Shen" w:date="2023-02-03T11:09:00Z">
                              <w:r w:rsidR="009127DB">
                                <w:rPr>
                                  <w:rFonts w:ascii="Times New Roman" w:hAnsi="Times New Roman" w:cs="Times New Roman"/>
                                  <w:sz w:val="22"/>
                                  <w:szCs w:val="22"/>
                                  <w:lang w:eastAsia="zh-TW"/>
                                </w:rPr>
                                <w:t>synaptic kin</w:t>
                              </w:r>
                            </w:ins>
                            <w:ins w:id="1223" w:author="Bo Shen" w:date="2023-02-03T11:10:00Z">
                              <w:r w:rsidR="009127DB">
                                <w:rPr>
                                  <w:rFonts w:ascii="Times New Roman" w:hAnsi="Times New Roman" w:cs="Times New Roman"/>
                                  <w:sz w:val="22"/>
                                  <w:szCs w:val="22"/>
                                  <w:lang w:eastAsia="zh-TW"/>
                                </w:rPr>
                                <w:t xml:space="preserve">etic parameter </w:t>
                              </w:r>
                            </w:ins>
                            <m:oMath>
                              <m:r>
                                <w:ins w:id="1224" w:author="Bo Shen" w:date="2023-02-02T17:54:00Z">
                                  <w:rPr>
                                    <w:rFonts w:ascii="Cambria Math" w:hAnsi="Cambria Math" w:cs="Times New Roman"/>
                                    <w:sz w:val="22"/>
                                    <w:szCs w:val="22"/>
                                  </w:rPr>
                                  <m:t>γ=.5887</m:t>
                                </w:ins>
                              </m:r>
                            </m:oMath>
                            <w:ins w:id="1225" w:author="Bo Shen" w:date="2023-02-02T17:54:00Z">
                              <w:r w:rsidR="00680930" w:rsidRPr="0020720A">
                                <w:rPr>
                                  <w:rFonts w:ascii="Times New Roman" w:hAnsi="Times New Roman" w:cs="Times New Roman"/>
                                  <w:sz w:val="22"/>
                                  <w:szCs w:val="22"/>
                                  <w:lang w:eastAsia="zh-TW"/>
                                </w:rPr>
                                <w:t>,</w:t>
                              </w:r>
                            </w:ins>
                            <w:ins w:id="1226" w:author="Bo Shen" w:date="2023-02-03T11:10:00Z">
                              <w:r w:rsidR="009127DB">
                                <w:rPr>
                                  <w:rFonts w:ascii="Times New Roman" w:hAnsi="Times New Roman" w:cs="Times New Roman"/>
                                  <w:sz w:val="22"/>
                                  <w:szCs w:val="22"/>
                                  <w:lang w:eastAsia="zh-TW"/>
                                </w:rPr>
                                <w:t xml:space="preserve"> initial value</w:t>
                              </w:r>
                            </w:ins>
                            <w:ins w:id="1227" w:author="Bo Shen" w:date="2023-02-02T17:54:00Z">
                              <w:r w:rsidR="00680930" w:rsidRPr="0020720A">
                                <w:rPr>
                                  <w:rFonts w:ascii="Times New Roman" w:hAnsi="Times New Roman" w:cs="Times New Roman"/>
                                  <w:sz w:val="22"/>
                                  <w:szCs w:val="22"/>
                                  <w:lang w:eastAsia="zh-TW"/>
                                </w:rPr>
                                <w:t xml:space="preserve"> </w:t>
                              </w:r>
                            </w:ins>
                            <m:oMath>
                              <m:sSub>
                                <m:sSubPr>
                                  <m:ctrlPr>
                                    <w:ins w:id="1228" w:author="Bo Shen" w:date="2023-02-02T17:54:00Z">
                                      <w:rPr>
                                        <w:rFonts w:ascii="Cambria Math" w:hAnsi="Cambria Math" w:cs="Times New Roman"/>
                                        <w:i/>
                                        <w:sz w:val="22"/>
                                        <w:szCs w:val="22"/>
                                        <w:lang w:eastAsia="zh-TW"/>
                                      </w:rPr>
                                    </w:ins>
                                  </m:ctrlPr>
                                </m:sSubPr>
                                <m:e>
                                  <m:r>
                                    <w:ins w:id="1229" w:author="Bo Shen" w:date="2023-02-02T17:54:00Z">
                                      <w:rPr>
                                        <w:rFonts w:ascii="Cambria Math" w:hAnsi="Cambria Math" w:cs="Times New Roman"/>
                                        <w:sz w:val="22"/>
                                        <w:szCs w:val="22"/>
                                        <w:lang w:eastAsia="zh-TW"/>
                                      </w:rPr>
                                      <m:t>H</m:t>
                                    </w:ins>
                                  </m:r>
                                </m:e>
                                <m:sub>
                                  <m:r>
                                    <w:ins w:id="1230" w:author="Bo Shen" w:date="2023-02-02T17:54:00Z">
                                      <w:rPr>
                                        <w:rFonts w:ascii="Cambria Math" w:hAnsi="Cambria Math" w:cs="Times New Roman"/>
                                        <w:sz w:val="22"/>
                                        <w:szCs w:val="22"/>
                                        <w:lang w:eastAsia="zh-TW"/>
                                      </w:rPr>
                                      <m:t>0</m:t>
                                    </w:ins>
                                  </m:r>
                                </m:sub>
                              </m:sSub>
                              <m:r>
                                <w:ins w:id="1231" w:author="Bo Shen" w:date="2023-02-02T17:54:00Z">
                                  <w:rPr>
                                    <w:rFonts w:ascii="Cambria Math" w:hAnsi="Cambria Math" w:cs="Times New Roman"/>
                                    <w:sz w:val="22"/>
                                    <w:szCs w:val="22"/>
                                    <w:lang w:eastAsia="zh-TW"/>
                                  </w:rPr>
                                  <m:t>=2.622</m:t>
                                </w:ins>
                              </m:r>
                            </m:oMath>
                            <w:ins w:id="1232" w:author="Bo Shen" w:date="2023-02-02T17:54:00Z">
                              <w:r w:rsidR="00680930" w:rsidRPr="0020720A">
                                <w:rPr>
                                  <w:rFonts w:ascii="Times New Roman" w:hAnsi="Times New Roman" w:cs="Times New Roman"/>
                                  <w:sz w:val="22"/>
                                  <w:szCs w:val="22"/>
                                  <w:lang w:eastAsia="zh-TW"/>
                                </w:rPr>
                                <w:t>, and</w:t>
                              </w:r>
                            </w:ins>
                            <w:ins w:id="1233" w:author="Bo Shen" w:date="2023-02-03T11:06:00Z">
                              <w:r w:rsidR="006F3B35">
                                <w:rPr>
                                  <w:rFonts w:ascii="Times New Roman" w:hAnsi="Times New Roman" w:cs="Times New Roman"/>
                                  <w:sz w:val="22"/>
                                  <w:szCs w:val="22"/>
                                  <w:lang w:eastAsia="zh-TW"/>
                                </w:rPr>
                                <w:t xml:space="preserve"> the time constant of the excitatory units</w:t>
                              </w:r>
                            </w:ins>
                            <w:ins w:id="1234" w:author="Bo Shen" w:date="2023-02-02T17:54:00Z">
                              <w:r w:rsidR="00680930" w:rsidRPr="0020720A">
                                <w:rPr>
                                  <w:rFonts w:ascii="Times New Roman" w:hAnsi="Times New Roman" w:cs="Times New Roman"/>
                                  <w:sz w:val="22"/>
                                  <w:szCs w:val="22"/>
                                  <w:lang w:eastAsia="zh-TW"/>
                                </w:rPr>
                                <w:t xml:space="preserve"> </w:t>
                              </w:r>
                            </w:ins>
                            <m:oMath>
                              <m:sSub>
                                <m:sSubPr>
                                  <m:ctrlPr>
                                    <w:ins w:id="1235" w:author="Bo Shen" w:date="2023-02-02T17:54:00Z">
                                      <w:rPr>
                                        <w:rFonts w:ascii="Cambria Math" w:hAnsi="Cambria Math" w:cs="Times New Roman"/>
                                        <w:i/>
                                        <w:sz w:val="22"/>
                                        <w:szCs w:val="22"/>
                                        <w:lang w:eastAsia="zh-TW"/>
                                      </w:rPr>
                                    </w:ins>
                                  </m:ctrlPr>
                                </m:sSubPr>
                                <m:e>
                                  <m:r>
                                    <w:ins w:id="1236" w:author="Bo Shen" w:date="2023-02-02T17:54:00Z">
                                      <w:rPr>
                                        <w:rFonts w:ascii="Cambria Math" w:hAnsi="Cambria Math" w:cs="Times New Roman"/>
                                        <w:sz w:val="22"/>
                                        <w:szCs w:val="22"/>
                                        <w:lang w:eastAsia="zh-TW"/>
                                      </w:rPr>
                                      <m:t>τ</m:t>
                                    </w:ins>
                                  </m:r>
                                </m:e>
                                <m:sub>
                                  <m:r>
                                    <w:ins w:id="1237" w:author="Bo Shen" w:date="2023-02-02T17:54:00Z">
                                      <w:rPr>
                                        <w:rFonts w:ascii="Cambria Math" w:hAnsi="Cambria Math" w:cs="Times New Roman"/>
                                        <w:sz w:val="22"/>
                                        <w:szCs w:val="22"/>
                                        <w:lang w:eastAsia="zh-TW"/>
                                      </w:rPr>
                                      <m:t>S</m:t>
                                    </w:ins>
                                  </m:r>
                                </m:sub>
                              </m:sSub>
                              <m:r>
                                <w:ins w:id="1238" w:author="Bo Shen" w:date="2023-02-02T17:54:00Z">
                                  <w:rPr>
                                    <w:rFonts w:ascii="Cambria Math" w:hAnsi="Cambria Math" w:cs="Times New Roman"/>
                                    <w:sz w:val="22"/>
                                    <w:szCs w:val="22"/>
                                    <w:lang w:eastAsia="zh-TW"/>
                                  </w:rPr>
                                  <m:t>=.1672</m:t>
                                </w:ins>
                              </m:r>
                            </m:oMath>
                            <w:ins w:id="1239" w:author="Bo Shen" w:date="2023-02-02T17:55:00Z">
                              <w:r w:rsidR="00680930">
                                <w:rPr>
                                  <w:rFonts w:ascii="Times New Roman" w:hAnsi="Times New Roman" w:cs="Times New Roman"/>
                                  <w:sz w:val="22"/>
                                  <w:szCs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25pt;margin-top:1.05pt;width:555.05pt;height:60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" fillcolor="white [3201]" strokeweight=".5pt">
                <v:textbox>
                  <w:txbxContent>
                    <w:p w14:paraId="27F0FE57" w14:textId="27C6F234" w:rsidR="009F0487" w:rsidDel="004848F5" w:rsidRDefault="00EB702C" w:rsidP="003A7944">
                      <w:pPr>
                        <w:jc w:val="both"/>
                        <w:rPr>
                          <w:del w:id="1833" w:author="Bo Shen" w:date="2023-02-02T16:41:00Z"/>
                          <w:rFonts w:ascii="Times New Roman" w:hAnsi="Times New Roman" w:cs="Times New Roman"/>
                          <w:b/>
                        </w:rPr>
                      </w:pPr>
                      <w:ins w:id="1834"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3"/>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835"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836" w:author="Bo Shen" w:date="2023-02-02T17:51:00Z">
                            <w:rPr>
                              <w:rFonts w:ascii="Times New Roman" w:hAnsi="Times New Roman" w:cs="Times New Roman"/>
                            </w:rPr>
                          </w:rPrChange>
                        </w:rPr>
                      </w:pPr>
                      <w:r w:rsidRPr="00703A03">
                        <w:rPr>
                          <w:rFonts w:ascii="Times New Roman" w:hAnsi="Times New Roman" w:cs="Times New Roman"/>
                          <w:b/>
                          <w:sz w:val="22"/>
                          <w:szCs w:val="22"/>
                          <w:rPrChange w:id="1837" w:author="Bo Shen" w:date="2023-02-02T17:51:00Z">
                            <w:rPr>
                              <w:rFonts w:ascii="Times New Roman" w:hAnsi="Times New Roman" w:cs="Times New Roman"/>
                              <w:b/>
                            </w:rPr>
                          </w:rPrChange>
                        </w:rPr>
                        <w:t xml:space="preserve">Figure 6-figure supplement </w:t>
                      </w:r>
                      <w:ins w:id="1838" w:author="Bo Shen" w:date="2023-01-27T09:35:00Z">
                        <w:r w:rsidR="001C58BB" w:rsidRPr="00703A03">
                          <w:rPr>
                            <w:rFonts w:ascii="Times New Roman" w:hAnsi="Times New Roman" w:cs="Times New Roman"/>
                            <w:b/>
                            <w:sz w:val="22"/>
                            <w:szCs w:val="22"/>
                            <w:rPrChange w:id="1839" w:author="Bo Shen" w:date="2023-02-02T17:51:00Z">
                              <w:rPr>
                                <w:rFonts w:ascii="Times New Roman" w:hAnsi="Times New Roman" w:cs="Times New Roman"/>
                                <w:b/>
                              </w:rPr>
                            </w:rPrChange>
                          </w:rPr>
                          <w:t>4</w:t>
                        </w:r>
                      </w:ins>
                      <w:del w:id="1840" w:author="Bo Shen" w:date="2023-01-26T16:27:00Z">
                        <w:r w:rsidRPr="00703A03" w:rsidDel="00F803D9">
                          <w:rPr>
                            <w:rFonts w:ascii="Times New Roman" w:hAnsi="Times New Roman" w:cs="Times New Roman"/>
                            <w:b/>
                            <w:sz w:val="22"/>
                            <w:szCs w:val="22"/>
                            <w:rPrChange w:id="1841"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842"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843" w:author="Bo Shen" w:date="2023-02-02T17:51:00Z">
                            <w:rPr>
                              <w:rFonts w:ascii="Times New Roman" w:hAnsi="Times New Roman" w:cs="Times New Roman"/>
                            </w:rPr>
                          </w:rPrChange>
                        </w:rPr>
                        <w:t xml:space="preserve"> Fit the original RNM to the classical dataset (Roitman and Shadlen, 2002)</w:t>
                      </w:r>
                      <w:ins w:id="1844"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845" w:author="Bo Shen" w:date="2023-02-02T17:51:00Z">
                            <w:rPr>
                              <w:rFonts w:ascii="Times New Roman" w:hAnsi="Times New Roman" w:cs="Times New Roman"/>
                            </w:rPr>
                          </w:rPrChange>
                        </w:rPr>
                        <w:t>.</w:t>
                      </w:r>
                      <w:ins w:id="1846" w:author="Bo Shen" w:date="2023-02-02T19:20:00Z">
                        <w:r w:rsidR="00B27C90">
                          <w:rPr>
                            <w:rFonts w:ascii="Times New Roman" w:hAnsi="Times New Roman" w:cs="Times New Roman"/>
                            <w:sz w:val="22"/>
                            <w:szCs w:val="22"/>
                          </w:rPr>
                          <w:t xml:space="preserve"> </w:t>
                        </w:r>
                      </w:ins>
                      <w:ins w:id="1847" w:author="Bo Shen" w:date="2023-02-02T19:21:00Z">
                        <w:r w:rsidR="00B27C90">
                          <w:rPr>
                            <w:rFonts w:ascii="Times New Roman" w:hAnsi="Times New Roman" w:cs="Times New Roman"/>
                            <w:sz w:val="22"/>
                            <w:szCs w:val="22"/>
                          </w:rPr>
                          <w:t>All</w:t>
                        </w:r>
                      </w:ins>
                      <w:ins w:id="1848" w:author="Bo Shen" w:date="2023-02-02T19:20:00Z">
                        <w:r w:rsidR="00B27C90">
                          <w:rPr>
                            <w:rFonts w:ascii="Times New Roman" w:hAnsi="Times New Roman" w:cs="Times New Roman"/>
                            <w:sz w:val="22"/>
                            <w:szCs w:val="22"/>
                          </w:rPr>
                          <w:t xml:space="preserve"> legends are consistent with the </w:t>
                        </w:r>
                      </w:ins>
                      <w:ins w:id="1849" w:author="Bo Shen" w:date="2023-02-02T19:21:00Z">
                        <w:r w:rsidR="00B27C90">
                          <w:rPr>
                            <w:rFonts w:ascii="Times New Roman" w:hAnsi="Times New Roman" w:cs="Times New Roman"/>
                            <w:sz w:val="22"/>
                            <w:szCs w:val="22"/>
                          </w:rPr>
                          <w:t>corresponding</w:t>
                        </w:r>
                      </w:ins>
                      <w:ins w:id="1850"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85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52"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853" w:author="Bo Shen" w:date="2023-02-02T17:51:00Z">
                            <w:rPr>
                              <w:rFonts w:ascii="Times New Roman" w:hAnsi="Times New Roman" w:cs="Times New Roman"/>
                            </w:rPr>
                          </w:rPrChange>
                        </w:rPr>
                        <w:t xml:space="preserve"> Model predicts RT distributions (lines) </w:t>
                      </w:r>
                      <w:ins w:id="1854" w:author="Bo Shen" w:date="2023-02-02T19:18:00Z">
                        <w:r w:rsidR="00B27C90">
                          <w:rPr>
                            <w:rFonts w:ascii="Times New Roman" w:hAnsi="Times New Roman" w:cs="Times New Roman"/>
                            <w:sz w:val="22"/>
                            <w:szCs w:val="22"/>
                          </w:rPr>
                          <w:t xml:space="preserve">are slightly more </w:t>
                        </w:r>
                      </w:ins>
                      <w:ins w:id="1855" w:author="Bo Shen" w:date="2023-02-02T19:19:00Z">
                        <w:r w:rsidR="00B27C90">
                          <w:rPr>
                            <w:rFonts w:ascii="Times New Roman" w:hAnsi="Times New Roman" w:cs="Times New Roman"/>
                            <w:sz w:val="22"/>
                            <w:szCs w:val="22"/>
                          </w:rPr>
                          <w:t>right</w:t>
                        </w:r>
                      </w:ins>
                      <w:ins w:id="1856" w:author="Bo Shen" w:date="2023-02-02T19:20:00Z">
                        <w:r w:rsidR="00B27C90">
                          <w:rPr>
                            <w:rFonts w:ascii="Times New Roman" w:hAnsi="Times New Roman" w:cs="Times New Roman"/>
                            <w:sz w:val="22"/>
                            <w:szCs w:val="22"/>
                          </w:rPr>
                          <w:t>-</w:t>
                        </w:r>
                      </w:ins>
                      <w:ins w:id="1857" w:author="Bo Shen" w:date="2023-02-02T19:19:00Z">
                        <w:r w:rsidR="00B27C90">
                          <w:rPr>
                            <w:rFonts w:ascii="Times New Roman" w:hAnsi="Times New Roman" w:cs="Times New Roman"/>
                            <w:sz w:val="22"/>
                            <w:szCs w:val="22"/>
                          </w:rPr>
                          <w:t xml:space="preserve">skewed than the </w:t>
                        </w:r>
                      </w:ins>
                      <w:del w:id="1858" w:author="Bo Shen" w:date="2023-02-02T19:19:00Z">
                        <w:r w:rsidRPr="00703A03" w:rsidDel="00B27C90">
                          <w:rPr>
                            <w:rFonts w:ascii="Times New Roman" w:hAnsi="Times New Roman" w:cs="Times New Roman"/>
                            <w:sz w:val="22"/>
                            <w:szCs w:val="22"/>
                            <w:rPrChange w:id="1859"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860" w:author="Bo Shen" w:date="2023-02-02T17:51:00Z">
                            <w:rPr>
                              <w:rFonts w:ascii="Times New Roman" w:hAnsi="Times New Roman" w:cs="Times New Roman"/>
                            </w:rPr>
                          </w:rPrChange>
                        </w:rPr>
                        <w:t>empirical RT distribution (</w:t>
                      </w:r>
                      <w:ins w:id="1861" w:author="Bo Shen" w:date="2023-02-02T19:19:00Z">
                        <w:r w:rsidR="00B27C90">
                          <w:rPr>
                            <w:rFonts w:ascii="Times New Roman" w:hAnsi="Times New Roman" w:cs="Times New Roman"/>
                            <w:sz w:val="22"/>
                            <w:szCs w:val="22"/>
                          </w:rPr>
                          <w:t>histograms)</w:t>
                        </w:r>
                      </w:ins>
                      <w:del w:id="1862" w:author="Bo Shen" w:date="2023-02-02T19:19:00Z">
                        <w:r w:rsidRPr="00703A03" w:rsidDel="00B27C90">
                          <w:rPr>
                            <w:rFonts w:ascii="Times New Roman" w:hAnsi="Times New Roman" w:cs="Times New Roman"/>
                            <w:sz w:val="22"/>
                            <w:szCs w:val="22"/>
                            <w:rPrChange w:id="1863" w:author="Bo Shen" w:date="2023-02-02T17:51:00Z">
                              <w:rPr>
                                <w:rFonts w:ascii="Times New Roman" w:hAnsi="Times New Roman" w:cs="Times New Roman"/>
                              </w:rPr>
                            </w:rPrChange>
                          </w:rPr>
                          <w:delText>bars)</w:delText>
                        </w:r>
                      </w:del>
                      <w:del w:id="1864" w:author="Bo Shen" w:date="2023-02-02T19:20:00Z">
                        <w:r w:rsidRPr="00703A03" w:rsidDel="00B27C90">
                          <w:rPr>
                            <w:rFonts w:ascii="Times New Roman" w:hAnsi="Times New Roman" w:cs="Times New Roman"/>
                            <w:sz w:val="22"/>
                            <w:szCs w:val="22"/>
                            <w:rPrChange w:id="1865" w:author="Bo Shen" w:date="2023-02-02T17:51:00Z">
                              <w:rPr>
                                <w:rFonts w:ascii="Times New Roman" w:hAnsi="Times New Roman" w:cs="Times New Roman"/>
                              </w:rPr>
                            </w:rPrChange>
                          </w:rPr>
                          <w:delText>,</w:delText>
                        </w:r>
                      </w:del>
                      <w:del w:id="1866" w:author="Bo Shen" w:date="2023-02-02T19:21:00Z">
                        <w:r w:rsidRPr="00703A03" w:rsidDel="00B27C90">
                          <w:rPr>
                            <w:rFonts w:ascii="Times New Roman" w:hAnsi="Times New Roman" w:cs="Times New Roman"/>
                            <w:sz w:val="22"/>
                            <w:szCs w:val="22"/>
                            <w:rPrChange w:id="1867"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86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69"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870" w:author="Bo Shen" w:date="2023-02-02T17:51:00Z">
                            <w:rPr>
                              <w:rFonts w:ascii="Times New Roman" w:hAnsi="Times New Roman" w:cs="Times New Roman"/>
                            </w:rPr>
                          </w:rPrChange>
                        </w:rPr>
                        <w:t xml:space="preserve"> Re-plot the fitting results in </w:t>
                      </w:r>
                      <w:del w:id="1871" w:author="Bo Shen" w:date="2022-11-28T13:49:00Z">
                        <w:r w:rsidRPr="00703A03" w:rsidDel="00662EFE">
                          <w:rPr>
                            <w:rFonts w:ascii="Times New Roman" w:hAnsi="Times New Roman" w:cs="Times New Roman"/>
                            <w:sz w:val="22"/>
                            <w:szCs w:val="22"/>
                            <w:rPrChange w:id="1872" w:author="Bo Shen" w:date="2023-02-02T17:51:00Z">
                              <w:rPr>
                                <w:rFonts w:ascii="Times New Roman" w:hAnsi="Times New Roman" w:cs="Times New Roman"/>
                              </w:rPr>
                            </w:rPrChange>
                          </w:rPr>
                          <w:delText>a quantile-quantile (Q-Q) plot</w:delText>
                        </w:r>
                      </w:del>
                      <w:ins w:id="1873" w:author="Bo Shen" w:date="2023-02-02T17:50:00Z">
                        <w:r w:rsidR="00D067BE" w:rsidRPr="00703A03">
                          <w:rPr>
                            <w:rFonts w:ascii="Times New Roman" w:hAnsi="Times New Roman" w:cs="Times New Roman"/>
                            <w:sz w:val="22"/>
                            <w:szCs w:val="22"/>
                            <w:rPrChange w:id="1874" w:author="Bo Shen" w:date="2023-02-02T17:51:00Z">
                              <w:rPr>
                                <w:rFonts w:ascii="Times New Roman" w:hAnsi="Times New Roman" w:cs="Times New Roman"/>
                              </w:rPr>
                            </w:rPrChange>
                          </w:rPr>
                          <w:t>quantile probabilities</w:t>
                        </w:r>
                      </w:ins>
                      <w:ins w:id="1875" w:author="Bo Shen" w:date="2023-02-02T19:21:00Z">
                        <w:r w:rsidR="00B27C90">
                          <w:rPr>
                            <w:rFonts w:ascii="Times New Roman" w:hAnsi="Times New Roman" w:cs="Times New Roman"/>
                            <w:sz w:val="22"/>
                            <w:szCs w:val="22"/>
                          </w:rPr>
                          <w:t xml:space="preserve"> shows that</w:t>
                        </w:r>
                      </w:ins>
                      <w:ins w:id="1876" w:author="Bo Shen" w:date="2023-02-02T19:23:00Z">
                        <w:r w:rsidR="00B27C90">
                          <w:rPr>
                            <w:rFonts w:ascii="Times New Roman" w:hAnsi="Times New Roman" w:cs="Times New Roman"/>
                            <w:sz w:val="22"/>
                            <w:szCs w:val="22"/>
                          </w:rPr>
                          <w:t xml:space="preserve"> th</w:t>
                        </w:r>
                      </w:ins>
                      <w:ins w:id="1877"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878"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879"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880" w:author="Bo Shen" w:date="2023-02-02T19:25:00Z">
                        <w:r w:rsidR="00BF2227">
                          <w:rPr>
                            <w:rFonts w:ascii="Times New Roman" w:hAnsi="Times New Roman" w:cs="Times New Roman"/>
                            <w:sz w:val="22"/>
                            <w:szCs w:val="22"/>
                          </w:rPr>
                          <w:t xml:space="preserve"> (counting upwards from the bottom)</w:t>
                        </w:r>
                      </w:ins>
                      <w:ins w:id="1881" w:author="Bo Shen" w:date="2023-02-02T19:24:00Z">
                        <w:r w:rsidR="00BF2227">
                          <w:rPr>
                            <w:rFonts w:ascii="Times New Roman" w:hAnsi="Times New Roman" w:cs="Times New Roman"/>
                            <w:sz w:val="22"/>
                            <w:szCs w:val="22"/>
                          </w:rPr>
                          <w:t xml:space="preserve"> were slightly </w:t>
                        </w:r>
                      </w:ins>
                      <w:ins w:id="1882" w:author="Bo Shen" w:date="2023-02-02T19:22:00Z">
                        <w:r w:rsidR="00B27C90">
                          <w:rPr>
                            <w:rFonts w:ascii="Times New Roman" w:hAnsi="Times New Roman" w:cs="Times New Roman"/>
                            <w:sz w:val="22"/>
                            <w:szCs w:val="22"/>
                          </w:rPr>
                          <w:t xml:space="preserve">deviated from the </w:t>
                        </w:r>
                      </w:ins>
                      <w:ins w:id="1883" w:author="Bo Shen" w:date="2023-02-02T19:24:00Z">
                        <w:r w:rsidR="00BF2227">
                          <w:rPr>
                            <w:rFonts w:ascii="Times New Roman" w:hAnsi="Times New Roman" w:cs="Times New Roman"/>
                            <w:sz w:val="22"/>
                            <w:szCs w:val="22"/>
                          </w:rPr>
                          <w:t>data points</w:t>
                        </w:r>
                      </w:ins>
                      <w:del w:id="1884" w:author="Bo Shen" w:date="2023-02-02T19:21:00Z">
                        <w:r w:rsidRPr="00703A03" w:rsidDel="00B27C90">
                          <w:rPr>
                            <w:rFonts w:ascii="Times New Roman" w:hAnsi="Times New Roman" w:cs="Times New Roman"/>
                            <w:sz w:val="22"/>
                            <w:szCs w:val="22"/>
                            <w:rPrChange w:id="1885"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88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87" w:author="Bo Shen" w:date="2023-02-02T17:51:00Z">
                            <w:rPr>
                              <w:rFonts w:ascii="Times New Roman" w:hAnsi="Times New Roman" w:cs="Times New Roman"/>
                              <w:b/>
                            </w:rPr>
                          </w:rPrChange>
                        </w:rPr>
                        <w:t>C</w:t>
                      </w:r>
                      <w:del w:id="1888" w:author="Bo Shen" w:date="2023-02-02T19:26:00Z">
                        <w:r w:rsidRPr="00703A03" w:rsidDel="00BF2227">
                          <w:rPr>
                            <w:rFonts w:ascii="Times New Roman" w:hAnsi="Times New Roman" w:cs="Times New Roman"/>
                            <w:b/>
                            <w:sz w:val="22"/>
                            <w:szCs w:val="22"/>
                            <w:rPrChange w:id="1889"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890" w:author="Bo Shen" w:date="2023-02-02T17:51:00Z">
                              <w:rPr>
                                <w:rFonts w:ascii="Times New Roman" w:hAnsi="Times New Roman" w:cs="Times New Roman"/>
                              </w:rPr>
                            </w:rPrChange>
                          </w:rPr>
                          <w:delText xml:space="preserve"> </w:delText>
                        </w:r>
                      </w:del>
                      <w:ins w:id="1891" w:author="Bo Shen" w:date="2023-02-02T19:26:00Z">
                        <w:r w:rsidR="00BF2227">
                          <w:rPr>
                            <w:rFonts w:ascii="Times New Roman" w:hAnsi="Times New Roman" w:cs="Times New Roman"/>
                            <w:sz w:val="22"/>
                            <w:szCs w:val="22"/>
                          </w:rPr>
                          <w:t xml:space="preserve">. The </w:t>
                        </w:r>
                      </w:ins>
                      <w:ins w:id="1892" w:author="Bo Shen" w:date="2023-02-02T19:27:00Z">
                        <w:r w:rsidR="00BF2227">
                          <w:rPr>
                            <w:rFonts w:ascii="Times New Roman" w:hAnsi="Times New Roman" w:cs="Times New Roman"/>
                            <w:sz w:val="22"/>
                            <w:szCs w:val="22"/>
                          </w:rPr>
                          <w:t xml:space="preserve">model predicted </w:t>
                        </w:r>
                      </w:ins>
                      <w:ins w:id="1893" w:author="Bo Shen" w:date="2023-02-02T19:28:00Z">
                        <w:r w:rsidR="00BF2227">
                          <w:rPr>
                            <w:rFonts w:ascii="Times New Roman" w:hAnsi="Times New Roman" w:cs="Times New Roman"/>
                            <w:sz w:val="22"/>
                            <w:szCs w:val="22"/>
                          </w:rPr>
                          <w:t xml:space="preserve">average values of </w:t>
                        </w:r>
                      </w:ins>
                      <w:ins w:id="1894" w:author="Bo Shen" w:date="2023-02-02T19:26:00Z">
                        <w:r w:rsidR="00BF2227">
                          <w:rPr>
                            <w:rFonts w:ascii="Times New Roman" w:hAnsi="Times New Roman" w:cs="Times New Roman"/>
                            <w:sz w:val="22"/>
                            <w:szCs w:val="22"/>
                          </w:rPr>
                          <w:t>RT an</w:t>
                        </w:r>
                      </w:ins>
                      <w:ins w:id="1895" w:author="Bo Shen" w:date="2023-02-02T19:27:00Z">
                        <w:r w:rsidR="00BF2227">
                          <w:rPr>
                            <w:rFonts w:ascii="Times New Roman" w:hAnsi="Times New Roman" w:cs="Times New Roman"/>
                            <w:sz w:val="22"/>
                            <w:szCs w:val="22"/>
                          </w:rPr>
                          <w:t>d</w:t>
                        </w:r>
                      </w:ins>
                      <w:ins w:id="1896" w:author="Bo Shen" w:date="2023-02-02T19:26:00Z">
                        <w:r w:rsidR="00BF2227">
                          <w:rPr>
                            <w:rFonts w:ascii="Times New Roman" w:hAnsi="Times New Roman" w:cs="Times New Roman"/>
                            <w:sz w:val="22"/>
                            <w:szCs w:val="22"/>
                          </w:rPr>
                          <w:t xml:space="preserve"> ch</w:t>
                        </w:r>
                      </w:ins>
                      <w:ins w:id="1897" w:author="Bo Shen" w:date="2023-02-02T19:27:00Z">
                        <w:r w:rsidR="00BF2227">
                          <w:rPr>
                            <w:rFonts w:ascii="Times New Roman" w:hAnsi="Times New Roman" w:cs="Times New Roman"/>
                            <w:sz w:val="22"/>
                            <w:szCs w:val="22"/>
                          </w:rPr>
                          <w:t xml:space="preserve">oice accuracy </w:t>
                        </w:r>
                      </w:ins>
                      <w:del w:id="1898" w:author="Bo Shen" w:date="2023-02-02T19:26:00Z">
                        <w:r w:rsidRPr="00703A03" w:rsidDel="00BF2227">
                          <w:rPr>
                            <w:rFonts w:ascii="Times New Roman" w:hAnsi="Times New Roman" w:cs="Times New Roman"/>
                            <w:sz w:val="22"/>
                            <w:szCs w:val="22"/>
                            <w:rPrChange w:id="1899" w:author="Bo Shen" w:date="2023-02-02T17:51:00Z">
                              <w:rPr>
                                <w:rFonts w:ascii="Times New Roman" w:hAnsi="Times New Roman" w:cs="Times New Roman"/>
                              </w:rPr>
                            </w:rPrChange>
                          </w:rPr>
                          <w:delText xml:space="preserve">Model predicted </w:delText>
                        </w:r>
                      </w:del>
                      <w:ins w:id="1900" w:author="Bo Shen" w:date="2023-02-02T19:27:00Z">
                        <w:r w:rsidR="00BF2227">
                          <w:rPr>
                            <w:rFonts w:ascii="Times New Roman" w:hAnsi="Times New Roman" w:cs="Times New Roman"/>
                            <w:sz w:val="22"/>
                            <w:szCs w:val="22"/>
                          </w:rPr>
                          <w:t>still</w:t>
                        </w:r>
                      </w:ins>
                      <w:del w:id="1901" w:author="Bo Shen" w:date="2023-02-02T19:27:00Z">
                        <w:r w:rsidRPr="00703A03" w:rsidDel="00BF2227">
                          <w:rPr>
                            <w:rFonts w:ascii="Times New Roman" w:hAnsi="Times New Roman" w:cs="Times New Roman"/>
                            <w:sz w:val="22"/>
                            <w:szCs w:val="22"/>
                            <w:rPrChange w:id="1902" w:author="Bo Shen" w:date="2023-02-02T17:51:00Z">
                              <w:rPr>
                                <w:rFonts w:ascii="Times New Roman" w:hAnsi="Times New Roman" w:cs="Times New Roman"/>
                              </w:rPr>
                            </w:rPrChange>
                          </w:rPr>
                          <w:delText>psychometric function and chronometric function aggregated input strength</w:delText>
                        </w:r>
                      </w:del>
                      <w:del w:id="1903" w:author="Bo Shen" w:date="2023-02-02T19:25:00Z">
                        <w:r w:rsidRPr="00703A03" w:rsidDel="00BF2227">
                          <w:rPr>
                            <w:rFonts w:ascii="Times New Roman" w:hAnsi="Times New Roman" w:cs="Times New Roman"/>
                            <w:sz w:val="22"/>
                            <w:szCs w:val="22"/>
                            <w:rPrChange w:id="1904"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905"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906"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907" w:author="Bo Shen" w:date="2023-02-02T17:51:00Z">
                            <w:rPr>
                              <w:rFonts w:ascii="Times New Roman" w:hAnsi="Times New Roman" w:cs="Times New Roman"/>
                            </w:rPr>
                          </w:rPrChange>
                        </w:rPr>
                        <w:t xml:space="preserve"> capture</w:t>
                      </w:r>
                      <w:ins w:id="1908" w:author="Bo Shen" w:date="2023-02-02T19:27:00Z">
                        <w:r w:rsidR="00BF2227">
                          <w:rPr>
                            <w:rFonts w:ascii="Times New Roman" w:hAnsi="Times New Roman" w:cs="Times New Roman"/>
                            <w:sz w:val="22"/>
                            <w:szCs w:val="22"/>
                          </w:rPr>
                          <w:t>d</w:t>
                        </w:r>
                      </w:ins>
                      <w:del w:id="1909" w:author="Bo Shen" w:date="2023-02-02T19:27:00Z">
                        <w:r w:rsidRPr="00703A03" w:rsidDel="00BF2227">
                          <w:rPr>
                            <w:rFonts w:ascii="Times New Roman" w:hAnsi="Times New Roman" w:cs="Times New Roman"/>
                            <w:sz w:val="22"/>
                            <w:szCs w:val="22"/>
                            <w:rPrChange w:id="1910"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911" w:author="Bo Shen" w:date="2023-02-02T17:51:00Z">
                            <w:rPr>
                              <w:rFonts w:ascii="Times New Roman" w:hAnsi="Times New Roman" w:cs="Times New Roman"/>
                            </w:rPr>
                          </w:rPrChange>
                        </w:rPr>
                        <w:t xml:space="preserve"> well the </w:t>
                      </w:r>
                      <w:del w:id="1912" w:author="Bo Shen" w:date="2023-02-02T19:26:00Z">
                        <w:r w:rsidRPr="00703A03" w:rsidDel="00BF2227">
                          <w:rPr>
                            <w:rFonts w:ascii="Times New Roman" w:hAnsi="Times New Roman" w:cs="Times New Roman"/>
                            <w:sz w:val="22"/>
                            <w:szCs w:val="22"/>
                            <w:rPrChange w:id="1913"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914" w:author="Bo Shen" w:date="2023-02-02T17:51:00Z">
                            <w:rPr>
                              <w:rFonts w:ascii="Times New Roman" w:hAnsi="Times New Roman" w:cs="Times New Roman"/>
                            </w:rPr>
                          </w:rPrChange>
                        </w:rPr>
                        <w:t xml:space="preserve">empirical </w:t>
                      </w:r>
                      <w:ins w:id="1915" w:author="Bo Shen" w:date="2023-02-02T19:28:00Z">
                        <w:r w:rsidR="00BF2227">
                          <w:rPr>
                            <w:rFonts w:ascii="Times New Roman" w:hAnsi="Times New Roman" w:cs="Times New Roman"/>
                            <w:sz w:val="22"/>
                            <w:szCs w:val="22"/>
                          </w:rPr>
                          <w:t>averages</w:t>
                        </w:r>
                      </w:ins>
                      <w:del w:id="1916" w:author="Bo Shen" w:date="2023-02-02T19:28:00Z">
                        <w:r w:rsidRPr="00703A03" w:rsidDel="00BF2227">
                          <w:rPr>
                            <w:rFonts w:ascii="Times New Roman" w:hAnsi="Times New Roman" w:cs="Times New Roman"/>
                            <w:sz w:val="22"/>
                            <w:szCs w:val="22"/>
                            <w:rPrChange w:id="1917"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91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19"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920" w:author="Bo Shen" w:date="2023-02-02T17:51:00Z">
                            <w:rPr>
                              <w:rFonts w:ascii="Times New Roman" w:hAnsi="Times New Roman" w:cs="Times New Roman"/>
                            </w:rPr>
                          </w:rPrChange>
                        </w:rPr>
                        <w:t xml:space="preserve"> The aggregated neural dynamics from the best</w:t>
                      </w:r>
                      <w:ins w:id="1921" w:author="Bo Shen" w:date="2023-02-03T10:01:00Z">
                        <w:r w:rsidR="00994A00">
                          <w:rPr>
                            <w:rFonts w:ascii="Times New Roman" w:hAnsi="Times New Roman" w:cs="Times New Roman"/>
                            <w:sz w:val="22"/>
                            <w:szCs w:val="22"/>
                          </w:rPr>
                          <w:t xml:space="preserve"> </w:t>
                        </w:r>
                      </w:ins>
                      <w:del w:id="1922" w:author="Bo Shen" w:date="2023-02-03T10:01:00Z">
                        <w:r w:rsidRPr="00703A03" w:rsidDel="00994A00">
                          <w:rPr>
                            <w:rFonts w:ascii="Times New Roman" w:hAnsi="Times New Roman" w:cs="Times New Roman"/>
                            <w:sz w:val="22"/>
                            <w:szCs w:val="22"/>
                            <w:rPrChange w:id="192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924" w:author="Bo Shen" w:date="2023-02-02T17:51:00Z">
                            <w:rPr>
                              <w:rFonts w:ascii="Times New Roman" w:hAnsi="Times New Roman" w:cs="Times New Roman"/>
                            </w:rPr>
                          </w:rPrChange>
                        </w:rPr>
                        <w:t>fit</w:t>
                      </w:r>
                      <w:ins w:id="1925"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926" w:author="Bo Shen" w:date="2023-02-02T17:51:00Z">
                            <w:rPr>
                              <w:rFonts w:ascii="Times New Roman" w:hAnsi="Times New Roman" w:cs="Times New Roman"/>
                            </w:rPr>
                          </w:rPrChange>
                        </w:rPr>
                        <w:t xml:space="preserve"> </w:t>
                      </w:r>
                      <w:del w:id="1927" w:author="Bo Shen" w:date="2023-02-03T10:01:00Z">
                        <w:r w:rsidRPr="00703A03" w:rsidDel="00994A00">
                          <w:rPr>
                            <w:rFonts w:ascii="Times New Roman" w:hAnsi="Times New Roman" w:cs="Times New Roman"/>
                            <w:sz w:val="22"/>
                            <w:szCs w:val="22"/>
                            <w:rPrChange w:id="1928"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929" w:author="Bo Shen" w:date="2023-02-02T17:51:00Z">
                            <w:rPr>
                              <w:rFonts w:ascii="Times New Roman" w:hAnsi="Times New Roman" w:cs="Times New Roman"/>
                            </w:rPr>
                          </w:rPrChange>
                        </w:rPr>
                        <w:t xml:space="preserve">of RNM. Left, mean-field activities on the excitatory pools aligned to the onset of stimulus inputs. </w:t>
                      </w:r>
                      <w:del w:id="1930" w:author="Bo Shen" w:date="2023-02-02T17:50:00Z">
                        <w:r w:rsidRPr="00703A03" w:rsidDel="00703A03">
                          <w:rPr>
                            <w:rFonts w:ascii="Times New Roman" w:hAnsi="Times New Roman" w:cs="Times New Roman"/>
                            <w:sz w:val="22"/>
                            <w:szCs w:val="22"/>
                            <w:rPrChange w:id="1931"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932"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93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34" w:author="Bo Shen" w:date="2023-02-02T17:51:00Z">
                            <w:rPr>
                              <w:rFonts w:ascii="Times New Roman" w:hAnsi="Times New Roman" w:cs="Times New Roman"/>
                            </w:rPr>
                          </w:rPrChange>
                        </w:rPr>
                        <w:t xml:space="preserve">). </w:t>
                      </w:r>
                      <w:del w:id="1935" w:author="Bo Shen" w:date="2023-02-02T17:55:00Z">
                        <w:r w:rsidRPr="00703A03" w:rsidDel="00680930">
                          <w:rPr>
                            <w:rFonts w:ascii="Times New Roman" w:hAnsi="Times New Roman" w:cs="Times New Roman"/>
                            <w:sz w:val="22"/>
                            <w:szCs w:val="22"/>
                            <w:rPrChange w:id="1936"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937" w:author="Bo Shen" w:date="2023-02-02T17:51:00Z">
                            <w:rPr>
                              <w:rFonts w:ascii="Times New Roman" w:hAnsi="Times New Roman" w:cs="Times New Roman"/>
                            </w:rPr>
                          </w:rPrChange>
                        </w:rPr>
                        <w:t xml:space="preserve">Right, mean-field activities on the excitatory pools aligned to the time of choice execution. </w:t>
                      </w:r>
                      <w:del w:id="1938" w:author="Bo Shen" w:date="2023-02-02T17:58:00Z">
                        <w:r w:rsidRPr="00703A03" w:rsidDel="009E5749">
                          <w:rPr>
                            <w:rFonts w:ascii="Times New Roman" w:hAnsi="Times New Roman" w:cs="Times New Roman"/>
                            <w:sz w:val="22"/>
                            <w:szCs w:val="22"/>
                            <w:rPrChange w:id="1939"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940"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94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42" w:author="Bo Shen" w:date="2023-02-02T17:51:00Z">
                            <w:rPr>
                              <w:rFonts w:ascii="Times New Roman" w:hAnsi="Times New Roman" w:cs="Times New Roman"/>
                            </w:rPr>
                          </w:rPrChange>
                        </w:rPr>
                        <w:t>).</w:t>
                      </w:r>
                      <w:ins w:id="1943" w:author="Bo Shen" w:date="2023-02-03T10:03:00Z">
                        <w:r w:rsidR="00766D73">
                          <w:rPr>
                            <w:rFonts w:ascii="Times New Roman" w:hAnsi="Times New Roman" w:cs="Times New Roman"/>
                            <w:sz w:val="22"/>
                            <w:szCs w:val="22"/>
                          </w:rPr>
                          <w:t xml:space="preserve"> The activities at the time point of the smallest median RT</w:t>
                        </w:r>
                      </w:ins>
                      <w:ins w:id="1944" w:author="Bo Shen" w:date="2023-02-03T10:04:00Z">
                        <w:r w:rsidR="00766D73">
                          <w:rPr>
                            <w:rFonts w:ascii="Times New Roman" w:hAnsi="Times New Roman" w:cs="Times New Roman"/>
                            <w:sz w:val="22"/>
                            <w:szCs w:val="22"/>
                          </w:rPr>
                          <w:t xml:space="preserve"> of the six conditions</w:t>
                        </w:r>
                      </w:ins>
                      <w:ins w:id="1945" w:author="Bo Shen" w:date="2023-02-03T10:03:00Z">
                        <w:r w:rsidR="00766D73">
                          <w:rPr>
                            <w:rFonts w:ascii="Times New Roman" w:hAnsi="Times New Roman" w:cs="Times New Roman"/>
                            <w:sz w:val="22"/>
                            <w:szCs w:val="22"/>
                          </w:rPr>
                          <w:t xml:space="preserve"> (</w:t>
                        </w:r>
                      </w:ins>
                      <w:ins w:id="1946"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947"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948"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949" w:author="Bo Shen" w:date="2023-02-02T17:51:00Z">
                            <w:rPr>
                              <w:rFonts w:ascii="Times New Roman" w:hAnsi="Times New Roman" w:cs="Times New Roman"/>
                            </w:rPr>
                          </w:rPrChange>
                        </w:rPr>
                        <w:t xml:space="preserve"> </w:t>
                      </w:r>
                      <w:ins w:id="1950" w:author="Bo Shen" w:date="2023-02-03T10:04:00Z">
                        <w:r w:rsidR="00766D73">
                          <w:rPr>
                            <w:rFonts w:ascii="Times New Roman" w:hAnsi="Times New Roman" w:cs="Times New Roman"/>
                            <w:sz w:val="22"/>
                            <w:szCs w:val="22"/>
                          </w:rPr>
                          <w:t>and at the onset of model choice</w:t>
                        </w:r>
                      </w:ins>
                      <w:ins w:id="1951" w:author="Bo Shen" w:date="2023-02-03T10:05:00Z">
                        <w:r w:rsidR="00766D73">
                          <w:rPr>
                            <w:rFonts w:ascii="Times New Roman" w:hAnsi="Times New Roman" w:cs="Times New Roman"/>
                            <w:sz w:val="22"/>
                            <w:szCs w:val="22"/>
                          </w:rPr>
                          <w:t xml:space="preserve"> (indicated by </w:t>
                        </w:r>
                      </w:ins>
                      <w:ins w:id="1952"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953"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954" w:author="Bo Shen" w:date="2023-02-03T10:15:00Z">
                              <w:rPr>
                                <w:rFonts w:ascii="Times New Roman" w:hAnsi="Times New Roman" w:cs="Times New Roman"/>
                                <w:sz w:val="22"/>
                                <w:szCs w:val="22"/>
                              </w:rPr>
                            </w:rPrChange>
                          </w:rPr>
                          <w:t>d</w:t>
                        </w:r>
                      </w:ins>
                      <w:ins w:id="1955" w:author="Bo Shen" w:date="2023-02-03T10:05:00Z">
                        <w:r w:rsidR="00766D73">
                          <w:rPr>
                            <w:rFonts w:ascii="Times New Roman" w:hAnsi="Times New Roman" w:cs="Times New Roman"/>
                            <w:sz w:val="22"/>
                            <w:szCs w:val="22"/>
                          </w:rPr>
                          <w:t>)</w:t>
                        </w:r>
                      </w:ins>
                      <w:ins w:id="1956"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95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58" w:author="Bo Shen" w:date="2023-02-02T17:51:00Z">
                            <w:rPr>
                              <w:rFonts w:ascii="Times New Roman" w:hAnsi="Times New Roman" w:cs="Times New Roman"/>
                            </w:rPr>
                          </w:rPrChange>
                        </w:rPr>
                        <w:t xml:space="preserve"> </w:t>
                      </w:r>
                      <w:ins w:id="1959"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960"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961"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962" w:author="Bo Shen" w:date="2023-02-02T19:30:00Z">
                        <w:r w:rsidR="00BF2227">
                          <w:rPr>
                            <w:rFonts w:ascii="Times New Roman" w:hAnsi="Times New Roman" w:cs="Times New Roman"/>
                            <w:sz w:val="22"/>
                            <w:szCs w:val="22"/>
                          </w:rPr>
                          <w:t xml:space="preserve"> </w:t>
                        </w:r>
                      </w:ins>
                      <w:ins w:id="1963"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964" w:author="Bo Shen" w:date="2023-02-03T10:16:00Z">
                        <w:r w:rsidR="00481840" w:rsidRPr="00984CE4">
                          <w:rPr>
                            <w:rFonts w:ascii="Times New Roman" w:hAnsi="Times New Roman" w:cs="Times New Roman"/>
                            <w:sz w:val="22"/>
                            <w:szCs w:val="22"/>
                          </w:rPr>
                          <w:t>(</w:t>
                        </w:r>
                      </w:ins>
                      <w:ins w:id="1965"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966" w:author="Bo Shen" w:date="2023-02-03T10:24:00Z">
                              <w:rPr>
                                <w:rFonts w:ascii="Times New Roman" w:hAnsi="Times New Roman" w:cs="Times New Roman"/>
                                <w:color w:val="000000" w:themeColor="text1"/>
                              </w:rPr>
                            </w:rPrChange>
                          </w:rPr>
                          <w:t xml:space="preserve"> spikes/second/100% coherence</w:t>
                        </w:r>
                      </w:ins>
                      <w:ins w:id="1967" w:author="Bo Shen" w:date="2023-02-03T10:16:00Z">
                        <w:r w:rsidR="00481840" w:rsidRPr="007C2977">
                          <w:rPr>
                            <w:rFonts w:ascii="Times New Roman" w:hAnsi="Times New Roman" w:cs="Times New Roman"/>
                            <w:sz w:val="22"/>
                            <w:szCs w:val="22"/>
                          </w:rPr>
                          <w:t xml:space="preserve">) </w:t>
                        </w:r>
                      </w:ins>
                      <w:ins w:id="1968" w:author="Bo Shen" w:date="2023-02-02T19:29:00Z">
                        <w:r w:rsidR="00BF2227" w:rsidRPr="007B43DA">
                          <w:rPr>
                            <w:rFonts w:ascii="Times New Roman" w:hAnsi="Times New Roman" w:cs="Times New Roman"/>
                            <w:sz w:val="22"/>
                            <w:szCs w:val="22"/>
                          </w:rPr>
                          <w:t>and decrease</w:t>
                        </w:r>
                      </w:ins>
                      <w:ins w:id="1969" w:author="Bo Shen" w:date="2023-02-03T10:24:00Z">
                        <w:r w:rsidR="00984CE4">
                          <w:rPr>
                            <w:rFonts w:ascii="Times New Roman" w:hAnsi="Times New Roman" w:cs="Times New Roman"/>
                            <w:sz w:val="22"/>
                            <w:szCs w:val="22"/>
                          </w:rPr>
                          <w:t xml:space="preserve"> (</w:t>
                        </w:r>
                      </w:ins>
                      <w:ins w:id="1970"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971" w:author="Bo Shen" w:date="2023-02-03T10:24:00Z">
                        <w:r w:rsidR="00984CE4">
                          <w:rPr>
                            <w:rFonts w:ascii="Times New Roman" w:hAnsi="Times New Roman" w:cs="Times New Roman"/>
                            <w:sz w:val="22"/>
                            <w:szCs w:val="22"/>
                          </w:rPr>
                          <w:t>)</w:t>
                        </w:r>
                      </w:ins>
                      <w:ins w:id="1972" w:author="Bo Shen" w:date="2023-02-02T19:29:00Z">
                        <w:r w:rsidR="00BF2227" w:rsidRPr="007B43DA">
                          <w:rPr>
                            <w:rFonts w:ascii="Times New Roman" w:hAnsi="Times New Roman" w:cs="Times New Roman"/>
                            <w:sz w:val="22"/>
                            <w:szCs w:val="22"/>
                          </w:rPr>
                          <w:t xml:space="preserve"> with input strength</w:t>
                        </w:r>
                      </w:ins>
                      <w:del w:id="1973" w:author="Bo Shen" w:date="2023-02-02T19:30:00Z">
                        <w:r w:rsidRPr="00703A03" w:rsidDel="002371E0">
                          <w:rPr>
                            <w:rFonts w:ascii="Times New Roman" w:hAnsi="Times New Roman" w:cs="Times New Roman"/>
                            <w:sz w:val="22"/>
                            <w:szCs w:val="22"/>
                            <w:rPrChange w:id="1974" w:author="Bo Shen" w:date="2023-02-02T17:51:00Z">
                              <w:rPr>
                                <w:rFonts w:ascii="Times New Roman" w:hAnsi="Times New Roman" w:cs="Times New Roman"/>
                              </w:rPr>
                            </w:rPrChange>
                          </w:rPr>
                          <w:delText>Effect of input strength on early</w:delText>
                        </w:r>
                      </w:del>
                      <w:del w:id="1975" w:author="Bo Shen" w:date="2023-02-02T17:59:00Z">
                        <w:r w:rsidRPr="00703A03" w:rsidDel="009E5749">
                          <w:rPr>
                            <w:rFonts w:ascii="Times New Roman" w:hAnsi="Times New Roman" w:cs="Times New Roman"/>
                            <w:sz w:val="22"/>
                            <w:szCs w:val="22"/>
                            <w:rPrChange w:id="1976" w:author="Bo Shen" w:date="2023-02-02T17:51:00Z">
                              <w:rPr>
                                <w:rFonts w:ascii="Times New Roman" w:hAnsi="Times New Roman" w:cs="Times New Roman"/>
                              </w:rPr>
                            </w:rPrChange>
                          </w:rPr>
                          <w:delText xml:space="preserve"> </w:delText>
                        </w:r>
                      </w:del>
                      <w:del w:id="1977" w:author="Bo Shen" w:date="2023-02-02T19:30:00Z">
                        <w:r w:rsidRPr="00703A03" w:rsidDel="002371E0">
                          <w:rPr>
                            <w:rFonts w:ascii="Times New Roman" w:hAnsi="Times New Roman" w:cs="Times New Roman"/>
                            <w:sz w:val="22"/>
                            <w:szCs w:val="22"/>
                            <w:rPrChange w:id="1978"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979"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980"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981"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982" w:author="Bo Shen" w:date="2023-02-02T17:51:00Z">
                              <w:rPr>
                                <w:rFonts w:ascii="Times New Roman" w:hAnsi="Times New Roman" w:cs="Times New Roman"/>
                              </w:rPr>
                            </w:rPrChange>
                          </w:rPr>
                          <w:delText xml:space="preserve"> (unchosen side). </w:delText>
                        </w:r>
                      </w:del>
                      <w:del w:id="1983" w:author="Bo Shen" w:date="2023-02-02T19:29:00Z">
                        <w:r w:rsidRPr="00703A03" w:rsidDel="00BF2227">
                          <w:rPr>
                            <w:rFonts w:ascii="Times New Roman" w:hAnsi="Times New Roman" w:cs="Times New Roman"/>
                            <w:sz w:val="22"/>
                            <w:szCs w:val="22"/>
                            <w:rPrChange w:id="1984" w:author="Bo Shen" w:date="2023-02-02T17:51:00Z">
                              <w:rPr>
                                <w:rFonts w:ascii="Times New Roman" w:hAnsi="Times New Roman" w:cs="Times New Roman"/>
                              </w:rPr>
                            </w:rPrChange>
                          </w:rPr>
                          <w:delText xml:space="preserve">The activities linearly increase and decrease with input strength </w:delText>
                        </w:r>
                      </w:del>
                      <w:del w:id="1985" w:author="Bo Shen" w:date="2023-02-02T19:30:00Z">
                        <w:r w:rsidRPr="00703A03" w:rsidDel="002371E0">
                          <w:rPr>
                            <w:rFonts w:ascii="Times New Roman" w:hAnsi="Times New Roman" w:cs="Times New Roman"/>
                            <w:sz w:val="22"/>
                            <w:szCs w:val="22"/>
                            <w:rPrChange w:id="1986" w:author="Bo Shen" w:date="2023-02-02T17:51:00Z">
                              <w:rPr>
                                <w:rFonts w:ascii="Times New Roman" w:hAnsi="Times New Roman" w:cs="Times New Roman"/>
                              </w:rPr>
                            </w:rPrChange>
                          </w:rPr>
                          <w:delText>but exhibit very subtle competitio</w:delText>
                        </w:r>
                      </w:del>
                      <w:ins w:id="1987" w:author="Bo Shen" w:date="2023-02-02T19:30:00Z">
                        <w:r w:rsidR="002371E0">
                          <w:rPr>
                            <w:rFonts w:ascii="Times New Roman" w:hAnsi="Times New Roman" w:cs="Times New Roman"/>
                            <w:sz w:val="22"/>
                            <w:szCs w:val="22"/>
                          </w:rPr>
                          <w:t>, respectively</w:t>
                        </w:r>
                      </w:ins>
                      <w:del w:id="1988" w:author="Bo Shen" w:date="2023-02-02T19:30:00Z">
                        <w:r w:rsidRPr="00703A03" w:rsidDel="002371E0">
                          <w:rPr>
                            <w:rFonts w:ascii="Times New Roman" w:hAnsi="Times New Roman" w:cs="Times New Roman"/>
                            <w:sz w:val="22"/>
                            <w:szCs w:val="22"/>
                            <w:rPrChange w:id="1989"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99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9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92" w:author="Bo Shen" w:date="2023-02-02T17:51:00Z">
                            <w:rPr>
                              <w:rFonts w:ascii="Times New Roman" w:hAnsi="Times New Roman" w:cs="Times New Roman"/>
                            </w:rPr>
                          </w:rPrChange>
                        </w:rPr>
                        <w:t xml:space="preserve"> </w:t>
                      </w:r>
                      <w:ins w:id="1993" w:author="Bo Shen" w:date="2023-02-02T19:31:00Z">
                        <w:r w:rsidR="002371E0">
                          <w:rPr>
                            <w:rFonts w:ascii="Times New Roman" w:hAnsi="Times New Roman" w:cs="Times New Roman"/>
                            <w:sz w:val="22"/>
                            <w:szCs w:val="22"/>
                          </w:rPr>
                          <w:t>At the time of choice, the c</w:t>
                        </w:r>
                      </w:ins>
                      <w:del w:id="1994" w:author="Bo Shen" w:date="2023-02-02T19:30:00Z">
                        <w:r w:rsidRPr="00703A03" w:rsidDel="002371E0">
                          <w:rPr>
                            <w:rFonts w:ascii="Times New Roman" w:hAnsi="Times New Roman" w:cs="Times New Roman"/>
                            <w:sz w:val="22"/>
                            <w:szCs w:val="22"/>
                            <w:rPrChange w:id="1995" w:author="Bo Shen" w:date="2023-02-02T17:51:00Z">
                              <w:rPr>
                                <w:rFonts w:ascii="Times New Roman" w:hAnsi="Times New Roman" w:cs="Times New Roman"/>
                              </w:rPr>
                            </w:rPrChange>
                          </w:rPr>
                          <w:delText>Effect of input strength on late</w:delText>
                        </w:r>
                      </w:del>
                      <w:del w:id="1996" w:author="Bo Shen" w:date="2023-02-02T17:59:00Z">
                        <w:r w:rsidRPr="00703A03" w:rsidDel="009E5749">
                          <w:rPr>
                            <w:rFonts w:ascii="Times New Roman" w:hAnsi="Times New Roman" w:cs="Times New Roman"/>
                            <w:sz w:val="22"/>
                            <w:szCs w:val="22"/>
                            <w:rPrChange w:id="1997" w:author="Bo Shen" w:date="2023-02-02T17:51:00Z">
                              <w:rPr>
                                <w:rFonts w:ascii="Times New Roman" w:hAnsi="Times New Roman" w:cs="Times New Roman"/>
                              </w:rPr>
                            </w:rPrChange>
                          </w:rPr>
                          <w:delText xml:space="preserve"> </w:delText>
                        </w:r>
                      </w:del>
                      <w:del w:id="1998" w:author="Bo Shen" w:date="2023-02-02T19:30:00Z">
                        <w:r w:rsidRPr="00703A03" w:rsidDel="002371E0">
                          <w:rPr>
                            <w:rFonts w:ascii="Times New Roman" w:hAnsi="Times New Roman" w:cs="Times New Roman"/>
                            <w:sz w:val="22"/>
                            <w:szCs w:val="22"/>
                            <w:rPrChange w:id="1999"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2000"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2001"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2002"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2003" w:author="Bo Shen" w:date="2023-02-02T17:51:00Z">
                              <w:rPr>
                                <w:rFonts w:ascii="Times New Roman" w:hAnsi="Times New Roman" w:cs="Times New Roman"/>
                              </w:rPr>
                            </w:rPrChange>
                          </w:rPr>
                          <w:delText xml:space="preserve">. </w:delText>
                        </w:r>
                      </w:del>
                      <w:del w:id="2004" w:author="Bo Shen" w:date="2023-02-02T19:31:00Z">
                        <w:r w:rsidRPr="00703A03" w:rsidDel="002371E0">
                          <w:rPr>
                            <w:rFonts w:ascii="Times New Roman" w:hAnsi="Times New Roman" w:cs="Times New Roman"/>
                            <w:sz w:val="22"/>
                            <w:szCs w:val="22"/>
                            <w:rPrChange w:id="2005"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2006" w:author="Bo Shen" w:date="2023-02-02T17:51:00Z">
                            <w:rPr>
                              <w:rFonts w:ascii="Times New Roman" w:hAnsi="Times New Roman" w:cs="Times New Roman"/>
                            </w:rPr>
                          </w:rPrChange>
                        </w:rPr>
                        <w:t>hosen unit</w:t>
                      </w:r>
                      <w:del w:id="2007" w:author="Bo Shen" w:date="2023-02-02T19:32:00Z">
                        <w:r w:rsidRPr="00703A03" w:rsidDel="002371E0">
                          <w:rPr>
                            <w:rFonts w:ascii="Times New Roman" w:hAnsi="Times New Roman" w:cs="Times New Roman"/>
                            <w:sz w:val="22"/>
                            <w:szCs w:val="22"/>
                            <w:rPrChange w:id="2008" w:author="Bo Shen" w:date="2023-02-02T17:51:00Z">
                              <w:rPr>
                                <w:rFonts w:ascii="Times New Roman" w:hAnsi="Times New Roman" w:cs="Times New Roman"/>
                              </w:rPr>
                            </w:rPrChange>
                          </w:rPr>
                          <w:delText xml:space="preserve"> </w:delText>
                        </w:r>
                      </w:del>
                      <w:ins w:id="2009"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2010" w:author="Bo Shen" w:date="2023-02-02T17:51:00Z">
                            <w:rPr>
                              <w:rFonts w:ascii="Times New Roman" w:hAnsi="Times New Roman" w:cs="Times New Roman"/>
                            </w:rPr>
                          </w:rPrChange>
                        </w:rPr>
                        <w:t>activity</w:t>
                      </w:r>
                      <w:ins w:id="2011"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2012" w:author="Bo Shen" w:date="2023-02-02T17:51:00Z">
                            <w:rPr>
                              <w:rFonts w:ascii="Times New Roman" w:hAnsi="Times New Roman" w:cs="Times New Roman"/>
                            </w:rPr>
                          </w:rPrChange>
                        </w:rPr>
                        <w:t xml:space="preserve"> reaches a common decision bound</w:t>
                      </w:r>
                      <w:ins w:id="2013" w:author="Bo Shen" w:date="2023-02-03T10:17:00Z">
                        <w:r w:rsidR="00481840">
                          <w:rPr>
                            <w:rFonts w:ascii="Times New Roman" w:hAnsi="Times New Roman" w:cs="Times New Roman"/>
                            <w:sz w:val="22"/>
                            <w:szCs w:val="22"/>
                          </w:rPr>
                          <w:t xml:space="preserve"> (</w:t>
                        </w:r>
                      </w:ins>
                      <w:ins w:id="2014"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2015" w:author="Bo Shen" w:date="2023-02-03T10:17:00Z">
                        <w:r w:rsidR="00481840">
                          <w:rPr>
                            <w:rFonts w:ascii="Times New Roman" w:hAnsi="Times New Roman" w:cs="Times New Roman"/>
                            <w:sz w:val="22"/>
                            <w:szCs w:val="22"/>
                          </w:rPr>
                          <w:t>)</w:t>
                        </w:r>
                      </w:ins>
                      <w:del w:id="2016" w:author="Bo Shen" w:date="2023-02-02T19:31:00Z">
                        <w:r w:rsidRPr="00703A03" w:rsidDel="002371E0">
                          <w:rPr>
                            <w:rFonts w:ascii="Times New Roman" w:hAnsi="Times New Roman" w:cs="Times New Roman"/>
                            <w:sz w:val="22"/>
                            <w:szCs w:val="22"/>
                            <w:rPrChange w:id="2017" w:author="Bo Shen" w:date="2023-02-02T17:51:00Z">
                              <w:rPr>
                                <w:rFonts w:ascii="Times New Roman" w:hAnsi="Times New Roman" w:cs="Times New Roman"/>
                              </w:rPr>
                            </w:rPrChange>
                          </w:rPr>
                          <w:delText xml:space="preserve"> and show little input dependence</w:delText>
                        </w:r>
                      </w:del>
                      <w:ins w:id="2018" w:author="Bo Shen" w:date="2023-02-02T19:31:00Z">
                        <w:r w:rsidR="002371E0">
                          <w:rPr>
                            <w:rFonts w:ascii="Times New Roman" w:hAnsi="Times New Roman" w:cs="Times New Roman"/>
                            <w:sz w:val="22"/>
                            <w:szCs w:val="22"/>
                          </w:rPr>
                          <w:t>;</w:t>
                        </w:r>
                      </w:ins>
                      <w:del w:id="2019" w:author="Bo Shen" w:date="2023-02-02T19:31:00Z">
                        <w:r w:rsidRPr="00703A03" w:rsidDel="002371E0">
                          <w:rPr>
                            <w:rFonts w:ascii="Times New Roman" w:hAnsi="Times New Roman" w:cs="Times New Roman"/>
                            <w:sz w:val="22"/>
                            <w:szCs w:val="22"/>
                            <w:rPrChange w:id="202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2021" w:author="Bo Shen" w:date="2023-02-02T17:51:00Z">
                            <w:rPr>
                              <w:rFonts w:ascii="Times New Roman" w:hAnsi="Times New Roman" w:cs="Times New Roman"/>
                            </w:rPr>
                          </w:rPrChange>
                        </w:rPr>
                        <w:t xml:space="preserve"> </w:t>
                      </w:r>
                      <w:del w:id="2022" w:author="Bo Shen" w:date="2023-02-02T19:31:00Z">
                        <w:r w:rsidRPr="00703A03" w:rsidDel="002371E0">
                          <w:rPr>
                            <w:rFonts w:ascii="Times New Roman" w:hAnsi="Times New Roman" w:cs="Times New Roman"/>
                            <w:sz w:val="22"/>
                            <w:szCs w:val="22"/>
                            <w:rPrChange w:id="202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2024" w:author="Bo Shen" w:date="2023-02-02T17:51:00Z">
                            <w:rPr>
                              <w:rFonts w:ascii="Times New Roman" w:hAnsi="Times New Roman" w:cs="Times New Roman"/>
                            </w:rPr>
                          </w:rPrChange>
                        </w:rPr>
                        <w:t xml:space="preserve">unchosen </w:t>
                      </w:r>
                      <w:ins w:id="2025"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2026" w:author="Bo Shen" w:date="2023-02-02T17:51:00Z">
                            <w:rPr>
                              <w:rFonts w:ascii="Times New Roman" w:hAnsi="Times New Roman" w:cs="Times New Roman"/>
                            </w:rPr>
                          </w:rPrChange>
                        </w:rPr>
                        <w:t>activity</w:t>
                      </w:r>
                      <w:ins w:id="2027"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2028"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2029" w:author="Bo Shen" w:date="2023-02-02T17:51:00Z">
                            <w:rPr>
                              <w:rFonts w:ascii="Times New Roman" w:hAnsi="Times New Roman" w:cs="Times New Roman"/>
                            </w:rPr>
                          </w:rPrChange>
                        </w:rPr>
                        <w:t xml:space="preserve"> remains </w:t>
                      </w:r>
                      <w:del w:id="2030" w:author="Bo Shen" w:date="2023-02-03T10:17:00Z">
                        <w:r w:rsidRPr="00703A03" w:rsidDel="00481840">
                          <w:rPr>
                            <w:rFonts w:ascii="Times New Roman" w:hAnsi="Times New Roman" w:cs="Times New Roman"/>
                            <w:sz w:val="22"/>
                            <w:szCs w:val="22"/>
                            <w:rPrChange w:id="2031" w:author="Bo Shen" w:date="2023-02-02T17:51:00Z">
                              <w:rPr>
                                <w:rFonts w:ascii="Times New Roman" w:hAnsi="Times New Roman" w:cs="Times New Roman"/>
                              </w:rPr>
                            </w:rPrChange>
                          </w:rPr>
                          <w:delText>at lower level</w:delText>
                        </w:r>
                      </w:del>
                      <w:ins w:id="2032"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2033" w:author="Bo Shen" w:date="2023-02-02T17:51:00Z">
                            <w:rPr>
                              <w:rFonts w:ascii="Times New Roman" w:hAnsi="Times New Roman" w:cs="Times New Roman"/>
                            </w:rPr>
                          </w:rPrChange>
                        </w:rPr>
                        <w:t>s</w:t>
                      </w:r>
                      <w:ins w:id="2034"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2035" w:author="Bo Shen" w:date="2023-02-02T17:51:00Z">
                            <w:rPr>
                              <w:rFonts w:ascii="Times New Roman" w:hAnsi="Times New Roman" w:cs="Times New Roman"/>
                            </w:rPr>
                          </w:rPrChange>
                        </w:rPr>
                        <w:t>, graded coding of input strengths</w:t>
                      </w:r>
                      <w:ins w:id="2036" w:author="Bo Shen" w:date="2023-02-03T10:17:00Z">
                        <w:r w:rsidR="00481840">
                          <w:rPr>
                            <w:rFonts w:ascii="Times New Roman" w:hAnsi="Times New Roman" w:cs="Times New Roman"/>
                            <w:sz w:val="22"/>
                            <w:szCs w:val="22"/>
                          </w:rPr>
                          <w:t xml:space="preserve"> (</w:t>
                        </w:r>
                      </w:ins>
                      <w:ins w:id="2037"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2038"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2039" w:author="Bo Shen" w:date="2023-02-02T17:51:00Z">
                            <w:rPr>
                              <w:rFonts w:ascii="Times New Roman" w:hAnsi="Times New Roman" w:cs="Times New Roman"/>
                            </w:rPr>
                          </w:rPrChange>
                        </w:rPr>
                        <w:t>.</w:t>
                      </w:r>
                      <w:ins w:id="2040" w:author="Bo Shen" w:date="2023-02-02T17:54:00Z">
                        <w:r w:rsidR="00680930">
                          <w:rPr>
                            <w:rFonts w:ascii="Times New Roman" w:hAnsi="Times New Roman" w:cs="Times New Roman"/>
                            <w:sz w:val="22"/>
                            <w:szCs w:val="22"/>
                          </w:rPr>
                          <w:t xml:space="preserve"> The best-fitting parameters </w:t>
                        </w:r>
                      </w:ins>
                      <w:ins w:id="2041" w:author="Bo Shen" w:date="2023-02-03T10:56:00Z">
                        <w:r w:rsidR="002B57D3">
                          <w:rPr>
                            <w:rFonts w:ascii="Times New Roman" w:hAnsi="Times New Roman" w:cs="Times New Roman"/>
                            <w:sz w:val="22"/>
                            <w:szCs w:val="22"/>
                          </w:rPr>
                          <w:t>were</w:t>
                        </w:r>
                      </w:ins>
                      <w:ins w:id="2042" w:author="Bo Shen" w:date="2023-02-02T17:54:00Z">
                        <w:r w:rsidR="00680930" w:rsidRPr="00680930">
                          <w:rPr>
                            <w:rFonts w:ascii="Times New Roman" w:hAnsi="Times New Roman" w:cs="Times New Roman"/>
                            <w:sz w:val="22"/>
                            <w:szCs w:val="22"/>
                          </w:rPr>
                          <w:t xml:space="preserve"> </w:t>
                        </w:r>
                      </w:ins>
                      <w:ins w:id="2043" w:author="Bo Shen" w:date="2023-02-03T11:05:00Z">
                        <w:r w:rsidR="006F3B35">
                          <w:rPr>
                            <w:rFonts w:ascii="Times New Roman" w:hAnsi="Times New Roman" w:cs="Times New Roman"/>
                            <w:sz w:val="22"/>
                            <w:szCs w:val="22"/>
                          </w:rPr>
                          <w:t xml:space="preserve">self-excitation </w:t>
                        </w:r>
                      </w:ins>
                      <m:oMath>
                        <m:r>
                          <w:ins w:id="2044" w:author="Bo Shen" w:date="2023-02-02T17:54:00Z">
                            <w:rPr>
                              <w:rFonts w:ascii="Cambria Math" w:hAnsi="Cambria Math" w:cs="Times New Roman"/>
                              <w:sz w:val="22"/>
                              <w:szCs w:val="22"/>
                              <w:lang w:eastAsia="zh-TW"/>
                            </w:rPr>
                            <m:t>J</m:t>
                          </w:ins>
                        </m:r>
                        <m:sSub>
                          <m:sSubPr>
                            <m:ctrlPr>
                              <w:ins w:id="2045" w:author="Bo Shen" w:date="2023-02-02T17:54:00Z">
                                <w:rPr>
                                  <w:rFonts w:ascii="Cambria Math" w:hAnsi="Cambria Math" w:cs="Times New Roman"/>
                                  <w:i/>
                                  <w:sz w:val="22"/>
                                  <w:szCs w:val="22"/>
                                  <w:lang w:eastAsia="zh-TW"/>
                                </w:rPr>
                              </w:ins>
                            </m:ctrlPr>
                          </m:sSubPr>
                          <m:e>
                            <m:r>
                              <w:ins w:id="2046" w:author="Bo Shen" w:date="2023-02-02T17:54:00Z">
                                <w:rPr>
                                  <w:rFonts w:ascii="Cambria Math" w:hAnsi="Cambria Math" w:cs="Times New Roman"/>
                                  <w:sz w:val="22"/>
                                  <w:szCs w:val="22"/>
                                  <w:lang w:eastAsia="zh-TW"/>
                                </w:rPr>
                                <m:t>N</m:t>
                              </w:ins>
                            </m:r>
                          </m:e>
                          <m:sub>
                            <m:r>
                              <w:ins w:id="2047" w:author="Bo Shen" w:date="2023-02-02T17:54:00Z">
                                <w:rPr>
                                  <w:rFonts w:ascii="Cambria Math" w:hAnsi="Cambria Math" w:cs="Times New Roman"/>
                                  <w:sz w:val="22"/>
                                  <w:szCs w:val="22"/>
                                  <w:lang w:eastAsia="zh-TW"/>
                                </w:rPr>
                                <m:t>1,1</m:t>
                              </w:ins>
                            </m:r>
                          </m:sub>
                        </m:sSub>
                        <m:r>
                          <w:ins w:id="2048" w:author="Bo Shen" w:date="2023-02-02T17:54:00Z">
                            <w:rPr>
                              <w:rFonts w:ascii="Cambria Math" w:hAnsi="Cambria Math" w:cs="Times New Roman"/>
                              <w:sz w:val="22"/>
                              <w:szCs w:val="22"/>
                              <w:lang w:eastAsia="zh-TW"/>
                            </w:rPr>
                            <m:t>=J</m:t>
                          </w:ins>
                        </m:r>
                        <m:sSub>
                          <m:sSubPr>
                            <m:ctrlPr>
                              <w:ins w:id="2049" w:author="Bo Shen" w:date="2023-02-02T17:54:00Z">
                                <w:rPr>
                                  <w:rFonts w:ascii="Cambria Math" w:hAnsi="Cambria Math" w:cs="Times New Roman"/>
                                  <w:i/>
                                  <w:sz w:val="22"/>
                                  <w:szCs w:val="22"/>
                                  <w:lang w:eastAsia="zh-TW"/>
                                </w:rPr>
                              </w:ins>
                            </m:ctrlPr>
                          </m:sSubPr>
                          <m:e>
                            <m:r>
                              <w:ins w:id="2050" w:author="Bo Shen" w:date="2023-02-02T17:54:00Z">
                                <w:rPr>
                                  <w:rFonts w:ascii="Cambria Math" w:hAnsi="Cambria Math" w:cs="Times New Roman"/>
                                  <w:sz w:val="22"/>
                                  <w:szCs w:val="22"/>
                                  <w:lang w:eastAsia="zh-TW"/>
                                </w:rPr>
                                <m:t>N</m:t>
                              </w:ins>
                            </m:r>
                          </m:e>
                          <m:sub>
                            <m:r>
                              <w:ins w:id="2051" w:author="Bo Shen" w:date="2023-02-02T17:54:00Z">
                                <w:rPr>
                                  <w:rFonts w:ascii="Cambria Math" w:hAnsi="Cambria Math" w:cs="Times New Roman"/>
                                  <w:sz w:val="22"/>
                                  <w:szCs w:val="22"/>
                                  <w:lang w:eastAsia="zh-TW"/>
                                </w:rPr>
                                <m:t>2,2</m:t>
                              </w:ins>
                            </m:r>
                          </m:sub>
                        </m:sSub>
                        <m:r>
                          <w:ins w:id="2052" w:author="Bo Shen" w:date="2023-02-02T17:54:00Z">
                            <w:rPr>
                              <w:rFonts w:ascii="Cambria Math" w:hAnsi="Cambria Math" w:cs="Times New Roman"/>
                              <w:sz w:val="22"/>
                              <w:szCs w:val="22"/>
                              <w:lang w:eastAsia="zh-TW"/>
                            </w:rPr>
                            <m:t>=.2632</m:t>
                          </w:ins>
                        </m:r>
                      </m:oMath>
                      <w:ins w:id="2053" w:author="Bo Shen" w:date="2023-02-02T17:54:00Z">
                        <w:r w:rsidR="00680930" w:rsidRPr="0020720A">
                          <w:rPr>
                            <w:rFonts w:ascii="Times New Roman" w:hAnsi="Times New Roman" w:cs="Times New Roman"/>
                            <w:sz w:val="22"/>
                            <w:szCs w:val="22"/>
                            <w:lang w:eastAsia="zh-TW"/>
                          </w:rPr>
                          <w:t>,</w:t>
                        </w:r>
                      </w:ins>
                      <w:ins w:id="2054" w:author="Bo Shen" w:date="2023-02-03T11:05:00Z">
                        <w:r w:rsidR="006F3B35">
                          <w:rPr>
                            <w:rFonts w:ascii="Times New Roman" w:hAnsi="Times New Roman" w:cs="Times New Roman"/>
                            <w:sz w:val="22"/>
                            <w:szCs w:val="22"/>
                            <w:lang w:eastAsia="zh-TW"/>
                          </w:rPr>
                          <w:t xml:space="preserve"> </w:t>
                        </w:r>
                      </w:ins>
                      <w:ins w:id="2055" w:author="Bo Shen" w:date="2023-02-03T11:09:00Z">
                        <w:r w:rsidR="009127DB">
                          <w:rPr>
                            <w:rFonts w:ascii="Times New Roman" w:hAnsi="Times New Roman" w:cs="Times New Roman"/>
                            <w:sz w:val="22"/>
                            <w:szCs w:val="22"/>
                            <w:lang w:eastAsia="zh-TW"/>
                          </w:rPr>
                          <w:t>mutual</w:t>
                        </w:r>
                      </w:ins>
                      <w:ins w:id="2056" w:author="Bo Shen" w:date="2023-02-03T11:05:00Z">
                        <w:r w:rsidR="006F3B35">
                          <w:rPr>
                            <w:rFonts w:ascii="Times New Roman" w:hAnsi="Times New Roman" w:cs="Times New Roman"/>
                            <w:sz w:val="22"/>
                            <w:szCs w:val="22"/>
                            <w:lang w:eastAsia="zh-TW"/>
                          </w:rPr>
                          <w:t xml:space="preserve"> inhibition</w:t>
                        </w:r>
                      </w:ins>
                      <w:ins w:id="2057" w:author="Bo Shen" w:date="2023-02-02T17:54:00Z">
                        <w:r w:rsidR="00680930" w:rsidRPr="0020720A">
                          <w:rPr>
                            <w:rFonts w:ascii="Times New Roman" w:hAnsi="Times New Roman" w:cs="Times New Roman"/>
                            <w:sz w:val="22"/>
                            <w:szCs w:val="22"/>
                            <w:lang w:eastAsia="zh-TW"/>
                          </w:rPr>
                          <w:t xml:space="preserve"> </w:t>
                        </w:r>
                      </w:ins>
                      <m:oMath>
                        <m:r>
                          <w:ins w:id="2058" w:author="Bo Shen" w:date="2023-02-02T17:54:00Z">
                            <w:rPr>
                              <w:rFonts w:ascii="Cambria Math" w:hAnsi="Cambria Math" w:cs="Times New Roman"/>
                              <w:sz w:val="22"/>
                              <w:szCs w:val="22"/>
                              <w:lang w:eastAsia="zh-TW"/>
                            </w:rPr>
                            <m:t>J</m:t>
                          </w:ins>
                        </m:r>
                        <m:sSub>
                          <m:sSubPr>
                            <m:ctrlPr>
                              <w:ins w:id="2059" w:author="Bo Shen" w:date="2023-02-02T17:54:00Z">
                                <w:rPr>
                                  <w:rFonts w:ascii="Cambria Math" w:hAnsi="Cambria Math" w:cs="Times New Roman"/>
                                  <w:i/>
                                  <w:sz w:val="22"/>
                                  <w:szCs w:val="22"/>
                                  <w:lang w:eastAsia="zh-TW"/>
                                </w:rPr>
                              </w:ins>
                            </m:ctrlPr>
                          </m:sSubPr>
                          <m:e>
                            <m:r>
                              <w:ins w:id="2060" w:author="Bo Shen" w:date="2023-02-02T17:54:00Z">
                                <w:rPr>
                                  <w:rFonts w:ascii="Cambria Math" w:hAnsi="Cambria Math" w:cs="Times New Roman"/>
                                  <w:sz w:val="22"/>
                                  <w:szCs w:val="22"/>
                                  <w:lang w:eastAsia="zh-TW"/>
                                </w:rPr>
                                <m:t>N</m:t>
                              </w:ins>
                            </m:r>
                          </m:e>
                          <m:sub>
                            <m:r>
                              <w:ins w:id="2061" w:author="Bo Shen" w:date="2023-02-02T17:54:00Z">
                                <w:rPr>
                                  <w:rFonts w:ascii="Cambria Math" w:hAnsi="Cambria Math" w:cs="Times New Roman"/>
                                  <w:sz w:val="22"/>
                                  <w:szCs w:val="22"/>
                                  <w:lang w:eastAsia="zh-TW"/>
                                </w:rPr>
                                <m:t>1,2</m:t>
                              </w:ins>
                            </m:r>
                          </m:sub>
                        </m:sSub>
                        <m:r>
                          <w:ins w:id="2062" w:author="Bo Shen" w:date="2023-02-02T17:54:00Z">
                            <w:rPr>
                              <w:rFonts w:ascii="Cambria Math" w:hAnsi="Cambria Math" w:cs="Times New Roman"/>
                              <w:sz w:val="22"/>
                              <w:szCs w:val="22"/>
                              <w:lang w:eastAsia="zh-TW"/>
                            </w:rPr>
                            <m:t>=J</m:t>
                          </w:ins>
                        </m:r>
                        <m:sSub>
                          <m:sSubPr>
                            <m:ctrlPr>
                              <w:ins w:id="2063" w:author="Bo Shen" w:date="2023-02-02T17:54:00Z">
                                <w:rPr>
                                  <w:rFonts w:ascii="Cambria Math" w:hAnsi="Cambria Math" w:cs="Times New Roman"/>
                                  <w:i/>
                                  <w:sz w:val="22"/>
                                  <w:szCs w:val="22"/>
                                  <w:lang w:eastAsia="zh-TW"/>
                                </w:rPr>
                              </w:ins>
                            </m:ctrlPr>
                          </m:sSubPr>
                          <m:e>
                            <m:r>
                              <w:ins w:id="2064" w:author="Bo Shen" w:date="2023-02-02T17:54:00Z">
                                <w:rPr>
                                  <w:rFonts w:ascii="Cambria Math" w:hAnsi="Cambria Math" w:cs="Times New Roman"/>
                                  <w:sz w:val="22"/>
                                  <w:szCs w:val="22"/>
                                  <w:lang w:eastAsia="zh-TW"/>
                                </w:rPr>
                                <m:t>N</m:t>
                              </w:ins>
                            </m:r>
                          </m:e>
                          <m:sub>
                            <m:r>
                              <w:ins w:id="2065" w:author="Bo Shen" w:date="2023-02-02T17:54:00Z">
                                <w:rPr>
                                  <w:rFonts w:ascii="Cambria Math" w:hAnsi="Cambria Math" w:cs="Times New Roman"/>
                                  <w:sz w:val="22"/>
                                  <w:szCs w:val="22"/>
                                  <w:lang w:eastAsia="zh-TW"/>
                                </w:rPr>
                                <m:t>2,1</m:t>
                              </w:ins>
                            </m:r>
                          </m:sub>
                        </m:sSub>
                        <m:r>
                          <w:ins w:id="2066" w:author="Bo Shen" w:date="2023-02-02T17:54:00Z">
                            <w:rPr>
                              <w:rFonts w:ascii="Cambria Math" w:hAnsi="Cambria Math" w:cs="Times New Roman"/>
                              <w:sz w:val="22"/>
                              <w:szCs w:val="22"/>
                              <w:lang w:eastAsia="zh-TW"/>
                            </w:rPr>
                            <m:t>=.0224</m:t>
                          </w:ins>
                        </m:r>
                      </m:oMath>
                      <w:ins w:id="2067" w:author="Bo Shen" w:date="2023-02-02T17:54:00Z">
                        <w:r w:rsidR="00680930" w:rsidRPr="0020720A">
                          <w:rPr>
                            <w:rFonts w:ascii="Times New Roman" w:hAnsi="Times New Roman" w:cs="Times New Roman"/>
                            <w:sz w:val="22"/>
                            <w:szCs w:val="22"/>
                            <w:lang w:eastAsia="zh-TW"/>
                          </w:rPr>
                          <w:t>,</w:t>
                        </w:r>
                      </w:ins>
                      <w:ins w:id="2068" w:author="Bo Shen" w:date="2023-02-03T11:05:00Z">
                        <w:r w:rsidR="006F3B35">
                          <w:rPr>
                            <w:rFonts w:ascii="Times New Roman" w:hAnsi="Times New Roman" w:cs="Times New Roman"/>
                            <w:sz w:val="22"/>
                            <w:szCs w:val="22"/>
                            <w:lang w:eastAsia="zh-TW"/>
                          </w:rPr>
                          <w:t xml:space="preserve"> </w:t>
                        </w:r>
                      </w:ins>
                      <w:ins w:id="2069" w:author="Bo Shen" w:date="2023-02-03T11:09:00Z">
                        <w:r w:rsidR="009127DB">
                          <w:rPr>
                            <w:rFonts w:ascii="Times New Roman" w:hAnsi="Times New Roman" w:cs="Times New Roman"/>
                            <w:sz w:val="22"/>
                            <w:szCs w:val="22"/>
                            <w:lang w:eastAsia="zh-TW"/>
                          </w:rPr>
                          <w:t>non-selective</w:t>
                        </w:r>
                      </w:ins>
                      <w:ins w:id="2070" w:author="Bo Shen" w:date="2023-02-03T11:05:00Z">
                        <w:r w:rsidR="006F3B35">
                          <w:rPr>
                            <w:rFonts w:ascii="Times New Roman" w:hAnsi="Times New Roman" w:cs="Times New Roman"/>
                            <w:sz w:val="22"/>
                            <w:szCs w:val="22"/>
                            <w:lang w:eastAsia="zh-TW"/>
                          </w:rPr>
                          <w:t xml:space="preserve"> input</w:t>
                        </w:r>
                      </w:ins>
                      <w:ins w:id="2071" w:author="Bo Shen" w:date="2023-02-02T17:54:00Z">
                        <w:r w:rsidR="00680930" w:rsidRPr="0020720A">
                          <w:rPr>
                            <w:rFonts w:ascii="Times New Roman" w:hAnsi="Times New Roman" w:cs="Times New Roman"/>
                            <w:sz w:val="22"/>
                            <w:szCs w:val="22"/>
                            <w:lang w:eastAsia="zh-TW"/>
                          </w:rPr>
                          <w:t xml:space="preserve"> </w:t>
                        </w:r>
                      </w:ins>
                      <m:oMath>
                        <m:sSub>
                          <m:sSubPr>
                            <m:ctrlPr>
                              <w:ins w:id="2072" w:author="Bo Shen" w:date="2023-02-02T17:54:00Z">
                                <w:rPr>
                                  <w:rFonts w:ascii="Cambria Math" w:hAnsi="Cambria Math" w:cs="Times New Roman"/>
                                  <w:i/>
                                  <w:sz w:val="22"/>
                                  <w:szCs w:val="22"/>
                                  <w:lang w:eastAsia="zh-TW"/>
                                </w:rPr>
                              </w:ins>
                            </m:ctrlPr>
                          </m:sSubPr>
                          <m:e>
                            <m:r>
                              <w:ins w:id="2073" w:author="Bo Shen" w:date="2023-02-02T17:54:00Z">
                                <w:rPr>
                                  <w:rFonts w:ascii="Cambria Math" w:hAnsi="Cambria Math" w:cs="Times New Roman"/>
                                  <w:sz w:val="22"/>
                                  <w:szCs w:val="22"/>
                                  <w:lang w:eastAsia="zh-TW"/>
                                </w:rPr>
                                <m:t>I</m:t>
                              </w:ins>
                            </m:r>
                          </m:e>
                          <m:sub>
                            <m:r>
                              <w:ins w:id="2074" w:author="Bo Shen" w:date="2023-02-02T17:54:00Z">
                                <w:rPr>
                                  <w:rFonts w:ascii="Cambria Math" w:hAnsi="Cambria Math" w:cs="Times New Roman"/>
                                  <w:sz w:val="22"/>
                                  <w:szCs w:val="22"/>
                                  <w:lang w:eastAsia="zh-TW"/>
                                </w:rPr>
                                <m:t>0</m:t>
                              </w:ins>
                            </m:r>
                          </m:sub>
                        </m:sSub>
                        <m:r>
                          <w:ins w:id="2075" w:author="Bo Shen" w:date="2023-02-02T17:54:00Z">
                            <w:rPr>
                              <w:rFonts w:ascii="Cambria Math" w:hAnsi="Cambria Math" w:cs="Times New Roman"/>
                              <w:sz w:val="22"/>
                              <w:szCs w:val="22"/>
                              <w:lang w:eastAsia="zh-TW"/>
                            </w:rPr>
                            <m:t>=.2647</m:t>
                          </w:ins>
                        </m:r>
                      </m:oMath>
                      <w:ins w:id="2076" w:author="Bo Shen" w:date="2023-02-02T17:54:00Z">
                        <w:r w:rsidR="00680930" w:rsidRPr="0020720A">
                          <w:rPr>
                            <w:rFonts w:ascii="Times New Roman" w:hAnsi="Times New Roman" w:cs="Times New Roman"/>
                            <w:sz w:val="22"/>
                            <w:szCs w:val="22"/>
                            <w:lang w:eastAsia="zh-TW"/>
                          </w:rPr>
                          <w:t xml:space="preserve">, </w:t>
                        </w:r>
                      </w:ins>
                      <w:ins w:id="2077" w:author="Bo Shen" w:date="2023-02-03T11:06:00Z">
                        <w:r w:rsidR="006F3B35">
                          <w:rPr>
                            <w:rFonts w:ascii="Times New Roman" w:hAnsi="Times New Roman" w:cs="Times New Roman"/>
                            <w:sz w:val="22"/>
                            <w:szCs w:val="22"/>
                            <w:lang w:eastAsia="zh-TW"/>
                          </w:rPr>
                          <w:t xml:space="preserve">noise </w:t>
                        </w:r>
                      </w:ins>
                      <w:ins w:id="2078" w:author="Bo Shen" w:date="2023-02-03T11:09:00Z">
                        <w:r w:rsidR="009127DB">
                          <w:rPr>
                            <w:rFonts w:ascii="Times New Roman" w:hAnsi="Times New Roman" w:cs="Times New Roman"/>
                            <w:sz w:val="22"/>
                            <w:szCs w:val="22"/>
                            <w:lang w:eastAsia="zh-TW"/>
                          </w:rPr>
                          <w:t>amplitude</w:t>
                        </w:r>
                      </w:ins>
                      <w:ins w:id="2079" w:author="Bo Shen" w:date="2023-02-03T11:06:00Z">
                        <w:r w:rsidR="006F3B35">
                          <w:rPr>
                            <w:rFonts w:ascii="Times New Roman" w:hAnsi="Times New Roman" w:cs="Times New Roman"/>
                            <w:sz w:val="22"/>
                            <w:szCs w:val="22"/>
                            <w:lang w:eastAsia="zh-TW"/>
                          </w:rPr>
                          <w:t xml:space="preserve"> </w:t>
                        </w:r>
                      </w:ins>
                      <m:oMath>
                        <m:sSub>
                          <m:sSubPr>
                            <m:ctrlPr>
                              <w:ins w:id="2080" w:author="Bo Shen" w:date="2023-02-02T17:54:00Z">
                                <w:rPr>
                                  <w:rFonts w:ascii="Cambria Math" w:hAnsi="Cambria Math" w:cs="Times New Roman"/>
                                  <w:i/>
                                  <w:sz w:val="22"/>
                                  <w:szCs w:val="22"/>
                                  <w:lang w:eastAsia="zh-TW"/>
                                </w:rPr>
                              </w:ins>
                            </m:ctrlPr>
                          </m:sSubPr>
                          <m:e>
                            <m:r>
                              <w:ins w:id="2081" w:author="Bo Shen" w:date="2023-02-02T17:54:00Z">
                                <w:rPr>
                                  <w:rFonts w:ascii="Cambria Math" w:hAnsi="Cambria Math" w:cs="Times New Roman"/>
                                  <w:sz w:val="22"/>
                                  <w:szCs w:val="22"/>
                                  <w:lang w:eastAsia="zh-TW"/>
                                </w:rPr>
                                <m:t>σ</m:t>
                              </w:ins>
                            </m:r>
                          </m:e>
                          <m:sub>
                            <m:r>
                              <w:ins w:id="2082" w:author="Bo Shen" w:date="2023-02-02T17:54:00Z">
                                <w:rPr>
                                  <w:rFonts w:ascii="Cambria Math" w:hAnsi="Cambria Math" w:cs="Times New Roman"/>
                                  <w:sz w:val="22"/>
                                  <w:szCs w:val="22"/>
                                  <w:lang w:eastAsia="zh-TW"/>
                                </w:rPr>
                                <m:t>noise</m:t>
                              </w:ins>
                            </m:r>
                          </m:sub>
                        </m:sSub>
                        <m:r>
                          <w:ins w:id="2083" w:author="Bo Shen" w:date="2023-02-02T17:54:00Z">
                            <w:rPr>
                              <w:rFonts w:ascii="Cambria Math" w:hAnsi="Cambria Math" w:cs="Times New Roman"/>
                              <w:sz w:val="22"/>
                              <w:szCs w:val="22"/>
                              <w:lang w:eastAsia="zh-TW"/>
                            </w:rPr>
                            <m:t>=.0709</m:t>
                          </w:ins>
                        </m:r>
                      </m:oMath>
                      <w:ins w:id="2084" w:author="Bo Shen" w:date="2023-02-02T17:54:00Z">
                        <w:r w:rsidR="00680930" w:rsidRPr="0020720A">
                          <w:rPr>
                            <w:rFonts w:ascii="Times New Roman" w:hAnsi="Times New Roman" w:cs="Times New Roman"/>
                            <w:sz w:val="22"/>
                            <w:szCs w:val="22"/>
                            <w:lang w:eastAsia="zh-TW"/>
                          </w:rPr>
                          <w:t>,</w:t>
                        </w:r>
                      </w:ins>
                      <w:ins w:id="2085" w:author="Bo Shen" w:date="2023-02-03T11:09:00Z">
                        <w:r w:rsidR="009127DB">
                          <w:rPr>
                            <w:rFonts w:ascii="Times New Roman" w:hAnsi="Times New Roman" w:cs="Times New Roman"/>
                            <w:sz w:val="22"/>
                            <w:szCs w:val="22"/>
                            <w:lang w:eastAsia="zh-TW"/>
                          </w:rPr>
                          <w:t xml:space="preserve"> input scale</w:t>
                        </w:r>
                      </w:ins>
                      <w:ins w:id="2086" w:author="Bo Shen" w:date="2023-02-02T17:54:00Z">
                        <w:r w:rsidR="00680930" w:rsidRPr="0020720A">
                          <w:rPr>
                            <w:rFonts w:ascii="Times New Roman" w:hAnsi="Times New Roman" w:cs="Times New Roman"/>
                            <w:sz w:val="22"/>
                            <w:szCs w:val="22"/>
                            <w:lang w:eastAsia="zh-TW"/>
                          </w:rPr>
                          <w:t xml:space="preserve"> </w:t>
                        </w:r>
                      </w:ins>
                      <m:oMath>
                        <m:sSub>
                          <m:sSubPr>
                            <m:ctrlPr>
                              <w:ins w:id="2087" w:author="Bo Shen" w:date="2023-02-02T17:54:00Z">
                                <w:rPr>
                                  <w:rFonts w:ascii="Cambria Math" w:hAnsi="Cambria Math" w:cs="Times New Roman"/>
                                  <w:i/>
                                  <w:sz w:val="22"/>
                                  <w:szCs w:val="22"/>
                                  <w:lang w:eastAsia="zh-TW"/>
                                </w:rPr>
                              </w:ins>
                            </m:ctrlPr>
                          </m:sSubPr>
                          <m:e>
                            <m:r>
                              <w:ins w:id="2088" w:author="Bo Shen" w:date="2023-02-02T17:54:00Z">
                                <w:rPr>
                                  <w:rFonts w:ascii="Cambria Math" w:hAnsi="Cambria Math" w:cs="Times New Roman"/>
                                  <w:sz w:val="22"/>
                                  <w:szCs w:val="22"/>
                                  <w:lang w:eastAsia="zh-TW"/>
                                </w:rPr>
                                <m:t>μ</m:t>
                              </w:ins>
                            </m:r>
                          </m:e>
                          <m:sub>
                            <m:r>
                              <w:ins w:id="2089" w:author="Bo Shen" w:date="2023-02-02T17:54:00Z">
                                <w:rPr>
                                  <w:rFonts w:ascii="Cambria Math" w:hAnsi="Cambria Math" w:cs="Times New Roman"/>
                                  <w:sz w:val="22"/>
                                  <w:szCs w:val="22"/>
                                  <w:lang w:eastAsia="zh-TW"/>
                                </w:rPr>
                                <m:t>0</m:t>
                              </w:ins>
                            </m:r>
                          </m:sub>
                        </m:sSub>
                        <m:r>
                          <w:ins w:id="2090" w:author="Bo Shen" w:date="2023-02-02T17:54:00Z">
                            <w:rPr>
                              <w:rFonts w:ascii="Cambria Math" w:hAnsi="Cambria Math" w:cs="Times New Roman"/>
                              <w:sz w:val="22"/>
                              <w:szCs w:val="22"/>
                              <w:lang w:eastAsia="zh-TW"/>
                            </w:rPr>
                            <m:t>=55.63</m:t>
                          </w:ins>
                        </m:r>
                      </m:oMath>
                      <w:ins w:id="2091" w:author="Bo Shen" w:date="2023-02-02T17:54:00Z">
                        <w:r w:rsidR="00680930" w:rsidRPr="0020720A">
                          <w:rPr>
                            <w:rFonts w:ascii="Times New Roman" w:hAnsi="Times New Roman" w:cs="Times New Roman"/>
                            <w:sz w:val="22"/>
                            <w:szCs w:val="22"/>
                            <w:lang w:eastAsia="zh-TW"/>
                          </w:rPr>
                          <w:t xml:space="preserve">, </w:t>
                        </w:r>
                      </w:ins>
                      <w:ins w:id="2092" w:author="Bo Shen" w:date="2023-02-03T11:09:00Z">
                        <w:r w:rsidR="009127DB">
                          <w:rPr>
                            <w:rFonts w:ascii="Times New Roman" w:hAnsi="Times New Roman" w:cs="Times New Roman"/>
                            <w:sz w:val="22"/>
                            <w:szCs w:val="22"/>
                            <w:lang w:eastAsia="zh-TW"/>
                          </w:rPr>
                          <w:t>synaptic kin</w:t>
                        </w:r>
                      </w:ins>
                      <w:ins w:id="2093" w:author="Bo Shen" w:date="2023-02-03T11:10:00Z">
                        <w:r w:rsidR="009127DB">
                          <w:rPr>
                            <w:rFonts w:ascii="Times New Roman" w:hAnsi="Times New Roman" w:cs="Times New Roman"/>
                            <w:sz w:val="22"/>
                            <w:szCs w:val="22"/>
                            <w:lang w:eastAsia="zh-TW"/>
                          </w:rPr>
                          <w:t xml:space="preserve">etic parameter </w:t>
                        </w:r>
                      </w:ins>
                      <m:oMath>
                        <m:r>
                          <w:ins w:id="2094" w:author="Bo Shen" w:date="2023-02-02T17:54:00Z">
                            <w:rPr>
                              <w:rFonts w:ascii="Cambria Math" w:hAnsi="Cambria Math" w:cs="Times New Roman"/>
                              <w:sz w:val="22"/>
                              <w:szCs w:val="22"/>
                            </w:rPr>
                            <m:t>γ=.5887</m:t>
                          </w:ins>
                        </m:r>
                      </m:oMath>
                      <w:ins w:id="2095" w:author="Bo Shen" w:date="2023-02-02T17:54:00Z">
                        <w:r w:rsidR="00680930" w:rsidRPr="0020720A">
                          <w:rPr>
                            <w:rFonts w:ascii="Times New Roman" w:hAnsi="Times New Roman" w:cs="Times New Roman"/>
                            <w:sz w:val="22"/>
                            <w:szCs w:val="22"/>
                            <w:lang w:eastAsia="zh-TW"/>
                          </w:rPr>
                          <w:t>,</w:t>
                        </w:r>
                      </w:ins>
                      <w:ins w:id="2096" w:author="Bo Shen" w:date="2023-02-03T11:10:00Z">
                        <w:r w:rsidR="009127DB">
                          <w:rPr>
                            <w:rFonts w:ascii="Times New Roman" w:hAnsi="Times New Roman" w:cs="Times New Roman"/>
                            <w:sz w:val="22"/>
                            <w:szCs w:val="22"/>
                            <w:lang w:eastAsia="zh-TW"/>
                          </w:rPr>
                          <w:t xml:space="preserve"> initial value</w:t>
                        </w:r>
                      </w:ins>
                      <w:ins w:id="2097" w:author="Bo Shen" w:date="2023-02-02T17:54:00Z">
                        <w:r w:rsidR="00680930" w:rsidRPr="0020720A">
                          <w:rPr>
                            <w:rFonts w:ascii="Times New Roman" w:hAnsi="Times New Roman" w:cs="Times New Roman"/>
                            <w:sz w:val="22"/>
                            <w:szCs w:val="22"/>
                            <w:lang w:eastAsia="zh-TW"/>
                          </w:rPr>
                          <w:t xml:space="preserve"> </w:t>
                        </w:r>
                      </w:ins>
                      <m:oMath>
                        <m:sSub>
                          <m:sSubPr>
                            <m:ctrlPr>
                              <w:ins w:id="2098" w:author="Bo Shen" w:date="2023-02-02T17:54:00Z">
                                <w:rPr>
                                  <w:rFonts w:ascii="Cambria Math" w:hAnsi="Cambria Math" w:cs="Times New Roman"/>
                                  <w:i/>
                                  <w:sz w:val="22"/>
                                  <w:szCs w:val="22"/>
                                  <w:lang w:eastAsia="zh-TW"/>
                                </w:rPr>
                              </w:ins>
                            </m:ctrlPr>
                          </m:sSubPr>
                          <m:e>
                            <m:r>
                              <w:ins w:id="2099" w:author="Bo Shen" w:date="2023-02-02T17:54:00Z">
                                <w:rPr>
                                  <w:rFonts w:ascii="Cambria Math" w:hAnsi="Cambria Math" w:cs="Times New Roman"/>
                                  <w:sz w:val="22"/>
                                  <w:szCs w:val="22"/>
                                  <w:lang w:eastAsia="zh-TW"/>
                                </w:rPr>
                                <m:t>H</m:t>
                              </w:ins>
                            </m:r>
                          </m:e>
                          <m:sub>
                            <m:r>
                              <w:ins w:id="2100" w:author="Bo Shen" w:date="2023-02-02T17:54:00Z">
                                <w:rPr>
                                  <w:rFonts w:ascii="Cambria Math" w:hAnsi="Cambria Math" w:cs="Times New Roman"/>
                                  <w:sz w:val="22"/>
                                  <w:szCs w:val="22"/>
                                  <w:lang w:eastAsia="zh-TW"/>
                                </w:rPr>
                                <m:t>0</m:t>
                              </w:ins>
                            </m:r>
                          </m:sub>
                        </m:sSub>
                        <m:r>
                          <w:ins w:id="2101" w:author="Bo Shen" w:date="2023-02-02T17:54:00Z">
                            <w:rPr>
                              <w:rFonts w:ascii="Cambria Math" w:hAnsi="Cambria Math" w:cs="Times New Roman"/>
                              <w:sz w:val="22"/>
                              <w:szCs w:val="22"/>
                              <w:lang w:eastAsia="zh-TW"/>
                            </w:rPr>
                            <m:t>=2.622</m:t>
                          </w:ins>
                        </m:r>
                      </m:oMath>
                      <w:ins w:id="2102" w:author="Bo Shen" w:date="2023-02-02T17:54:00Z">
                        <w:r w:rsidR="00680930" w:rsidRPr="0020720A">
                          <w:rPr>
                            <w:rFonts w:ascii="Times New Roman" w:hAnsi="Times New Roman" w:cs="Times New Roman"/>
                            <w:sz w:val="22"/>
                            <w:szCs w:val="22"/>
                            <w:lang w:eastAsia="zh-TW"/>
                          </w:rPr>
                          <w:t>, and</w:t>
                        </w:r>
                      </w:ins>
                      <w:ins w:id="2103" w:author="Bo Shen" w:date="2023-02-03T11:06:00Z">
                        <w:r w:rsidR="006F3B35">
                          <w:rPr>
                            <w:rFonts w:ascii="Times New Roman" w:hAnsi="Times New Roman" w:cs="Times New Roman"/>
                            <w:sz w:val="22"/>
                            <w:szCs w:val="22"/>
                            <w:lang w:eastAsia="zh-TW"/>
                          </w:rPr>
                          <w:t xml:space="preserve"> the time constant of the excitatory units</w:t>
                        </w:r>
                      </w:ins>
                      <w:ins w:id="2104" w:author="Bo Shen" w:date="2023-02-02T17:54:00Z">
                        <w:r w:rsidR="00680930" w:rsidRPr="0020720A">
                          <w:rPr>
                            <w:rFonts w:ascii="Times New Roman" w:hAnsi="Times New Roman" w:cs="Times New Roman"/>
                            <w:sz w:val="22"/>
                            <w:szCs w:val="22"/>
                            <w:lang w:eastAsia="zh-TW"/>
                          </w:rPr>
                          <w:t xml:space="preserve"> </w:t>
                        </w:r>
                      </w:ins>
                      <m:oMath>
                        <m:sSub>
                          <m:sSubPr>
                            <m:ctrlPr>
                              <w:ins w:id="2105" w:author="Bo Shen" w:date="2023-02-02T17:54:00Z">
                                <w:rPr>
                                  <w:rFonts w:ascii="Cambria Math" w:hAnsi="Cambria Math" w:cs="Times New Roman"/>
                                  <w:i/>
                                  <w:sz w:val="22"/>
                                  <w:szCs w:val="22"/>
                                  <w:lang w:eastAsia="zh-TW"/>
                                </w:rPr>
                              </w:ins>
                            </m:ctrlPr>
                          </m:sSubPr>
                          <m:e>
                            <m:r>
                              <w:ins w:id="2106" w:author="Bo Shen" w:date="2023-02-02T17:54:00Z">
                                <w:rPr>
                                  <w:rFonts w:ascii="Cambria Math" w:hAnsi="Cambria Math" w:cs="Times New Roman"/>
                                  <w:sz w:val="22"/>
                                  <w:szCs w:val="22"/>
                                  <w:lang w:eastAsia="zh-TW"/>
                                </w:rPr>
                                <m:t>τ</m:t>
                              </w:ins>
                            </m:r>
                          </m:e>
                          <m:sub>
                            <m:r>
                              <w:ins w:id="2107" w:author="Bo Shen" w:date="2023-02-02T17:54:00Z">
                                <w:rPr>
                                  <w:rFonts w:ascii="Cambria Math" w:hAnsi="Cambria Math" w:cs="Times New Roman"/>
                                  <w:sz w:val="22"/>
                                  <w:szCs w:val="22"/>
                                  <w:lang w:eastAsia="zh-TW"/>
                                </w:rPr>
                                <m:t>S</m:t>
                              </w:ins>
                            </m:r>
                          </m:sub>
                        </m:sSub>
                        <m:r>
                          <w:ins w:id="2108" w:author="Bo Shen" w:date="2023-02-02T17:54:00Z">
                            <w:rPr>
                              <w:rFonts w:ascii="Cambria Math" w:hAnsi="Cambria Math" w:cs="Times New Roman"/>
                              <w:sz w:val="22"/>
                              <w:szCs w:val="22"/>
                              <w:lang w:eastAsia="zh-TW"/>
                            </w:rPr>
                            <m:t>=.1672</m:t>
                          </w:ins>
                        </m:r>
                      </m:oMath>
                      <w:ins w:id="2109" w:author="Bo Shen" w:date="2023-02-02T17:55:00Z">
                        <w:r w:rsidR="00680930">
                          <w:rPr>
                            <w:rFonts w:ascii="Times New Roman" w:hAnsi="Times New Roman" w:cs="Times New Roman"/>
                            <w:sz w:val="22"/>
                            <w:szCs w:val="22"/>
                          </w:rPr>
                          <w:t>.</w:t>
                        </w:r>
                      </w:ins>
                    </w:p>
                  </w:txbxContent>
                </v:textbox>
              </v:shape>
            </w:pict>
          </mc:Fallback>
        </mc:AlternateContent>
      </w:r>
    </w:p>
    <w:p w14:paraId="00FA5561" w14:textId="77777777" w:rsidR="00E36B40" w:rsidRDefault="00E36B40">
      <w:pPr>
        <w:rPr>
          <w:ins w:id="1240" w:author="Bo Shen" w:date="2023-01-26T16:25:00Z"/>
          <w:rFonts w:ascii="Times New Roman" w:hAnsi="Times New Roman" w:cs="Times New Roman"/>
          <w:i/>
          <w:color w:val="000000" w:themeColor="text1"/>
        </w:rPr>
      </w:pPr>
    </w:p>
    <w:p w14:paraId="391AC1F1" w14:textId="77777777" w:rsidR="00E36B40" w:rsidRDefault="00E36B40">
      <w:pPr>
        <w:rPr>
          <w:ins w:id="1241" w:author="Bo Shen" w:date="2023-01-26T16:25:00Z"/>
          <w:rFonts w:ascii="Times New Roman" w:hAnsi="Times New Roman" w:cs="Times New Roman"/>
          <w:i/>
          <w:color w:val="000000" w:themeColor="text1"/>
        </w:rPr>
      </w:pPr>
    </w:p>
    <w:p w14:paraId="28B77CA2" w14:textId="77777777" w:rsidR="00E36B40" w:rsidRDefault="00E36B40">
      <w:pPr>
        <w:rPr>
          <w:ins w:id="1242"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3EF647C6" w14:textId="6D8AF3E8" w:rsidR="00522C01" w:rsidRDefault="00522C01">
      <w:pPr>
        <w:rPr>
          <w:ins w:id="1243" w:author="Bo Shen" w:date="2023-02-02T16:41:00Z"/>
          <w:rFonts w:ascii="Times New Roman" w:hAnsi="Times New Roman" w:cs="Times New Roman"/>
          <w:i/>
          <w:color w:val="000000" w:themeColor="text1"/>
        </w:rPr>
      </w:pPr>
      <w:ins w:id="1244" w:author="Bo Shen" w:date="2023-02-02T16:41:00Z">
        <w:r>
          <w:rPr>
            <w:noProof/>
            <w:lang w:eastAsia="en-US"/>
          </w:rPr>
          <w:lastRenderedPageBreak/>
          <mc:AlternateContent>
            <mc:Choice Requires="wps">
              <w:drawing>
                <wp:anchor distT="0" distB="0" distL="114300" distR="114300" simplePos="0" relativeHeight="251682816" behindDoc="0" locked="0" layoutInCell="1" allowOverlap="1" wp14:anchorId="06BC0B1D" wp14:editId="177318F8">
                  <wp:simplePos x="0" y="0"/>
                  <wp:positionH relativeFrom="column">
                    <wp:posOffset>-571500</wp:posOffset>
                  </wp:positionH>
                  <wp:positionV relativeFrom="paragraph">
                    <wp:posOffset>0</wp:posOffset>
                  </wp:positionV>
                  <wp:extent cx="7049386" cy="7442947"/>
                  <wp:effectExtent l="0" t="0" r="12065" b="12065"/>
                  <wp:wrapNone/>
                  <wp:docPr id="44" name="Text Box 44"/>
                  <wp:cNvGraphicFramePr/>
                  <a:graphic xmlns:a="http://schemas.openxmlformats.org/drawingml/2006/main">
                    <a:graphicData uri="http://schemas.microsoft.com/office/word/2010/wordprocessingShape">
                      <wps:wsp>
                        <wps:cNvSpPr txBox="1"/>
                        <wps:spPr>
                          <a:xfrm>
                            <a:off x="0" y="0"/>
                            <a:ext cx="7049386" cy="7442947"/>
                          </a:xfrm>
                          <a:prstGeom prst="rect">
                            <a:avLst/>
                          </a:prstGeom>
                          <a:solidFill>
                            <a:schemeClr val="lt1"/>
                          </a:solidFill>
                          <a:ln w="6350">
                            <a:solidFill>
                              <a:prstClr val="black"/>
                            </a:solidFill>
                          </a:ln>
                        </wps:spPr>
                        <wps:txbx>
                          <w:txbxContent>
                            <w:p w14:paraId="6D114D55" w14:textId="4BA204E6" w:rsidR="00522C01" w:rsidDel="004848F5" w:rsidRDefault="00AD4A75" w:rsidP="00522C01">
                              <w:pPr>
                                <w:jc w:val="both"/>
                                <w:rPr>
                                  <w:del w:id="1245" w:author="Bo Shen" w:date="2023-02-02T16:41:00Z"/>
                                  <w:rFonts w:ascii="Times New Roman" w:hAnsi="Times New Roman" w:cs="Times New Roman"/>
                                  <w:b/>
                                </w:rPr>
                              </w:pPr>
                              <w:ins w:id="1246"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4"/>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1247" w:author="Bo Shen" w:date="2023-02-02T16:41:00Z"/>
                                  <w:rFonts w:ascii="Times New Roman" w:hAnsi="Times New Roman" w:cs="Times New Roman"/>
                                  <w:b/>
                                </w:rPr>
                              </w:pPr>
                            </w:p>
                            <w:p w14:paraId="35D67CC5" w14:textId="6D3825AC" w:rsidR="002B57D3" w:rsidRPr="0020720A" w:rsidRDefault="00522C01" w:rsidP="002B57D3">
                              <w:pPr>
                                <w:jc w:val="both"/>
                                <w:rPr>
                                  <w:ins w:id="1248"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1249" w:author="Bo Shen" w:date="2023-02-03T10:37:00Z">
                                    <w:rPr>
                                      <w:rFonts w:ascii="Times New Roman" w:hAnsi="Times New Roman" w:cs="Times New Roman"/>
                                      <w:b/>
                                    </w:rPr>
                                  </w:rPrChange>
                                </w:rPr>
                                <w:t xml:space="preserve">Figure 6-figure supplement </w:t>
                              </w:r>
                              <w:ins w:id="1250" w:author="Bo Shen" w:date="2023-02-02T16:42:00Z">
                                <w:r w:rsidRPr="00D60AB4">
                                  <w:rPr>
                                    <w:rFonts w:ascii="Times New Roman" w:hAnsi="Times New Roman" w:cs="Times New Roman"/>
                                    <w:b/>
                                    <w:sz w:val="22"/>
                                    <w:szCs w:val="22"/>
                                    <w:rPrChange w:id="1251" w:author="Bo Shen" w:date="2023-02-03T10:37:00Z">
                                      <w:rPr>
                                        <w:rFonts w:ascii="Times New Roman" w:hAnsi="Times New Roman" w:cs="Times New Roman"/>
                                        <w:b/>
                                      </w:rPr>
                                    </w:rPrChange>
                                  </w:rPr>
                                  <w:t>5</w:t>
                                </w:r>
                              </w:ins>
                              <w:del w:id="1252" w:author="Bo Shen" w:date="2023-01-26T16:27:00Z">
                                <w:r w:rsidRPr="00D60AB4" w:rsidDel="00F803D9">
                                  <w:rPr>
                                    <w:rFonts w:ascii="Times New Roman" w:hAnsi="Times New Roman" w:cs="Times New Roman"/>
                                    <w:b/>
                                    <w:sz w:val="22"/>
                                    <w:szCs w:val="22"/>
                                    <w:rPrChange w:id="1253"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254"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255" w:author="Bo Shen" w:date="2023-02-03T10:37:00Z">
                                    <w:rPr>
                                      <w:rFonts w:ascii="Times New Roman" w:hAnsi="Times New Roman" w:cs="Times New Roman"/>
                                    </w:rPr>
                                  </w:rPrChange>
                                </w:rPr>
                                <w:t xml:space="preserve"> Fit </w:t>
                              </w:r>
                              <w:del w:id="1256" w:author="Bo Shen" w:date="2023-02-02T16:42:00Z">
                                <w:r w:rsidRPr="00D60AB4" w:rsidDel="00522C01">
                                  <w:rPr>
                                    <w:rFonts w:ascii="Times New Roman" w:hAnsi="Times New Roman" w:cs="Times New Roman"/>
                                    <w:sz w:val="22"/>
                                    <w:szCs w:val="22"/>
                                    <w:rPrChange w:id="1257" w:author="Bo Shen" w:date="2023-02-03T10:37:00Z">
                                      <w:rPr>
                                        <w:rFonts w:ascii="Times New Roman" w:hAnsi="Times New Roman" w:cs="Times New Roman"/>
                                      </w:rPr>
                                    </w:rPrChange>
                                  </w:rPr>
                                  <w:delText xml:space="preserve">the original RNM </w:delText>
                                </w:r>
                              </w:del>
                              <w:ins w:id="1258" w:author="Bo Shen" w:date="2023-02-02T16:42:00Z">
                                <w:r w:rsidRPr="00D60AB4">
                                  <w:rPr>
                                    <w:rFonts w:ascii="Times New Roman" w:hAnsi="Times New Roman" w:cs="Times New Roman"/>
                                    <w:sz w:val="22"/>
                                    <w:szCs w:val="22"/>
                                    <w:rPrChange w:id="1259"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260" w:author="Bo Shen" w:date="2023-02-03T10:37:00Z">
                                    <w:rPr>
                                      <w:rFonts w:ascii="Times New Roman" w:hAnsi="Times New Roman" w:cs="Times New Roman"/>
                                    </w:rPr>
                                  </w:rPrChange>
                                </w:rPr>
                                <w:t>to the classical dataset (Roitman and Shadlen, 2002)</w:t>
                              </w:r>
                              <w:ins w:id="1261" w:author="Bo Shen" w:date="2023-02-02T18:53:00Z">
                                <w:r w:rsidR="0068656A" w:rsidRPr="00D60AB4">
                                  <w:rPr>
                                    <w:rFonts w:ascii="Times New Roman" w:hAnsi="Times New Roman" w:cs="Times New Roman"/>
                                    <w:sz w:val="22"/>
                                    <w:szCs w:val="22"/>
                                    <w:rPrChange w:id="1262" w:author="Bo Shen" w:date="2023-02-03T10:37:00Z">
                                      <w:rPr>
                                        <w:rFonts w:ascii="Times New Roman" w:hAnsi="Times New Roman" w:cs="Times New Roman"/>
                                      </w:rPr>
                                    </w:rPrChange>
                                  </w:rPr>
                                  <w:t xml:space="preserve">, with 5 free </w:t>
                                </w:r>
                              </w:ins>
                              <w:ins w:id="1263" w:author="Bo Shen" w:date="2023-02-02T18:54:00Z">
                                <w:r w:rsidR="0068656A" w:rsidRPr="00D60AB4">
                                  <w:rPr>
                                    <w:rFonts w:ascii="Times New Roman" w:hAnsi="Times New Roman" w:cs="Times New Roman"/>
                                    <w:sz w:val="22"/>
                                    <w:szCs w:val="22"/>
                                    <w:rPrChange w:id="1264" w:author="Bo Shen" w:date="2023-02-03T10:37:00Z">
                                      <w:rPr>
                                        <w:rFonts w:ascii="Times New Roman" w:hAnsi="Times New Roman" w:cs="Times New Roman"/>
                                      </w:rPr>
                                    </w:rPrChange>
                                  </w:rPr>
                                  <w:t>parameters</w:t>
                                </w:r>
                              </w:ins>
                              <w:ins w:id="1265" w:author="Bo Shen" w:date="2023-02-03T11:04:00Z">
                                <w:r w:rsidR="00764772">
                                  <w:rPr>
                                    <w:rFonts w:ascii="Times New Roman" w:hAnsi="Times New Roman" w:cs="Times New Roman"/>
                                    <w:sz w:val="22"/>
                                    <w:szCs w:val="22"/>
                                  </w:rPr>
                                  <w:t xml:space="preserve"> (Usher and McCle</w:t>
                                </w:r>
                              </w:ins>
                              <w:ins w:id="1266" w:author="Bo Shen" w:date="2023-02-03T11:05:00Z">
                                <w:r w:rsidR="00764772">
                                  <w:rPr>
                                    <w:rFonts w:ascii="Times New Roman" w:hAnsi="Times New Roman" w:cs="Times New Roman"/>
                                    <w:sz w:val="22"/>
                                    <w:szCs w:val="22"/>
                                  </w:rPr>
                                  <w:t>ll</w:t>
                                </w:r>
                              </w:ins>
                              <w:ins w:id="1267" w:author="Bo Shen" w:date="2023-02-03T11:04:00Z">
                                <w:r w:rsidR="00764772">
                                  <w:rPr>
                                    <w:rFonts w:ascii="Times New Roman" w:hAnsi="Times New Roman" w:cs="Times New Roman"/>
                                    <w:sz w:val="22"/>
                                    <w:szCs w:val="22"/>
                                  </w:rPr>
                                  <w:t>an</w:t>
                                </w:r>
                              </w:ins>
                              <w:ins w:id="1268" w:author="Bo Shen" w:date="2023-02-03T11:05:00Z">
                                <w:r w:rsidR="00764772">
                                  <w:rPr>
                                    <w:rFonts w:ascii="Times New Roman" w:hAnsi="Times New Roman" w:cs="Times New Roman"/>
                                    <w:sz w:val="22"/>
                                    <w:szCs w:val="22"/>
                                  </w:rPr>
                                  <w:t>d</w:t>
                                </w:r>
                              </w:ins>
                              <w:ins w:id="1269"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1270" w:author="Bo Shen" w:date="2023-02-03T10:37:00Z">
                                    <w:rPr>
                                      <w:rFonts w:ascii="Times New Roman" w:hAnsi="Times New Roman" w:cs="Times New Roman"/>
                                    </w:rPr>
                                  </w:rPrChange>
                                </w:rPr>
                                <w:t>.</w:t>
                              </w:r>
                              <w:ins w:id="1271" w:author="Bo Shen" w:date="2023-02-03T10:26:00Z">
                                <w:r w:rsidR="00A87C94" w:rsidRPr="00D60AB4">
                                  <w:rPr>
                                    <w:rFonts w:ascii="Times New Roman" w:hAnsi="Times New Roman" w:cs="Times New Roman"/>
                                    <w:sz w:val="22"/>
                                    <w:szCs w:val="22"/>
                                    <w:rPrChange w:id="127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27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27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275" w:author="Bo Shen" w:date="2023-02-03T10:37:00Z">
                                    <w:rPr>
                                      <w:rFonts w:ascii="Times New Roman" w:hAnsi="Times New Roman" w:cs="Times New Roman"/>
                                    </w:rPr>
                                  </w:rPrChange>
                                </w:rPr>
                                <w:t xml:space="preserve"> Model predicts RT distributions (lines) </w:t>
                              </w:r>
                              <w:ins w:id="1276" w:author="Bo Shen" w:date="2023-02-02T19:16:00Z">
                                <w:r w:rsidR="0019704E" w:rsidRPr="00D60AB4">
                                  <w:rPr>
                                    <w:rFonts w:ascii="Times New Roman" w:hAnsi="Times New Roman" w:cs="Times New Roman"/>
                                    <w:sz w:val="22"/>
                                    <w:szCs w:val="22"/>
                                    <w:rPrChange w:id="1277" w:author="Bo Shen" w:date="2023-02-03T10:37:00Z">
                                      <w:rPr>
                                        <w:rFonts w:ascii="Times New Roman" w:hAnsi="Times New Roman" w:cs="Times New Roman"/>
                                      </w:rPr>
                                    </w:rPrChange>
                                  </w:rPr>
                                  <w:t>was slightly more right skewed than the empirical data</w:t>
                                </w:r>
                              </w:ins>
                              <w:ins w:id="1278" w:author="Bo Shen" w:date="2023-02-02T19:14:00Z">
                                <w:r w:rsidR="0019704E" w:rsidRPr="00D60AB4">
                                  <w:rPr>
                                    <w:rFonts w:ascii="Times New Roman" w:hAnsi="Times New Roman" w:cs="Times New Roman"/>
                                    <w:sz w:val="22"/>
                                    <w:szCs w:val="22"/>
                                    <w:rPrChange w:id="1279" w:author="Bo Shen" w:date="2023-02-03T10:37:00Z">
                                      <w:rPr>
                                        <w:rFonts w:ascii="Times New Roman" w:hAnsi="Times New Roman" w:cs="Times New Roman"/>
                                      </w:rPr>
                                    </w:rPrChange>
                                  </w:rPr>
                                  <w:t xml:space="preserve"> </w:t>
                                </w:r>
                              </w:ins>
                              <w:del w:id="1280" w:author="Bo Shen" w:date="2023-02-02T19:15:00Z">
                                <w:r w:rsidRPr="00D60AB4" w:rsidDel="0019704E">
                                  <w:rPr>
                                    <w:rFonts w:ascii="Times New Roman" w:hAnsi="Times New Roman" w:cs="Times New Roman"/>
                                    <w:sz w:val="22"/>
                                    <w:szCs w:val="22"/>
                                    <w:rPrChange w:id="1281" w:author="Bo Shen" w:date="2023-02-03T10:37:00Z">
                                      <w:rPr>
                                        <w:rFonts w:ascii="Times New Roman" w:hAnsi="Times New Roman" w:cs="Times New Roman"/>
                                      </w:rPr>
                                    </w:rPrChange>
                                  </w:rPr>
                                  <w:delText xml:space="preserve">match </w:delText>
                                </w:r>
                              </w:del>
                              <w:del w:id="1282" w:author="Bo Shen" w:date="2023-02-02T19:16:00Z">
                                <w:r w:rsidRPr="00D60AB4" w:rsidDel="0019704E">
                                  <w:rPr>
                                    <w:rFonts w:ascii="Times New Roman" w:hAnsi="Times New Roman" w:cs="Times New Roman"/>
                                    <w:sz w:val="22"/>
                                    <w:szCs w:val="22"/>
                                    <w:rPrChange w:id="128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284" w:author="Bo Shen" w:date="2023-02-03T10:37:00Z">
                                    <w:rPr>
                                      <w:rFonts w:ascii="Times New Roman" w:hAnsi="Times New Roman" w:cs="Times New Roman"/>
                                    </w:rPr>
                                  </w:rPrChange>
                                </w:rPr>
                                <w:t>histogram</w:t>
                              </w:r>
                              <w:ins w:id="1285" w:author="Bo Shen" w:date="2023-02-02T19:17:00Z">
                                <w:r w:rsidR="0019704E" w:rsidRPr="00D60AB4">
                                  <w:rPr>
                                    <w:rFonts w:ascii="Times New Roman" w:hAnsi="Times New Roman" w:cs="Times New Roman"/>
                                    <w:sz w:val="22"/>
                                    <w:szCs w:val="22"/>
                                    <w:rPrChange w:id="1286" w:author="Bo Shen" w:date="2023-02-03T10:37:00Z">
                                      <w:rPr>
                                        <w:rFonts w:ascii="Times New Roman" w:hAnsi="Times New Roman" w:cs="Times New Roman"/>
                                      </w:rPr>
                                    </w:rPrChange>
                                  </w:rPr>
                                  <w:t xml:space="preserve"> </w:t>
                                </w:r>
                              </w:ins>
                              <w:del w:id="1287" w:author="Bo Shen" w:date="2023-02-02T19:16:00Z">
                                <w:r w:rsidRPr="00D60AB4" w:rsidDel="0019704E">
                                  <w:rPr>
                                    <w:rFonts w:ascii="Times New Roman" w:hAnsi="Times New Roman" w:cs="Times New Roman"/>
                                    <w:sz w:val="22"/>
                                    <w:szCs w:val="22"/>
                                    <w:rPrChange w:id="128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289" w:author="Bo Shen" w:date="2023-02-03T10:37:00Z">
                                    <w:rPr>
                                      <w:rFonts w:ascii="Times New Roman" w:hAnsi="Times New Roman" w:cs="Times New Roman"/>
                                    </w:rPr>
                                  </w:rPrChange>
                                </w:rPr>
                                <w:t>(bars)</w:t>
                              </w:r>
                              <w:del w:id="1290" w:author="Bo Shen" w:date="2023-02-02T19:17:00Z">
                                <w:r w:rsidRPr="00D60AB4" w:rsidDel="0019704E">
                                  <w:rPr>
                                    <w:rFonts w:ascii="Times New Roman" w:hAnsi="Times New Roman" w:cs="Times New Roman"/>
                                    <w:sz w:val="22"/>
                                    <w:szCs w:val="22"/>
                                    <w:rPrChange w:id="129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29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29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294" w:author="Bo Shen" w:date="2023-02-03T10:37:00Z">
                                    <w:rPr>
                                      <w:rFonts w:ascii="Times New Roman" w:hAnsi="Times New Roman" w:cs="Times New Roman"/>
                                    </w:rPr>
                                  </w:rPrChange>
                                </w:rPr>
                                <w:t xml:space="preserve"> Re-plot the fitting results in </w:t>
                              </w:r>
                              <w:del w:id="1295" w:author="Bo Shen" w:date="2022-11-28T13:49:00Z">
                                <w:r w:rsidRPr="00D60AB4" w:rsidDel="00662EFE">
                                  <w:rPr>
                                    <w:rFonts w:ascii="Times New Roman" w:hAnsi="Times New Roman" w:cs="Times New Roman"/>
                                    <w:sz w:val="22"/>
                                    <w:szCs w:val="22"/>
                                    <w:rPrChange w:id="1296" w:author="Bo Shen" w:date="2023-02-03T10:37:00Z">
                                      <w:rPr>
                                        <w:rFonts w:ascii="Times New Roman" w:hAnsi="Times New Roman" w:cs="Times New Roman"/>
                                      </w:rPr>
                                    </w:rPrChange>
                                  </w:rPr>
                                  <w:delText>a quantile-quantile (Q-Q) plot</w:delText>
                                </w:r>
                              </w:del>
                              <w:ins w:id="1297" w:author="Bo Shen" w:date="2023-02-02T19:15:00Z">
                                <w:r w:rsidR="0019704E" w:rsidRPr="00D60AB4">
                                  <w:rPr>
                                    <w:rFonts w:ascii="Times New Roman" w:hAnsi="Times New Roman" w:cs="Times New Roman"/>
                                    <w:sz w:val="22"/>
                                    <w:szCs w:val="22"/>
                                    <w:rPrChange w:id="1298" w:author="Bo Shen" w:date="2023-02-03T10:37:00Z">
                                      <w:rPr>
                                        <w:rFonts w:ascii="Times New Roman" w:hAnsi="Times New Roman" w:cs="Times New Roman"/>
                                      </w:rPr>
                                    </w:rPrChange>
                                  </w:rPr>
                                  <w:t>quantile probabilities</w:t>
                                </w:r>
                              </w:ins>
                              <w:ins w:id="1299" w:author="Bo Shen" w:date="2023-02-03T10:27:00Z">
                                <w:r w:rsidR="00A87C94" w:rsidRPr="00D60AB4">
                                  <w:rPr>
                                    <w:rFonts w:ascii="Times New Roman" w:hAnsi="Times New Roman" w:cs="Times New Roman"/>
                                    <w:sz w:val="22"/>
                                    <w:szCs w:val="22"/>
                                    <w:rPrChange w:id="1300" w:author="Bo Shen" w:date="2023-02-03T10:37:00Z">
                                      <w:rPr>
                                        <w:rFonts w:ascii="Times New Roman" w:hAnsi="Times New Roman" w:cs="Times New Roman"/>
                                      </w:rPr>
                                    </w:rPrChange>
                                  </w:rPr>
                                  <w:t>.</w:t>
                                </w:r>
                              </w:ins>
                              <w:del w:id="1301" w:author="Bo Shen" w:date="2023-02-03T10:27:00Z">
                                <w:r w:rsidRPr="00D60AB4" w:rsidDel="00A87C94">
                                  <w:rPr>
                                    <w:rFonts w:ascii="Times New Roman" w:hAnsi="Times New Roman" w:cs="Times New Roman"/>
                                    <w:sz w:val="22"/>
                                    <w:szCs w:val="22"/>
                                    <w:rPrChange w:id="1302" w:author="Bo Shen" w:date="2023-02-03T10:37:00Z">
                                      <w:rPr>
                                        <w:rFonts w:ascii="Times New Roman" w:hAnsi="Times New Roman" w:cs="Times New Roman"/>
                                      </w:rPr>
                                    </w:rPrChange>
                                  </w:rPr>
                                  <w:delText xml:space="preserve">, </w:delText>
                                </w:r>
                              </w:del>
                              <w:del w:id="1303" w:author="Bo Shen" w:date="2023-02-02T19:15:00Z">
                                <w:r w:rsidRPr="00D60AB4" w:rsidDel="0019704E">
                                  <w:rPr>
                                    <w:rFonts w:ascii="Times New Roman" w:hAnsi="Times New Roman" w:cs="Times New Roman"/>
                                    <w:sz w:val="22"/>
                                    <w:szCs w:val="22"/>
                                    <w:rPrChange w:id="130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305" w:author="Bo Shen" w:date="2023-02-03T10:27:00Z">
                                <w:r w:rsidRPr="00D60AB4" w:rsidDel="00A87C94">
                                  <w:rPr>
                                    <w:rFonts w:ascii="Times New Roman" w:hAnsi="Times New Roman" w:cs="Times New Roman"/>
                                    <w:sz w:val="22"/>
                                    <w:szCs w:val="22"/>
                                    <w:rPrChange w:id="130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307" w:author="Bo Shen" w:date="2023-02-03T10:37:00Z">
                                    <w:rPr>
                                      <w:rFonts w:ascii="Times New Roman" w:hAnsi="Times New Roman" w:cs="Times New Roman"/>
                                    </w:rPr>
                                  </w:rPrChange>
                                </w:rPr>
                                <w:t xml:space="preserve"> </w:t>
                              </w:r>
                              <w:ins w:id="1308" w:author="Bo Shen" w:date="2023-02-03T10:28:00Z">
                                <w:r w:rsidR="00A87C94" w:rsidRPr="00D60AB4">
                                  <w:rPr>
                                    <w:rFonts w:ascii="Times New Roman" w:hAnsi="Times New Roman" w:cs="Times New Roman"/>
                                    <w:sz w:val="22"/>
                                    <w:szCs w:val="22"/>
                                    <w:rPrChange w:id="1309" w:author="Bo Shen" w:date="2023-02-03T10:37:00Z">
                                      <w:rPr>
                                        <w:rFonts w:ascii="Times New Roman" w:hAnsi="Times New Roman" w:cs="Times New Roman"/>
                                      </w:rPr>
                                    </w:rPrChange>
                                  </w:rPr>
                                  <w:t xml:space="preserve">The predicted RTs </w:t>
                                </w:r>
                              </w:ins>
                              <w:ins w:id="1310" w:author="Bo Shen" w:date="2023-02-03T10:29:00Z">
                                <w:r w:rsidR="00A87C94" w:rsidRPr="00D60AB4">
                                  <w:rPr>
                                    <w:rFonts w:ascii="Times New Roman" w:hAnsi="Times New Roman" w:cs="Times New Roman"/>
                                    <w:sz w:val="22"/>
                                    <w:szCs w:val="22"/>
                                    <w:rPrChange w:id="1311" w:author="Bo Shen" w:date="2023-02-03T10:37:00Z">
                                      <w:rPr>
                                        <w:rFonts w:ascii="Times New Roman" w:hAnsi="Times New Roman" w:cs="Times New Roman"/>
                                      </w:rPr>
                                    </w:rPrChange>
                                  </w:rPr>
                                  <w:t>are slightly shorter than the empirical data at the 1</w:t>
                                </w:r>
                                <w:r w:rsidR="00A87C94" w:rsidRPr="00D60AB4">
                                  <w:rPr>
                                    <w:rFonts w:ascii="Times New Roman" w:hAnsi="Times New Roman" w:cs="Times New Roman"/>
                                    <w:sz w:val="22"/>
                                    <w:szCs w:val="22"/>
                                    <w:vertAlign w:val="superscript"/>
                                    <w:rPrChange w:id="1312"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1313"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1314"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1315" w:author="Bo Shen" w:date="2023-02-03T10:37:00Z">
                                      <w:rPr>
                                        <w:rFonts w:ascii="Times New Roman" w:hAnsi="Times New Roman" w:cs="Times New Roman"/>
                                      </w:rPr>
                                    </w:rPrChange>
                                  </w:rPr>
                                  <w:t xml:space="preserve"> quantile lines, while slightly longer at the 9</w:t>
                                </w:r>
                                <w:r w:rsidR="00A87C94" w:rsidRPr="00D60AB4">
                                  <w:rPr>
                                    <w:rFonts w:ascii="Times New Roman" w:hAnsi="Times New Roman" w:cs="Times New Roman"/>
                                    <w:sz w:val="22"/>
                                    <w:szCs w:val="22"/>
                                    <w:vertAlign w:val="superscript"/>
                                    <w:rPrChange w:id="1316"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1317" w:author="Bo Shen" w:date="2023-02-03T10:37:00Z">
                                      <w:rPr>
                                        <w:rFonts w:ascii="Times New Roman" w:hAnsi="Times New Roman" w:cs="Times New Roman"/>
                                      </w:rPr>
                                    </w:rPrChange>
                                  </w:rPr>
                                  <w:t xml:space="preserve"> quantile. </w:t>
                                </w:r>
                              </w:ins>
                              <w:del w:id="1318" w:author="Bo Shen" w:date="2023-02-03T10:30:00Z">
                                <w:r w:rsidRPr="00D60AB4" w:rsidDel="00A87C94">
                                  <w:rPr>
                                    <w:rFonts w:ascii="Times New Roman" w:hAnsi="Times New Roman" w:cs="Times New Roman"/>
                                    <w:sz w:val="22"/>
                                    <w:szCs w:val="22"/>
                                    <w:rPrChange w:id="1319"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320"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321" w:author="Bo Shen" w:date="2023-02-03T10:37:00Z">
                                    <w:rPr>
                                      <w:rFonts w:ascii="Times New Roman" w:hAnsi="Times New Roman" w:cs="Times New Roman"/>
                                    </w:rPr>
                                  </w:rPrChange>
                                </w:rPr>
                                <w:t xml:space="preserve"> Model predicted </w:t>
                              </w:r>
                              <w:ins w:id="1322" w:author="Bo Shen" w:date="2023-02-03T10:30:00Z">
                                <w:r w:rsidR="00A87C94" w:rsidRPr="00D60AB4">
                                  <w:rPr>
                                    <w:rFonts w:ascii="Times New Roman" w:hAnsi="Times New Roman" w:cs="Times New Roman"/>
                                    <w:sz w:val="22"/>
                                    <w:szCs w:val="22"/>
                                    <w:rPrChange w:id="1323" w:author="Bo Shen" w:date="2023-02-03T10:37:00Z">
                                      <w:rPr>
                                        <w:rFonts w:ascii="Times New Roman" w:hAnsi="Times New Roman" w:cs="Times New Roman"/>
                                      </w:rPr>
                                    </w:rPrChange>
                                  </w:rPr>
                                  <w:t xml:space="preserve">mean RTs and accuracy matched well with </w:t>
                                </w:r>
                              </w:ins>
                              <w:del w:id="1324" w:author="Bo Shen" w:date="2023-02-03T10:30:00Z">
                                <w:r w:rsidRPr="00D60AB4" w:rsidDel="00A87C94">
                                  <w:rPr>
                                    <w:rFonts w:ascii="Times New Roman" w:hAnsi="Times New Roman" w:cs="Times New Roman"/>
                                    <w:sz w:val="22"/>
                                    <w:szCs w:val="22"/>
                                    <w:rPrChange w:id="1325"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326" w:author="Bo Shen" w:date="2023-02-03T10:37:00Z">
                                    <w:rPr>
                                      <w:rFonts w:ascii="Times New Roman" w:hAnsi="Times New Roman" w:cs="Times New Roman"/>
                                    </w:rPr>
                                  </w:rPrChange>
                                </w:rPr>
                                <w:t>the empirical data</w:t>
                              </w:r>
                              <w:del w:id="1327" w:author="Bo Shen" w:date="2023-02-03T10:30:00Z">
                                <w:r w:rsidRPr="00D60AB4" w:rsidDel="00A87C94">
                                  <w:rPr>
                                    <w:rFonts w:ascii="Times New Roman" w:hAnsi="Times New Roman" w:cs="Times New Roman"/>
                                    <w:sz w:val="22"/>
                                    <w:szCs w:val="22"/>
                                    <w:rPrChange w:id="1328"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329"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330"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331"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332"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333" w:author="Bo Shen" w:date="2023-02-03T10:37:00Z">
                                    <w:rPr>
                                      <w:rFonts w:ascii="Times New Roman" w:hAnsi="Times New Roman" w:cs="Times New Roman"/>
                                    </w:rPr>
                                  </w:rPrChange>
                                </w:rPr>
                                <w:t xml:space="preserve"> The aggregated neural dynamics from the best</w:t>
                              </w:r>
                              <w:ins w:id="1334" w:author="Bo Shen" w:date="2023-02-03T10:30:00Z">
                                <w:r w:rsidR="00A87C94" w:rsidRPr="00D60AB4">
                                  <w:rPr>
                                    <w:rFonts w:ascii="Times New Roman" w:hAnsi="Times New Roman" w:cs="Times New Roman"/>
                                    <w:sz w:val="22"/>
                                    <w:szCs w:val="22"/>
                                    <w:rPrChange w:id="1335" w:author="Bo Shen" w:date="2023-02-03T10:37:00Z">
                                      <w:rPr>
                                        <w:rFonts w:ascii="Times New Roman" w:hAnsi="Times New Roman" w:cs="Times New Roman"/>
                                      </w:rPr>
                                    </w:rPrChange>
                                  </w:rPr>
                                  <w:t xml:space="preserve"> </w:t>
                                </w:r>
                              </w:ins>
                              <w:del w:id="1336" w:author="Bo Shen" w:date="2023-02-03T10:30:00Z">
                                <w:r w:rsidRPr="00D60AB4" w:rsidDel="00A87C94">
                                  <w:rPr>
                                    <w:rFonts w:ascii="Times New Roman" w:hAnsi="Times New Roman" w:cs="Times New Roman"/>
                                    <w:sz w:val="22"/>
                                    <w:szCs w:val="22"/>
                                    <w:rPrChange w:id="1337"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338" w:author="Bo Shen" w:date="2023-02-03T10:37:00Z">
                                    <w:rPr>
                                      <w:rFonts w:ascii="Times New Roman" w:hAnsi="Times New Roman" w:cs="Times New Roman"/>
                                    </w:rPr>
                                  </w:rPrChange>
                                </w:rPr>
                                <w:t>fit</w:t>
                              </w:r>
                              <w:ins w:id="1339" w:author="Bo Shen" w:date="2023-02-03T10:30:00Z">
                                <w:r w:rsidR="00A87C94" w:rsidRPr="00D60AB4">
                                  <w:rPr>
                                    <w:rFonts w:ascii="Times New Roman" w:hAnsi="Times New Roman" w:cs="Times New Roman"/>
                                    <w:sz w:val="22"/>
                                    <w:szCs w:val="22"/>
                                    <w:rPrChange w:id="1340" w:author="Bo Shen" w:date="2023-02-03T10:37:00Z">
                                      <w:rPr>
                                        <w:rFonts w:ascii="Times New Roman" w:hAnsi="Times New Roman" w:cs="Times New Roman"/>
                                      </w:rPr>
                                    </w:rPrChange>
                                  </w:rPr>
                                  <w:t>ting parameters</w:t>
                                </w:r>
                              </w:ins>
                              <w:ins w:id="1341" w:author="Bo Shen" w:date="2023-02-03T10:31:00Z">
                                <w:r w:rsidR="00186A8A" w:rsidRPr="00D60AB4">
                                  <w:rPr>
                                    <w:rFonts w:ascii="Times New Roman" w:hAnsi="Times New Roman" w:cs="Times New Roman"/>
                                    <w:sz w:val="22"/>
                                    <w:szCs w:val="22"/>
                                    <w:rPrChange w:id="1342" w:author="Bo Shen" w:date="2023-02-03T10:37:00Z">
                                      <w:rPr>
                                        <w:rFonts w:ascii="Times New Roman" w:hAnsi="Times New Roman" w:cs="Times New Roman"/>
                                      </w:rPr>
                                    </w:rPrChange>
                                  </w:rPr>
                                  <w:t xml:space="preserve"> of LCA</w:t>
                                </w:r>
                              </w:ins>
                              <w:del w:id="1343" w:author="Bo Shen" w:date="2023-02-03T10:31:00Z">
                                <w:r w:rsidRPr="00D60AB4" w:rsidDel="00186A8A">
                                  <w:rPr>
                                    <w:rFonts w:ascii="Times New Roman" w:hAnsi="Times New Roman" w:cs="Times New Roman"/>
                                    <w:sz w:val="22"/>
                                    <w:szCs w:val="22"/>
                                    <w:rPrChange w:id="1344"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345" w:author="Bo Shen" w:date="2023-02-03T10:37:00Z">
                                    <w:rPr>
                                      <w:rFonts w:ascii="Times New Roman" w:hAnsi="Times New Roman" w:cs="Times New Roman"/>
                                    </w:rPr>
                                  </w:rPrChange>
                                </w:rPr>
                                <w:t xml:space="preserve">. </w:t>
                              </w:r>
                              <w:ins w:id="1346" w:author="Bo Shen" w:date="2023-02-03T10:31:00Z">
                                <w:r w:rsidR="00186A8A" w:rsidRPr="00D60AB4">
                                  <w:rPr>
                                    <w:rFonts w:ascii="Times New Roman" w:hAnsi="Times New Roman" w:cs="Times New Roman"/>
                                    <w:sz w:val="22"/>
                                    <w:szCs w:val="22"/>
                                    <w:rPrChange w:id="1347" w:author="Bo Shen" w:date="2023-02-03T10:37:00Z">
                                      <w:rPr>
                                        <w:rFonts w:ascii="Times New Roman" w:hAnsi="Times New Roman" w:cs="Times New Roman"/>
                                      </w:rPr>
                                    </w:rPrChange>
                                  </w:rPr>
                                  <w:t xml:space="preserve">The dynamics sorted to the onset of stimulus and (left) sorted to the onset of choice (right) </w:t>
                                </w:r>
                              </w:ins>
                              <w:ins w:id="1348" w:author="Bo Shen" w:date="2023-02-03T10:32:00Z">
                                <w:r w:rsidR="00186A8A" w:rsidRPr="00D60AB4">
                                  <w:rPr>
                                    <w:rFonts w:ascii="Times New Roman" w:hAnsi="Times New Roman" w:cs="Times New Roman"/>
                                    <w:sz w:val="22"/>
                                    <w:szCs w:val="22"/>
                                    <w:rPrChange w:id="1349"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1350" w:author="Bo Shen" w:date="2023-02-03T10:33:00Z">
                                <w:r w:rsidR="00186A8A" w:rsidRPr="00D60AB4">
                                  <w:rPr>
                                    <w:rFonts w:ascii="Times New Roman" w:hAnsi="Times New Roman" w:cs="Times New Roman"/>
                                    <w:sz w:val="22"/>
                                    <w:szCs w:val="22"/>
                                    <w:rPrChange w:id="1351" w:author="Bo Shen" w:date="2023-02-03T10:37:00Z">
                                      <w:rPr>
                                        <w:rFonts w:ascii="Times New Roman" w:hAnsi="Times New Roman" w:cs="Times New Roman"/>
                                      </w:rPr>
                                    </w:rPrChange>
                                  </w:rPr>
                                  <w:t>(</w:t>
                                </w:r>
                              </w:ins>
                              <w:ins w:id="1352" w:author="Bo Shen" w:date="2023-02-03T10:35:00Z">
                                <w:r w:rsidR="00186A8A" w:rsidRPr="00D60AB4">
                                  <w:rPr>
                                    <w:rFonts w:ascii="Times New Roman" w:hAnsi="Times New Roman" w:cs="Times New Roman"/>
                                    <w:sz w:val="22"/>
                                    <w:szCs w:val="22"/>
                                    <w:rPrChange w:id="1353"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1354" w:author="Bo Shen" w:date="2023-02-03T10:37:00Z">
                                      <w:rPr>
                                        <w:rFonts w:ascii="Times New Roman" w:hAnsi="Times New Roman" w:cs="Times New Roman"/>
                                      </w:rPr>
                                    </w:rPrChange>
                                  </w:rPr>
                                  <w:t>ms</w:t>
                                </w:r>
                              </w:ins>
                              <w:proofErr w:type="spellEnd"/>
                              <w:ins w:id="1355" w:author="Bo Shen" w:date="2023-02-03T10:33:00Z">
                                <w:r w:rsidR="00186A8A" w:rsidRPr="00D60AB4">
                                  <w:rPr>
                                    <w:rFonts w:ascii="Times New Roman" w:hAnsi="Times New Roman" w:cs="Times New Roman"/>
                                    <w:sz w:val="22"/>
                                    <w:szCs w:val="22"/>
                                    <w:rPrChange w:id="1356" w:author="Bo Shen" w:date="2023-02-03T10:37:00Z">
                                      <w:rPr>
                                        <w:rFonts w:ascii="Times New Roman" w:hAnsi="Times New Roman" w:cs="Times New Roman"/>
                                      </w:rPr>
                                    </w:rPrChange>
                                  </w:rPr>
                                  <w:t xml:space="preserve"> after </w:t>
                                </w:r>
                              </w:ins>
                              <w:ins w:id="1357" w:author="Bo Shen" w:date="2023-02-03T10:34:00Z">
                                <w:r w:rsidR="00186A8A" w:rsidRPr="00D60AB4">
                                  <w:rPr>
                                    <w:rFonts w:ascii="Times New Roman" w:hAnsi="Times New Roman" w:cs="Times New Roman"/>
                                    <w:sz w:val="22"/>
                                    <w:szCs w:val="22"/>
                                    <w:rPrChange w:id="1358" w:author="Bo Shen" w:date="2023-02-03T10:37:00Z">
                                      <w:rPr>
                                        <w:rFonts w:ascii="Times New Roman" w:hAnsi="Times New Roman" w:cs="Times New Roman"/>
                                      </w:rPr>
                                    </w:rPrChange>
                                  </w:rPr>
                                  <w:t xml:space="preserve">stimulus onset; </w:t>
                                </w:r>
                              </w:ins>
                              <w:ins w:id="1359" w:author="Bo Shen" w:date="2023-02-03T10:33:00Z">
                                <w:r w:rsidR="00186A8A" w:rsidRPr="00D60AB4">
                                  <w:rPr>
                                    <w:rFonts w:ascii="Times New Roman" w:hAnsi="Times New Roman" w:cs="Times New Roman"/>
                                    <w:sz w:val="22"/>
                                    <w:szCs w:val="22"/>
                                    <w:rPrChange w:id="1360"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1361"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1362"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1363"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1364"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1365"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1366"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1367"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1368" w:author="Bo Shen" w:date="2023-02-03T10:37:00Z">
                                      <w:rPr>
                                        <w:rFonts w:ascii="Times New Roman" w:hAnsi="Times New Roman" w:cs="Times New Roman"/>
                                      </w:rPr>
                                    </w:rPrChange>
                                  </w:rPr>
                                  <w:t xml:space="preserve">) were examined in the following panels. </w:t>
                                </w:r>
                              </w:ins>
                              <w:del w:id="1369" w:author="Bo Shen" w:date="2023-02-03T10:32:00Z">
                                <w:r w:rsidRPr="00D60AB4" w:rsidDel="00186A8A">
                                  <w:rPr>
                                    <w:rFonts w:ascii="Times New Roman" w:hAnsi="Times New Roman" w:cs="Times New Roman"/>
                                    <w:sz w:val="22"/>
                                    <w:szCs w:val="22"/>
                                    <w:rPrChange w:id="1370"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371"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372"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373"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374"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375" w:author="Bo Shen" w:date="2023-02-03T10:37:00Z">
                                    <w:rPr>
                                      <w:rFonts w:ascii="Times New Roman" w:hAnsi="Times New Roman" w:cs="Times New Roman"/>
                                      <w:b/>
                                    </w:rPr>
                                  </w:rPrChange>
                                </w:rPr>
                                <w:t>E.</w:t>
                              </w:r>
                              <w:del w:id="1376" w:author="Bo Shen" w:date="2023-02-03T10:35:00Z">
                                <w:r w:rsidRPr="00D60AB4" w:rsidDel="00186A8A">
                                  <w:rPr>
                                    <w:rFonts w:ascii="Times New Roman" w:hAnsi="Times New Roman" w:cs="Times New Roman"/>
                                    <w:sz w:val="22"/>
                                    <w:szCs w:val="22"/>
                                    <w:rPrChange w:id="1377"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378" w:author="Bo Shen" w:date="2023-02-03T10:37:00Z">
                                    <w:rPr>
                                      <w:rFonts w:ascii="Times New Roman" w:hAnsi="Times New Roman" w:cs="Times New Roman"/>
                                    </w:rPr>
                                  </w:rPrChange>
                                </w:rPr>
                                <w:t xml:space="preserve"> </w:t>
                              </w:r>
                              <w:ins w:id="1379" w:author="Bo Shen" w:date="2023-02-03T10:37:00Z">
                                <w:r w:rsidR="007C183D">
                                  <w:rPr>
                                    <w:rFonts w:ascii="Times New Roman" w:hAnsi="Times New Roman" w:cs="Times New Roman"/>
                                    <w:sz w:val="22"/>
                                    <w:szCs w:val="22"/>
                                  </w:rPr>
                                  <w:t>At the early stage, t</w:t>
                                </w:r>
                              </w:ins>
                              <w:del w:id="1380" w:author="Bo Shen" w:date="2023-02-03T10:37:00Z">
                                <w:r w:rsidRPr="00D60AB4" w:rsidDel="007C183D">
                                  <w:rPr>
                                    <w:rFonts w:ascii="Times New Roman" w:hAnsi="Times New Roman" w:cs="Times New Roman"/>
                                    <w:sz w:val="22"/>
                                    <w:szCs w:val="22"/>
                                    <w:rPrChange w:id="1381"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382" w:author="Bo Shen" w:date="2023-02-03T10:37:00Z">
                                    <w:rPr>
                                      <w:rFonts w:ascii="Times New Roman" w:hAnsi="Times New Roman" w:cs="Times New Roman"/>
                                    </w:rPr>
                                  </w:rPrChange>
                                </w:rPr>
                                <w:t>he activities</w:t>
                              </w:r>
                              <w:ins w:id="1383" w:author="Bo Shen" w:date="2023-02-03T10:35:00Z">
                                <w:r w:rsidR="00186A8A" w:rsidRPr="00D60AB4">
                                  <w:rPr>
                                    <w:rFonts w:ascii="Times New Roman" w:hAnsi="Times New Roman" w:cs="Times New Roman"/>
                                    <w:sz w:val="22"/>
                                    <w:szCs w:val="22"/>
                                    <w:rPrChange w:id="1384"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1385"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1386"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1387"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1388"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389" w:author="Bo Shen" w:date="2023-02-03T10:37:00Z">
                                    <w:rPr>
                                      <w:rFonts w:ascii="Times New Roman" w:hAnsi="Times New Roman" w:cs="Times New Roman"/>
                                    </w:rPr>
                                  </w:rPrChange>
                                </w:rPr>
                                <w:t xml:space="preserve"> linearly increase</w:t>
                              </w:r>
                              <w:ins w:id="1390" w:author="Bo Shen" w:date="2023-02-03T10:36:00Z">
                                <w:r w:rsidR="00186A8A" w:rsidRPr="00D60AB4">
                                  <w:rPr>
                                    <w:rFonts w:ascii="Times New Roman" w:hAnsi="Times New Roman" w:cs="Times New Roman"/>
                                    <w:sz w:val="22"/>
                                    <w:szCs w:val="22"/>
                                    <w:rPrChange w:id="1391" w:author="Bo Shen" w:date="2023-02-03T10:37:00Z">
                                      <w:rPr>
                                        <w:rFonts w:ascii="Times New Roman" w:hAnsi="Times New Roman" w:cs="Times New Roman"/>
                                      </w:rPr>
                                    </w:rPrChange>
                                  </w:rPr>
                                  <w:t xml:space="preserve"> (1.01</w:t>
                                </w:r>
                              </w:ins>
                              <w:ins w:id="1392" w:author="Bo Shen" w:date="2023-02-03T10:37:00Z">
                                <w:r w:rsidR="00D60AB4" w:rsidRPr="00D60AB4">
                                  <w:rPr>
                                    <w:rFonts w:ascii="Times New Roman" w:hAnsi="Times New Roman" w:cs="Times New Roman"/>
                                    <w:sz w:val="22"/>
                                    <w:szCs w:val="22"/>
                                    <w:rPrChange w:id="1393"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1394" w:author="Bo Shen" w:date="2023-02-03T10:36:00Z">
                                <w:r w:rsidR="00186A8A" w:rsidRPr="00D60AB4">
                                  <w:rPr>
                                    <w:rFonts w:ascii="Times New Roman" w:hAnsi="Times New Roman" w:cs="Times New Roman"/>
                                    <w:sz w:val="22"/>
                                    <w:szCs w:val="22"/>
                                    <w:rPrChange w:id="1395"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396" w:author="Bo Shen" w:date="2023-02-03T10:37:00Z">
                                    <w:rPr>
                                      <w:rFonts w:ascii="Times New Roman" w:hAnsi="Times New Roman" w:cs="Times New Roman"/>
                                    </w:rPr>
                                  </w:rPrChange>
                                </w:rPr>
                                <w:t xml:space="preserve"> and decrease</w:t>
                              </w:r>
                              <w:ins w:id="1397" w:author="Bo Shen" w:date="2023-02-03T10:36:00Z">
                                <w:r w:rsidR="00186A8A" w:rsidRPr="00D60AB4">
                                  <w:rPr>
                                    <w:rFonts w:ascii="Times New Roman" w:hAnsi="Times New Roman" w:cs="Times New Roman"/>
                                    <w:sz w:val="22"/>
                                    <w:szCs w:val="22"/>
                                    <w:rPrChange w:id="1398" w:author="Bo Shen" w:date="2023-02-03T10:37:00Z">
                                      <w:rPr>
                                        <w:rFonts w:ascii="Times New Roman" w:hAnsi="Times New Roman" w:cs="Times New Roman"/>
                                      </w:rPr>
                                    </w:rPrChange>
                                  </w:rPr>
                                  <w:t xml:space="preserve"> (-2.31</w:t>
                                </w:r>
                              </w:ins>
                              <w:ins w:id="1399" w:author="Bo Shen" w:date="2023-02-03T10:37:00Z">
                                <w:r w:rsidR="00D60AB4" w:rsidRPr="00D60AB4">
                                  <w:rPr>
                                    <w:rFonts w:ascii="Times New Roman" w:hAnsi="Times New Roman" w:cs="Times New Roman"/>
                                    <w:sz w:val="22"/>
                                    <w:szCs w:val="22"/>
                                    <w:rPrChange w:id="1400"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1401" w:author="Bo Shen" w:date="2023-02-03T10:36:00Z">
                                <w:r w:rsidR="00186A8A" w:rsidRPr="00D60AB4">
                                  <w:rPr>
                                    <w:rFonts w:ascii="Times New Roman" w:hAnsi="Times New Roman" w:cs="Times New Roman"/>
                                    <w:sz w:val="22"/>
                                    <w:szCs w:val="22"/>
                                    <w:rPrChange w:id="140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403" w:author="Bo Shen" w:date="2023-02-03T10:37:00Z">
                                    <w:rPr>
                                      <w:rFonts w:ascii="Times New Roman" w:hAnsi="Times New Roman" w:cs="Times New Roman"/>
                                    </w:rPr>
                                  </w:rPrChange>
                                </w:rPr>
                                <w:t xml:space="preserve"> with input strength</w:t>
                              </w:r>
                              <w:ins w:id="1404" w:author="Bo Shen" w:date="2023-02-03T10:36:00Z">
                                <w:r w:rsidR="00186A8A" w:rsidRPr="00D60AB4">
                                  <w:rPr>
                                    <w:rFonts w:ascii="Times New Roman" w:hAnsi="Times New Roman" w:cs="Times New Roman"/>
                                    <w:sz w:val="22"/>
                                    <w:szCs w:val="22"/>
                                    <w:rPrChange w:id="1405" w:author="Bo Shen" w:date="2023-02-03T10:37:00Z">
                                      <w:rPr>
                                        <w:rFonts w:ascii="Times New Roman" w:hAnsi="Times New Roman" w:cs="Times New Roman"/>
                                      </w:rPr>
                                    </w:rPrChange>
                                  </w:rPr>
                                  <w:t xml:space="preserve">, </w:t>
                                </w:r>
                              </w:ins>
                              <w:ins w:id="1406" w:author="Bo Shen" w:date="2023-02-03T10:35:00Z">
                                <w:r w:rsidR="00186A8A" w:rsidRPr="00D60AB4">
                                  <w:rPr>
                                    <w:rFonts w:ascii="Times New Roman" w:hAnsi="Times New Roman" w:cs="Times New Roman"/>
                                    <w:sz w:val="22"/>
                                    <w:szCs w:val="22"/>
                                    <w:rPrChange w:id="1407" w:author="Bo Shen" w:date="2023-02-03T10:37:00Z">
                                      <w:rPr>
                                        <w:rFonts w:ascii="Times New Roman" w:hAnsi="Times New Roman" w:cs="Times New Roman"/>
                                      </w:rPr>
                                    </w:rPrChange>
                                  </w:rPr>
                                  <w:t>respectively</w:t>
                                </w:r>
                              </w:ins>
                              <w:ins w:id="1408" w:author="Bo Shen" w:date="2023-02-03T10:36:00Z">
                                <w:r w:rsidR="00186A8A" w:rsidRPr="00D60AB4">
                                  <w:rPr>
                                    <w:rFonts w:ascii="Times New Roman" w:hAnsi="Times New Roman" w:cs="Times New Roman"/>
                                    <w:sz w:val="22"/>
                                    <w:szCs w:val="22"/>
                                    <w:rPrChange w:id="1409" w:author="Bo Shen" w:date="2023-02-03T10:37:00Z">
                                      <w:rPr>
                                        <w:rFonts w:ascii="Times New Roman" w:hAnsi="Times New Roman" w:cs="Times New Roman"/>
                                      </w:rPr>
                                    </w:rPrChange>
                                  </w:rPr>
                                  <w:t>, similar to the predictions on the excitatory units in LDDM and RNM</w:t>
                                </w:r>
                              </w:ins>
                              <w:del w:id="1410" w:author="Bo Shen" w:date="2023-02-03T10:36:00Z">
                                <w:r w:rsidRPr="00D60AB4" w:rsidDel="00186A8A">
                                  <w:rPr>
                                    <w:rFonts w:ascii="Times New Roman" w:hAnsi="Times New Roman" w:cs="Times New Roman"/>
                                    <w:sz w:val="22"/>
                                    <w:szCs w:val="22"/>
                                    <w:rPrChange w:id="1411"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41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413"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414" w:author="Bo Shen" w:date="2023-02-03T10:37:00Z">
                                    <w:rPr>
                                      <w:rFonts w:ascii="Times New Roman" w:hAnsi="Times New Roman" w:cs="Times New Roman"/>
                                    </w:rPr>
                                  </w:rPrChange>
                                </w:rPr>
                                <w:t xml:space="preserve"> </w:t>
                              </w:r>
                              <w:ins w:id="1415" w:author="Bo Shen" w:date="2023-02-03T10:37:00Z">
                                <w:r w:rsidR="007C183D">
                                  <w:rPr>
                                    <w:rFonts w:ascii="Times New Roman" w:hAnsi="Times New Roman" w:cs="Times New Roman"/>
                                    <w:sz w:val="22"/>
                                    <w:szCs w:val="22"/>
                                  </w:rPr>
                                  <w:t>At the onse</w:t>
                                </w:r>
                              </w:ins>
                              <w:ins w:id="1416" w:author="Bo Shen" w:date="2023-02-03T10:38:00Z">
                                <w:r w:rsidR="007C183D">
                                  <w:rPr>
                                    <w:rFonts w:ascii="Times New Roman" w:hAnsi="Times New Roman" w:cs="Times New Roman"/>
                                    <w:sz w:val="22"/>
                                    <w:szCs w:val="22"/>
                                  </w:rPr>
                                  <w:t xml:space="preserve">t of choice, the </w:t>
                                </w:r>
                              </w:ins>
                              <w:del w:id="1417" w:author="Bo Shen" w:date="2023-02-03T10:38:00Z">
                                <w:r w:rsidRPr="00D60AB4" w:rsidDel="007C183D">
                                  <w:rPr>
                                    <w:rFonts w:ascii="Times New Roman" w:hAnsi="Times New Roman" w:cs="Times New Roman"/>
                                    <w:sz w:val="22"/>
                                    <w:szCs w:val="22"/>
                                    <w:rPrChange w:id="1418"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419" w:author="Bo Shen" w:date="2023-02-03T10:38:00Z">
                                <w:r w:rsidR="007C183D">
                                  <w:rPr>
                                    <w:rFonts w:ascii="Times New Roman" w:hAnsi="Times New Roman" w:cs="Times New Roman"/>
                                    <w:sz w:val="22"/>
                                    <w:szCs w:val="22"/>
                                  </w:rPr>
                                  <w:t>c</w:t>
                                </w:r>
                              </w:ins>
                              <w:del w:id="1420" w:author="Bo Shen" w:date="2023-02-03T10:38:00Z">
                                <w:r w:rsidRPr="00D60AB4" w:rsidDel="007C183D">
                                  <w:rPr>
                                    <w:rFonts w:ascii="Times New Roman" w:hAnsi="Times New Roman" w:cs="Times New Roman"/>
                                    <w:sz w:val="22"/>
                                    <w:szCs w:val="22"/>
                                    <w:rPrChange w:id="1421"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422" w:author="Bo Shen" w:date="2023-02-03T10:37:00Z">
                                    <w:rPr>
                                      <w:rFonts w:ascii="Times New Roman" w:hAnsi="Times New Roman" w:cs="Times New Roman"/>
                                    </w:rPr>
                                  </w:rPrChange>
                                </w:rPr>
                                <w:t>hosen unit</w:t>
                              </w:r>
                              <w:ins w:id="1423"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1424" w:author="Bo Shen" w:date="2023-02-03T10:37:00Z">
                                    <w:rPr>
                                      <w:rFonts w:ascii="Times New Roman" w:hAnsi="Times New Roman" w:cs="Times New Roman"/>
                                    </w:rPr>
                                  </w:rPrChange>
                                </w:rPr>
                                <w:t xml:space="preserve"> activit</w:t>
                              </w:r>
                              <w:ins w:id="1425" w:author="Bo Shen" w:date="2023-02-03T10:38:00Z">
                                <w:r w:rsidR="007C183D">
                                  <w:rPr>
                                    <w:rFonts w:ascii="Times New Roman" w:hAnsi="Times New Roman" w:cs="Times New Roman"/>
                                    <w:sz w:val="22"/>
                                    <w:szCs w:val="22"/>
                                  </w:rPr>
                                  <w:t>ies</w:t>
                                </w:r>
                              </w:ins>
                              <w:del w:id="1426" w:author="Bo Shen" w:date="2023-02-03T10:38:00Z">
                                <w:r w:rsidRPr="00D60AB4" w:rsidDel="007C183D">
                                  <w:rPr>
                                    <w:rFonts w:ascii="Times New Roman" w:hAnsi="Times New Roman" w:cs="Times New Roman"/>
                                    <w:sz w:val="22"/>
                                    <w:szCs w:val="22"/>
                                    <w:rPrChange w:id="1427"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428" w:author="Bo Shen" w:date="2023-02-03T10:37:00Z">
                                    <w:rPr>
                                      <w:rFonts w:ascii="Times New Roman" w:hAnsi="Times New Roman" w:cs="Times New Roman"/>
                                    </w:rPr>
                                  </w:rPrChange>
                                </w:rPr>
                                <w:t xml:space="preserve"> reach</w:t>
                              </w:r>
                              <w:del w:id="1429" w:author="Bo Shen" w:date="2023-02-03T10:38:00Z">
                                <w:r w:rsidRPr="00D60AB4" w:rsidDel="007C183D">
                                  <w:rPr>
                                    <w:rFonts w:ascii="Times New Roman" w:hAnsi="Times New Roman" w:cs="Times New Roman"/>
                                    <w:sz w:val="22"/>
                                    <w:szCs w:val="22"/>
                                    <w:rPrChange w:id="1430"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431" w:author="Bo Shen" w:date="2023-02-03T10:37:00Z">
                                    <w:rPr>
                                      <w:rFonts w:ascii="Times New Roman" w:hAnsi="Times New Roman" w:cs="Times New Roman"/>
                                    </w:rPr>
                                  </w:rPrChange>
                                </w:rPr>
                                <w:t xml:space="preserve"> a common decision bound</w:t>
                              </w:r>
                              <w:del w:id="1432" w:author="Bo Shen" w:date="2023-02-03T10:38:00Z">
                                <w:r w:rsidRPr="00D60AB4" w:rsidDel="007C183D">
                                  <w:rPr>
                                    <w:rFonts w:ascii="Times New Roman" w:hAnsi="Times New Roman" w:cs="Times New Roman"/>
                                    <w:sz w:val="22"/>
                                    <w:szCs w:val="22"/>
                                    <w:rPrChange w:id="1433" w:author="Bo Shen" w:date="2023-02-03T10:37:00Z">
                                      <w:rPr>
                                        <w:rFonts w:ascii="Times New Roman" w:hAnsi="Times New Roman" w:cs="Times New Roman"/>
                                      </w:rPr>
                                    </w:rPrChange>
                                  </w:rPr>
                                  <w:delText xml:space="preserve"> </w:delText>
                                </w:r>
                              </w:del>
                              <w:ins w:id="1434" w:author="Bo Shen" w:date="2023-02-03T10:38:00Z">
                                <w:r w:rsidR="007C183D">
                                  <w:rPr>
                                    <w:rFonts w:ascii="Times New Roman" w:hAnsi="Times New Roman" w:cs="Times New Roman"/>
                                    <w:sz w:val="22"/>
                                    <w:szCs w:val="22"/>
                                  </w:rPr>
                                  <w:t xml:space="preserve"> (</w:t>
                                </w:r>
                              </w:ins>
                              <w:ins w:id="1435"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1436" w:author="Bo Shen" w:date="2023-02-03T10:38:00Z">
                                <w:r w:rsidR="007C183D">
                                  <w:rPr>
                                    <w:rFonts w:ascii="Times New Roman" w:hAnsi="Times New Roman" w:cs="Times New Roman"/>
                                    <w:sz w:val="22"/>
                                    <w:szCs w:val="22"/>
                                  </w:rPr>
                                  <w:t>)</w:t>
                                </w:r>
                              </w:ins>
                              <w:del w:id="1437" w:author="Bo Shen" w:date="2023-02-03T10:38:00Z">
                                <w:r w:rsidRPr="00D60AB4" w:rsidDel="007C183D">
                                  <w:rPr>
                                    <w:rFonts w:ascii="Times New Roman" w:hAnsi="Times New Roman" w:cs="Times New Roman"/>
                                    <w:sz w:val="22"/>
                                    <w:szCs w:val="22"/>
                                    <w:rPrChange w:id="1438"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439" w:author="Bo Shen" w:date="2023-02-03T10:37:00Z">
                                    <w:rPr>
                                      <w:rFonts w:ascii="Times New Roman" w:hAnsi="Times New Roman" w:cs="Times New Roman"/>
                                    </w:rPr>
                                  </w:rPrChange>
                                </w:rPr>
                                <w:t>, while unchosen activit</w:t>
                              </w:r>
                              <w:ins w:id="1440" w:author="Bo Shen" w:date="2023-02-03T10:38:00Z">
                                <w:r w:rsidR="007C183D">
                                  <w:rPr>
                                    <w:rFonts w:ascii="Times New Roman" w:hAnsi="Times New Roman" w:cs="Times New Roman"/>
                                    <w:sz w:val="22"/>
                                    <w:szCs w:val="22"/>
                                  </w:rPr>
                                  <w:t>ies</w:t>
                                </w:r>
                              </w:ins>
                              <w:del w:id="1441" w:author="Bo Shen" w:date="2023-02-03T10:38:00Z">
                                <w:r w:rsidRPr="00D60AB4" w:rsidDel="007C183D">
                                  <w:rPr>
                                    <w:rFonts w:ascii="Times New Roman" w:hAnsi="Times New Roman" w:cs="Times New Roman"/>
                                    <w:sz w:val="22"/>
                                    <w:szCs w:val="22"/>
                                    <w:rPrChange w:id="1442"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443" w:author="Bo Shen" w:date="2023-02-03T10:37:00Z">
                                    <w:rPr>
                                      <w:rFonts w:ascii="Times New Roman" w:hAnsi="Times New Roman" w:cs="Times New Roman"/>
                                    </w:rPr>
                                  </w:rPrChange>
                                </w:rPr>
                                <w:t xml:space="preserve"> </w:t>
                              </w:r>
                              <w:del w:id="1444" w:author="Bo Shen" w:date="2023-02-03T10:38:00Z">
                                <w:r w:rsidRPr="00D60AB4" w:rsidDel="007C183D">
                                  <w:rPr>
                                    <w:rFonts w:ascii="Times New Roman" w:hAnsi="Times New Roman" w:cs="Times New Roman"/>
                                    <w:sz w:val="22"/>
                                    <w:szCs w:val="22"/>
                                    <w:rPrChange w:id="1445" w:author="Bo Shen" w:date="2023-02-03T10:37:00Z">
                                      <w:rPr>
                                        <w:rFonts w:ascii="Times New Roman" w:hAnsi="Times New Roman" w:cs="Times New Roman"/>
                                      </w:rPr>
                                    </w:rPrChange>
                                  </w:rPr>
                                  <w:delText xml:space="preserve">remains </w:delText>
                                </w:r>
                              </w:del>
                              <w:ins w:id="1446" w:author="Bo Shen" w:date="2023-02-03T10:38:00Z">
                                <w:r w:rsidR="007C183D">
                                  <w:rPr>
                                    <w:rFonts w:ascii="Times New Roman" w:hAnsi="Times New Roman" w:cs="Times New Roman"/>
                                    <w:sz w:val="22"/>
                                    <w:szCs w:val="22"/>
                                  </w:rPr>
                                  <w:t>remain suppressed,</w:t>
                                </w:r>
                              </w:ins>
                              <w:del w:id="1447" w:author="Bo Shen" w:date="2023-02-03T10:38:00Z">
                                <w:r w:rsidRPr="00D60AB4" w:rsidDel="007C183D">
                                  <w:rPr>
                                    <w:rFonts w:ascii="Times New Roman" w:hAnsi="Times New Roman" w:cs="Times New Roman"/>
                                    <w:sz w:val="22"/>
                                    <w:szCs w:val="22"/>
                                    <w:rPrChange w:id="1448"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449" w:author="Bo Shen" w:date="2023-02-03T10:37:00Z">
                                    <w:rPr>
                                      <w:rFonts w:ascii="Times New Roman" w:hAnsi="Times New Roman" w:cs="Times New Roman"/>
                                    </w:rPr>
                                  </w:rPrChange>
                                </w:rPr>
                                <w:t xml:space="preserve"> graded coding of input strengths</w:t>
                              </w:r>
                              <w:ins w:id="1450" w:author="Bo Shen" w:date="2023-02-03T10:38:00Z">
                                <w:r w:rsidR="007C183D">
                                  <w:rPr>
                                    <w:rFonts w:ascii="Times New Roman" w:hAnsi="Times New Roman" w:cs="Times New Roman"/>
                                    <w:sz w:val="22"/>
                                    <w:szCs w:val="22"/>
                                  </w:rPr>
                                  <w:t xml:space="preserve"> (</w:t>
                                </w:r>
                              </w:ins>
                              <w:ins w:id="1451"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1452"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1453" w:author="Bo Shen" w:date="2023-02-03T10:37:00Z">
                                    <w:rPr>
                                      <w:rFonts w:ascii="Times New Roman" w:hAnsi="Times New Roman" w:cs="Times New Roman"/>
                                    </w:rPr>
                                  </w:rPrChange>
                                </w:rPr>
                                <w:t>.</w:t>
                              </w:r>
                              <w:ins w:id="1454" w:author="Bo Shen" w:date="2023-02-03T10:57:00Z">
                                <w:r w:rsidR="002B57D3">
                                  <w:rPr>
                                    <w:rFonts w:ascii="Times New Roman" w:hAnsi="Times New Roman" w:cs="Times New Roman"/>
                                    <w:sz w:val="22"/>
                                    <w:szCs w:val="22"/>
                                  </w:rPr>
                                  <w:t xml:space="preserve"> The best-fitting parameters were</w:t>
                                </w:r>
                              </w:ins>
                              <w:ins w:id="1455" w:author="Bo Shen" w:date="2023-02-03T11:02:00Z">
                                <w:r w:rsidR="0074777E">
                                  <w:rPr>
                                    <w:rFonts w:ascii="Times New Roman" w:hAnsi="Times New Roman" w:cs="Times New Roman"/>
                                    <w:sz w:val="22"/>
                                    <w:szCs w:val="22"/>
                                  </w:rPr>
                                  <w:t xml:space="preserve"> leaky parameter</w:t>
                                </w:r>
                              </w:ins>
                              <w:ins w:id="1456" w:author="Bo Shen" w:date="2023-02-03T10:57:00Z">
                                <w:r w:rsidR="002B57D3" w:rsidRPr="0020720A">
                                  <w:rPr>
                                    <w:rFonts w:ascii="Times New Roman" w:hAnsi="Times New Roman" w:cs="Times New Roman"/>
                                    <w:sz w:val="22"/>
                                    <w:szCs w:val="22"/>
                                    <w:lang w:eastAsia="zh-TW"/>
                                  </w:rPr>
                                  <w:t xml:space="preserve"> </w:t>
                                </w:r>
                              </w:ins>
                              <m:oMath>
                                <m:r>
                                  <w:ins w:id="1457" w:author="Bo Shen" w:date="2023-02-03T10:57:00Z">
                                    <w:rPr>
                                      <w:rFonts w:ascii="Cambria Math" w:hAnsi="Cambria Math" w:cs="Times New Roman"/>
                                      <w:sz w:val="22"/>
                                      <w:szCs w:val="22"/>
                                      <w:lang w:eastAsia="zh-TW"/>
                                    </w:rPr>
                                    <m:t>k=.2682</m:t>
                                  </w:ins>
                                </m:r>
                              </m:oMath>
                              <w:ins w:id="1458" w:author="Bo Shen" w:date="2023-02-03T10:57:00Z">
                                <w:r w:rsidR="002B57D3" w:rsidRPr="0020720A">
                                  <w:rPr>
                                    <w:rFonts w:ascii="Times New Roman" w:hAnsi="Times New Roman" w:cs="Times New Roman"/>
                                    <w:sz w:val="22"/>
                                    <w:szCs w:val="22"/>
                                    <w:lang w:eastAsia="zh-TW"/>
                                  </w:rPr>
                                  <w:t>,</w:t>
                                </w:r>
                              </w:ins>
                              <w:ins w:id="1459" w:author="Bo Shen" w:date="2023-02-03T10:59:00Z">
                                <w:r w:rsidR="002B57D3">
                                  <w:rPr>
                                    <w:rFonts w:ascii="Times New Roman" w:hAnsi="Times New Roman" w:cs="Times New Roman"/>
                                    <w:sz w:val="22"/>
                                    <w:szCs w:val="22"/>
                                    <w:lang w:eastAsia="zh-TW"/>
                                  </w:rPr>
                                  <w:t xml:space="preserve"> </w:t>
                                </w:r>
                              </w:ins>
                              <w:ins w:id="1460" w:author="Bo Shen" w:date="2023-02-03T11:02:00Z">
                                <w:r w:rsidR="0074777E">
                                  <w:rPr>
                                    <w:rFonts w:ascii="Times New Roman" w:hAnsi="Times New Roman" w:cs="Times New Roman"/>
                                    <w:sz w:val="22"/>
                                    <w:szCs w:val="22"/>
                                    <w:lang w:eastAsia="zh-TW"/>
                                  </w:rPr>
                                  <w:t>late</w:t>
                                </w:r>
                              </w:ins>
                              <w:ins w:id="1461" w:author="Bo Shen" w:date="2023-02-03T11:03:00Z">
                                <w:r w:rsidR="0074777E">
                                  <w:rPr>
                                    <w:rFonts w:ascii="Times New Roman" w:hAnsi="Times New Roman" w:cs="Times New Roman"/>
                                    <w:sz w:val="22"/>
                                    <w:szCs w:val="22"/>
                                    <w:lang w:eastAsia="zh-TW"/>
                                  </w:rPr>
                                  <w:t xml:space="preserve">ral inhibition </w:t>
                                </w:r>
                              </w:ins>
                              <m:oMath>
                                <m:r>
                                  <w:ins w:id="1462" w:author="Bo Shen" w:date="2023-02-03T10:59:00Z">
                                    <w:rPr>
                                      <w:rFonts w:ascii="Cambria Math" w:hAnsi="Cambria Math" w:cs="Times New Roman"/>
                                      <w:sz w:val="22"/>
                                      <w:szCs w:val="22"/>
                                      <w:lang w:eastAsia="zh-TW"/>
                                    </w:rPr>
                                    <m:t>b=5.265</m:t>
                                  </w:ins>
                                </m:r>
                              </m:oMath>
                              <w:ins w:id="1463" w:author="Bo Shen" w:date="2023-02-03T10:59:00Z">
                                <w:r w:rsidR="002B57D3">
                                  <w:rPr>
                                    <w:rFonts w:ascii="Times New Roman" w:hAnsi="Times New Roman" w:cs="Times New Roman"/>
                                    <w:sz w:val="22"/>
                                    <w:szCs w:val="22"/>
                                    <w:lang w:eastAsia="zh-TW"/>
                                  </w:rPr>
                                  <w:t>,</w:t>
                                </w:r>
                              </w:ins>
                              <w:ins w:id="1464" w:author="Bo Shen" w:date="2023-02-03T11:03:00Z">
                                <w:r w:rsidR="0074777E">
                                  <w:rPr>
                                    <w:rFonts w:ascii="Times New Roman" w:hAnsi="Times New Roman" w:cs="Times New Roman"/>
                                    <w:sz w:val="22"/>
                                    <w:szCs w:val="22"/>
                                    <w:lang w:eastAsia="zh-TW"/>
                                  </w:rPr>
                                  <w:t xml:space="preserve"> noise</w:t>
                                </w:r>
                              </w:ins>
                              <w:ins w:id="1465" w:author="Bo Shen" w:date="2023-02-03T10:57:00Z">
                                <w:r w:rsidR="002B57D3" w:rsidRPr="0020720A">
                                  <w:rPr>
                                    <w:rFonts w:ascii="Times New Roman" w:hAnsi="Times New Roman" w:cs="Times New Roman"/>
                                    <w:sz w:val="22"/>
                                    <w:szCs w:val="22"/>
                                    <w:lang w:eastAsia="zh-TW"/>
                                  </w:rPr>
                                  <w:t xml:space="preserve"> </w:t>
                                </w:r>
                              </w:ins>
                              <m:oMath>
                                <m:sSub>
                                  <m:sSubPr>
                                    <m:ctrlPr>
                                      <w:ins w:id="1466" w:author="Bo Shen" w:date="2023-02-03T10:57:00Z">
                                        <w:rPr>
                                          <w:rFonts w:ascii="Cambria Math" w:hAnsi="Cambria Math" w:cs="Times New Roman"/>
                                          <w:i/>
                                          <w:sz w:val="22"/>
                                          <w:szCs w:val="22"/>
                                          <w:lang w:eastAsia="zh-TW"/>
                                        </w:rPr>
                                      </w:ins>
                                    </m:ctrlPr>
                                  </m:sSubPr>
                                  <m:e>
                                    <m:r>
                                      <w:ins w:id="1467" w:author="Bo Shen" w:date="2023-02-03T10:57:00Z">
                                        <w:rPr>
                                          <w:rFonts w:ascii="Cambria Math" w:hAnsi="Cambria Math" w:cs="Times New Roman"/>
                                          <w:sz w:val="22"/>
                                          <w:szCs w:val="22"/>
                                          <w:lang w:eastAsia="zh-TW"/>
                                        </w:rPr>
                                        <m:t>σ</m:t>
                                      </w:ins>
                                    </m:r>
                                  </m:e>
                                  <m:sub>
                                    <m:r>
                                      <w:ins w:id="1468" w:author="Bo Shen" w:date="2023-02-03T10:57:00Z">
                                        <w:rPr>
                                          <w:rFonts w:ascii="Cambria Math" w:hAnsi="Cambria Math" w:cs="Times New Roman"/>
                                          <w:sz w:val="22"/>
                                          <w:szCs w:val="22"/>
                                          <w:lang w:eastAsia="zh-TW"/>
                                        </w:rPr>
                                        <m:t>noise</m:t>
                                      </w:ins>
                                    </m:r>
                                  </m:sub>
                                </m:sSub>
                                <m:r>
                                  <w:ins w:id="1469" w:author="Bo Shen" w:date="2023-02-03T10:57:00Z">
                                    <w:rPr>
                                      <w:rFonts w:ascii="Cambria Math" w:hAnsi="Cambria Math" w:cs="Times New Roman"/>
                                      <w:sz w:val="22"/>
                                      <w:szCs w:val="22"/>
                                      <w:lang w:eastAsia="zh-TW"/>
                                    </w:rPr>
                                    <m:t>=.</m:t>
                                  </w:ins>
                                </m:r>
                                <m:r>
                                  <w:ins w:id="1470" w:author="Bo Shen" w:date="2023-02-03T10:58:00Z">
                                    <w:rPr>
                                      <w:rFonts w:ascii="Cambria Math" w:hAnsi="Cambria Math" w:cs="Times New Roman"/>
                                      <w:sz w:val="22"/>
                                      <w:szCs w:val="22"/>
                                      <w:lang w:eastAsia="zh-TW"/>
                                    </w:rPr>
                                    <m:t>3771</m:t>
                                  </w:ins>
                                </m:r>
                              </m:oMath>
                              <w:ins w:id="1471" w:author="Bo Shen" w:date="2023-02-03T10:57:00Z">
                                <w:r w:rsidR="002B57D3" w:rsidRPr="0020720A">
                                  <w:rPr>
                                    <w:rFonts w:ascii="Times New Roman" w:hAnsi="Times New Roman" w:cs="Times New Roman"/>
                                    <w:sz w:val="22"/>
                                    <w:szCs w:val="22"/>
                                    <w:lang w:eastAsia="zh-TW"/>
                                  </w:rPr>
                                  <w:t>,</w:t>
                                </w:r>
                              </w:ins>
                              <w:ins w:id="1472" w:author="Bo Shen" w:date="2023-02-03T11:03:00Z">
                                <w:r w:rsidR="0074777E">
                                  <w:rPr>
                                    <w:rFonts w:ascii="Times New Roman" w:hAnsi="Times New Roman" w:cs="Times New Roman"/>
                                    <w:sz w:val="22"/>
                                    <w:szCs w:val="22"/>
                                    <w:lang w:eastAsia="zh-TW"/>
                                  </w:rPr>
                                  <w:t xml:space="preserve"> non-decision delay</w:t>
                                </w:r>
                              </w:ins>
                              <w:ins w:id="1473" w:author="Bo Shen" w:date="2023-02-03T10:57:00Z">
                                <w:r w:rsidR="002B57D3" w:rsidRPr="0020720A">
                                  <w:rPr>
                                    <w:rFonts w:ascii="Times New Roman" w:hAnsi="Times New Roman" w:cs="Times New Roman"/>
                                    <w:sz w:val="22"/>
                                    <w:szCs w:val="22"/>
                                    <w:lang w:eastAsia="zh-TW"/>
                                  </w:rPr>
                                  <w:t xml:space="preserve"> </w:t>
                                </w:r>
                              </w:ins>
                              <m:oMath>
                                <m:sSub>
                                  <m:sSubPr>
                                    <m:ctrlPr>
                                      <w:ins w:id="1474" w:author="Bo Shen" w:date="2023-02-03T10:57:00Z">
                                        <w:rPr>
                                          <w:rFonts w:ascii="Cambria Math" w:hAnsi="Cambria Math" w:cs="Times New Roman"/>
                                          <w:i/>
                                          <w:sz w:val="22"/>
                                          <w:szCs w:val="22"/>
                                          <w:lang w:eastAsia="zh-TW"/>
                                        </w:rPr>
                                      </w:ins>
                                    </m:ctrlPr>
                                  </m:sSubPr>
                                  <m:e>
                                    <m:r>
                                      <w:ins w:id="1475" w:author="Bo Shen" w:date="2023-02-03T10:58:00Z">
                                        <w:rPr>
                                          <w:rFonts w:ascii="Cambria Math" w:hAnsi="Cambria Math" w:cs="Times New Roman"/>
                                          <w:sz w:val="22"/>
                                          <w:szCs w:val="22"/>
                                          <w:lang w:eastAsia="zh-TW"/>
                                        </w:rPr>
                                        <m:t>t</m:t>
                                      </w:ins>
                                    </m:r>
                                  </m:e>
                                  <m:sub>
                                    <m:r>
                                      <w:ins w:id="1476" w:author="Bo Shen" w:date="2023-02-03T10:57:00Z">
                                        <w:rPr>
                                          <w:rFonts w:ascii="Cambria Math" w:hAnsi="Cambria Math" w:cs="Times New Roman"/>
                                          <w:sz w:val="22"/>
                                          <w:szCs w:val="22"/>
                                          <w:lang w:eastAsia="zh-TW"/>
                                        </w:rPr>
                                        <m:t>0</m:t>
                                      </w:ins>
                                    </m:r>
                                  </m:sub>
                                </m:sSub>
                                <m:r>
                                  <w:ins w:id="1477" w:author="Bo Shen" w:date="2023-02-03T10:57:00Z">
                                    <w:rPr>
                                      <w:rFonts w:ascii="Cambria Math" w:hAnsi="Cambria Math" w:cs="Times New Roman"/>
                                      <w:sz w:val="22"/>
                                      <w:szCs w:val="22"/>
                                      <w:lang w:eastAsia="zh-TW"/>
                                    </w:rPr>
                                    <m:t>=</m:t>
                                  </w:ins>
                                </m:r>
                                <m:r>
                                  <w:ins w:id="1478" w:author="Bo Shen" w:date="2023-02-03T10:58:00Z">
                                    <w:rPr>
                                      <w:rFonts w:ascii="Cambria Math" w:hAnsi="Cambria Math" w:cs="Times New Roman"/>
                                      <w:sz w:val="22"/>
                                      <w:szCs w:val="22"/>
                                      <w:lang w:eastAsia="zh-TW"/>
                                    </w:rPr>
                                    <m:t>0</m:t>
                                  </w:ins>
                                </m:r>
                              </m:oMath>
                              <w:ins w:id="1479" w:author="Bo Shen" w:date="2023-02-03T10:57:00Z">
                                <w:r w:rsidR="002B57D3" w:rsidRPr="0020720A">
                                  <w:rPr>
                                    <w:rFonts w:ascii="Times New Roman" w:hAnsi="Times New Roman" w:cs="Times New Roman"/>
                                    <w:sz w:val="22"/>
                                    <w:szCs w:val="22"/>
                                    <w:lang w:eastAsia="zh-TW"/>
                                  </w:rPr>
                                  <w:t>,</w:t>
                                </w:r>
                              </w:ins>
                              <w:ins w:id="1480" w:author="Bo Shen" w:date="2023-02-03T10:59:00Z">
                                <w:r w:rsidR="002B57D3">
                                  <w:rPr>
                                    <w:rFonts w:ascii="Times New Roman" w:hAnsi="Times New Roman" w:cs="Times New Roman"/>
                                    <w:sz w:val="22"/>
                                    <w:szCs w:val="22"/>
                                    <w:lang w:eastAsia="zh-TW"/>
                                  </w:rPr>
                                  <w:t xml:space="preserve"> and</w:t>
                                </w:r>
                              </w:ins>
                              <w:ins w:id="1481" w:author="Bo Shen" w:date="2023-02-03T10:57:00Z">
                                <w:r w:rsidR="002B57D3" w:rsidRPr="0020720A">
                                  <w:rPr>
                                    <w:rFonts w:ascii="Times New Roman" w:hAnsi="Times New Roman" w:cs="Times New Roman"/>
                                    <w:sz w:val="22"/>
                                    <w:szCs w:val="22"/>
                                    <w:lang w:eastAsia="zh-TW"/>
                                  </w:rPr>
                                  <w:t xml:space="preserve"> </w:t>
                                </w:r>
                              </w:ins>
                              <m:oMath>
                                <m:r>
                                  <w:ins w:id="1482" w:author="Bo Shen" w:date="2023-02-03T10:58:00Z">
                                    <w:rPr>
                                      <w:rFonts w:ascii="Cambria Math" w:hAnsi="Cambria Math" w:cs="Times New Roman"/>
                                      <w:sz w:val="22"/>
                                      <w:szCs w:val="22"/>
                                    </w:rPr>
                                    <m:t>threshold</m:t>
                                  </w:ins>
                                </m:r>
                                <m:r>
                                  <w:ins w:id="1483" w:author="Bo Shen" w:date="2023-02-03T10:57:00Z">
                                    <w:rPr>
                                      <w:rFonts w:ascii="Cambria Math" w:hAnsi="Cambria Math" w:cs="Times New Roman"/>
                                      <w:sz w:val="22"/>
                                      <w:szCs w:val="22"/>
                                    </w:rPr>
                                    <m:t>=</m:t>
                                  </w:ins>
                                </m:r>
                                <m:r>
                                  <w:ins w:id="1484" w:author="Bo Shen" w:date="2023-02-03T10:58:00Z">
                                    <w:rPr>
                                      <w:rFonts w:ascii="Cambria Math" w:hAnsi="Cambria Math" w:cs="Times New Roman"/>
                                      <w:sz w:val="22"/>
                                      <w:szCs w:val="22"/>
                                    </w:rPr>
                                    <m:t>3.800</m:t>
                                  </w:ins>
                                </m:r>
                              </m:oMath>
                              <w:ins w:id="1485"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1486" w:author="Bo Shen" w:date="2023-02-03T10:37:00Z">
                                    <w:rPr>
                                      <w:rFonts w:ascii="Times New Roman" w:hAnsi="Times New Roman" w:cs="Times New Roman"/>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C0B1D" id="Text Box 44" o:spid="_x0000_s1038" type="#_x0000_t202" style="position:absolute;margin-left:-45pt;margin-top:0;width:555.05pt;height:586.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" fillcolor="white [3201]" strokeweight=".5pt">
                  <v:textbox>
                    <w:txbxContent>
                      <w:p w14:paraId="6D114D55" w14:textId="4BA204E6" w:rsidR="00522C01" w:rsidDel="004848F5" w:rsidRDefault="00AD4A75" w:rsidP="00522C01">
                        <w:pPr>
                          <w:jc w:val="both"/>
                          <w:rPr>
                            <w:del w:id="2365" w:author="Bo Shen" w:date="2023-02-02T16:41:00Z"/>
                            <w:rFonts w:ascii="Times New Roman" w:hAnsi="Times New Roman" w:cs="Times New Roman"/>
                            <w:b/>
                          </w:rPr>
                        </w:pPr>
                        <w:ins w:id="2366"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5"/>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2367" w:author="Bo Shen" w:date="2023-02-02T16:41:00Z"/>
                            <w:rFonts w:ascii="Times New Roman" w:hAnsi="Times New Roman" w:cs="Times New Roman"/>
                            <w:b/>
                          </w:rPr>
                        </w:pPr>
                      </w:p>
                      <w:p w14:paraId="35D67CC5" w14:textId="6D3825AC" w:rsidR="002B57D3" w:rsidRPr="0020720A" w:rsidRDefault="00522C01" w:rsidP="002B57D3">
                        <w:pPr>
                          <w:jc w:val="both"/>
                          <w:rPr>
                            <w:ins w:id="2368"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2369" w:author="Bo Shen" w:date="2023-02-03T10:37:00Z">
                              <w:rPr>
                                <w:rFonts w:ascii="Times New Roman" w:hAnsi="Times New Roman" w:cs="Times New Roman"/>
                                <w:b/>
                              </w:rPr>
                            </w:rPrChange>
                          </w:rPr>
                          <w:t xml:space="preserve">Figure 6-figure supplement </w:t>
                        </w:r>
                        <w:ins w:id="2370" w:author="Bo Shen" w:date="2023-02-02T16:42:00Z">
                          <w:r w:rsidRPr="00D60AB4">
                            <w:rPr>
                              <w:rFonts w:ascii="Times New Roman" w:hAnsi="Times New Roman" w:cs="Times New Roman"/>
                              <w:b/>
                              <w:sz w:val="22"/>
                              <w:szCs w:val="22"/>
                              <w:rPrChange w:id="2371" w:author="Bo Shen" w:date="2023-02-03T10:37:00Z">
                                <w:rPr>
                                  <w:rFonts w:ascii="Times New Roman" w:hAnsi="Times New Roman" w:cs="Times New Roman"/>
                                  <w:b/>
                                </w:rPr>
                              </w:rPrChange>
                            </w:rPr>
                            <w:t>5</w:t>
                          </w:r>
                        </w:ins>
                        <w:del w:id="2372" w:author="Bo Shen" w:date="2023-01-26T16:27:00Z">
                          <w:r w:rsidRPr="00D60AB4" w:rsidDel="00F803D9">
                            <w:rPr>
                              <w:rFonts w:ascii="Times New Roman" w:hAnsi="Times New Roman" w:cs="Times New Roman"/>
                              <w:b/>
                              <w:sz w:val="22"/>
                              <w:szCs w:val="22"/>
                              <w:rPrChange w:id="2373"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2374"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2375" w:author="Bo Shen" w:date="2023-02-03T10:37:00Z">
                              <w:rPr>
                                <w:rFonts w:ascii="Times New Roman" w:hAnsi="Times New Roman" w:cs="Times New Roman"/>
                              </w:rPr>
                            </w:rPrChange>
                          </w:rPr>
                          <w:t xml:space="preserve"> Fit </w:t>
                        </w:r>
                        <w:del w:id="2376" w:author="Bo Shen" w:date="2023-02-02T16:42:00Z">
                          <w:r w:rsidRPr="00D60AB4" w:rsidDel="00522C01">
                            <w:rPr>
                              <w:rFonts w:ascii="Times New Roman" w:hAnsi="Times New Roman" w:cs="Times New Roman"/>
                              <w:sz w:val="22"/>
                              <w:szCs w:val="22"/>
                              <w:rPrChange w:id="2377" w:author="Bo Shen" w:date="2023-02-03T10:37:00Z">
                                <w:rPr>
                                  <w:rFonts w:ascii="Times New Roman" w:hAnsi="Times New Roman" w:cs="Times New Roman"/>
                                </w:rPr>
                              </w:rPrChange>
                            </w:rPr>
                            <w:delText xml:space="preserve">the original RNM </w:delText>
                          </w:r>
                        </w:del>
                        <w:ins w:id="2378" w:author="Bo Shen" w:date="2023-02-02T16:42:00Z">
                          <w:r w:rsidRPr="00D60AB4">
                            <w:rPr>
                              <w:rFonts w:ascii="Times New Roman" w:hAnsi="Times New Roman" w:cs="Times New Roman"/>
                              <w:sz w:val="22"/>
                              <w:szCs w:val="22"/>
                              <w:rPrChange w:id="2379"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2380" w:author="Bo Shen" w:date="2023-02-03T10:37:00Z">
                              <w:rPr>
                                <w:rFonts w:ascii="Times New Roman" w:hAnsi="Times New Roman" w:cs="Times New Roman"/>
                              </w:rPr>
                            </w:rPrChange>
                          </w:rPr>
                          <w:t>to the classical dataset (Roitman and Shadlen, 2002)</w:t>
                        </w:r>
                        <w:ins w:id="2381" w:author="Bo Shen" w:date="2023-02-02T18:53:00Z">
                          <w:r w:rsidR="0068656A" w:rsidRPr="00D60AB4">
                            <w:rPr>
                              <w:rFonts w:ascii="Times New Roman" w:hAnsi="Times New Roman" w:cs="Times New Roman"/>
                              <w:sz w:val="22"/>
                              <w:szCs w:val="22"/>
                              <w:rPrChange w:id="2382" w:author="Bo Shen" w:date="2023-02-03T10:37:00Z">
                                <w:rPr>
                                  <w:rFonts w:ascii="Times New Roman" w:hAnsi="Times New Roman" w:cs="Times New Roman"/>
                                </w:rPr>
                              </w:rPrChange>
                            </w:rPr>
                            <w:t xml:space="preserve">, with 5 free </w:t>
                          </w:r>
                        </w:ins>
                        <w:ins w:id="2383" w:author="Bo Shen" w:date="2023-02-02T18:54:00Z">
                          <w:r w:rsidR="0068656A" w:rsidRPr="00D60AB4">
                            <w:rPr>
                              <w:rFonts w:ascii="Times New Roman" w:hAnsi="Times New Roman" w:cs="Times New Roman"/>
                              <w:sz w:val="22"/>
                              <w:szCs w:val="22"/>
                              <w:rPrChange w:id="2384" w:author="Bo Shen" w:date="2023-02-03T10:37:00Z">
                                <w:rPr>
                                  <w:rFonts w:ascii="Times New Roman" w:hAnsi="Times New Roman" w:cs="Times New Roman"/>
                                </w:rPr>
                              </w:rPrChange>
                            </w:rPr>
                            <w:t>parameters</w:t>
                          </w:r>
                        </w:ins>
                        <w:ins w:id="2385" w:author="Bo Shen" w:date="2023-02-03T11:04:00Z">
                          <w:r w:rsidR="00764772">
                            <w:rPr>
                              <w:rFonts w:ascii="Times New Roman" w:hAnsi="Times New Roman" w:cs="Times New Roman"/>
                              <w:sz w:val="22"/>
                              <w:szCs w:val="22"/>
                            </w:rPr>
                            <w:t xml:space="preserve"> (Usher and McCle</w:t>
                          </w:r>
                        </w:ins>
                        <w:ins w:id="2386" w:author="Bo Shen" w:date="2023-02-03T11:05:00Z">
                          <w:r w:rsidR="00764772">
                            <w:rPr>
                              <w:rFonts w:ascii="Times New Roman" w:hAnsi="Times New Roman" w:cs="Times New Roman"/>
                              <w:sz w:val="22"/>
                              <w:szCs w:val="22"/>
                            </w:rPr>
                            <w:t>ll</w:t>
                          </w:r>
                        </w:ins>
                        <w:ins w:id="2387" w:author="Bo Shen" w:date="2023-02-03T11:04:00Z">
                          <w:r w:rsidR="00764772">
                            <w:rPr>
                              <w:rFonts w:ascii="Times New Roman" w:hAnsi="Times New Roman" w:cs="Times New Roman"/>
                              <w:sz w:val="22"/>
                              <w:szCs w:val="22"/>
                            </w:rPr>
                            <w:t>an</w:t>
                          </w:r>
                        </w:ins>
                        <w:ins w:id="2388" w:author="Bo Shen" w:date="2023-02-03T11:05:00Z">
                          <w:r w:rsidR="00764772">
                            <w:rPr>
                              <w:rFonts w:ascii="Times New Roman" w:hAnsi="Times New Roman" w:cs="Times New Roman"/>
                              <w:sz w:val="22"/>
                              <w:szCs w:val="22"/>
                            </w:rPr>
                            <w:t>d</w:t>
                          </w:r>
                        </w:ins>
                        <w:ins w:id="2389"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2390" w:author="Bo Shen" w:date="2023-02-03T10:37:00Z">
                              <w:rPr>
                                <w:rFonts w:ascii="Times New Roman" w:hAnsi="Times New Roman" w:cs="Times New Roman"/>
                              </w:rPr>
                            </w:rPrChange>
                          </w:rPr>
                          <w:t>.</w:t>
                        </w:r>
                        <w:ins w:id="2391" w:author="Bo Shen" w:date="2023-02-03T10:26:00Z">
                          <w:r w:rsidR="00A87C94" w:rsidRPr="00D60AB4">
                            <w:rPr>
                              <w:rFonts w:ascii="Times New Roman" w:hAnsi="Times New Roman" w:cs="Times New Roman"/>
                              <w:sz w:val="22"/>
                              <w:szCs w:val="22"/>
                              <w:rPrChange w:id="239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239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39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2395" w:author="Bo Shen" w:date="2023-02-03T10:37:00Z">
                              <w:rPr>
                                <w:rFonts w:ascii="Times New Roman" w:hAnsi="Times New Roman" w:cs="Times New Roman"/>
                              </w:rPr>
                            </w:rPrChange>
                          </w:rPr>
                          <w:t xml:space="preserve"> Model predicts RT distributions (lines) </w:t>
                        </w:r>
                        <w:ins w:id="2396" w:author="Bo Shen" w:date="2023-02-02T19:16:00Z">
                          <w:r w:rsidR="0019704E" w:rsidRPr="00D60AB4">
                            <w:rPr>
                              <w:rFonts w:ascii="Times New Roman" w:hAnsi="Times New Roman" w:cs="Times New Roman"/>
                              <w:sz w:val="22"/>
                              <w:szCs w:val="22"/>
                              <w:rPrChange w:id="2397" w:author="Bo Shen" w:date="2023-02-03T10:37:00Z">
                                <w:rPr>
                                  <w:rFonts w:ascii="Times New Roman" w:hAnsi="Times New Roman" w:cs="Times New Roman"/>
                                </w:rPr>
                              </w:rPrChange>
                            </w:rPr>
                            <w:t>was slightly more right skewed than the empirical data</w:t>
                          </w:r>
                        </w:ins>
                        <w:ins w:id="2398" w:author="Bo Shen" w:date="2023-02-02T19:14:00Z">
                          <w:r w:rsidR="0019704E" w:rsidRPr="00D60AB4">
                            <w:rPr>
                              <w:rFonts w:ascii="Times New Roman" w:hAnsi="Times New Roman" w:cs="Times New Roman"/>
                              <w:sz w:val="22"/>
                              <w:szCs w:val="22"/>
                              <w:rPrChange w:id="2399" w:author="Bo Shen" w:date="2023-02-03T10:37:00Z">
                                <w:rPr>
                                  <w:rFonts w:ascii="Times New Roman" w:hAnsi="Times New Roman" w:cs="Times New Roman"/>
                                </w:rPr>
                              </w:rPrChange>
                            </w:rPr>
                            <w:t xml:space="preserve"> </w:t>
                          </w:r>
                        </w:ins>
                        <w:del w:id="2400" w:author="Bo Shen" w:date="2023-02-02T19:15:00Z">
                          <w:r w:rsidRPr="00D60AB4" w:rsidDel="0019704E">
                            <w:rPr>
                              <w:rFonts w:ascii="Times New Roman" w:hAnsi="Times New Roman" w:cs="Times New Roman"/>
                              <w:sz w:val="22"/>
                              <w:szCs w:val="22"/>
                              <w:rPrChange w:id="2401" w:author="Bo Shen" w:date="2023-02-03T10:37:00Z">
                                <w:rPr>
                                  <w:rFonts w:ascii="Times New Roman" w:hAnsi="Times New Roman" w:cs="Times New Roman"/>
                                </w:rPr>
                              </w:rPrChange>
                            </w:rPr>
                            <w:delText xml:space="preserve">match </w:delText>
                          </w:r>
                        </w:del>
                        <w:del w:id="2402" w:author="Bo Shen" w:date="2023-02-02T19:16:00Z">
                          <w:r w:rsidRPr="00D60AB4" w:rsidDel="0019704E">
                            <w:rPr>
                              <w:rFonts w:ascii="Times New Roman" w:hAnsi="Times New Roman" w:cs="Times New Roman"/>
                              <w:sz w:val="22"/>
                              <w:szCs w:val="22"/>
                              <w:rPrChange w:id="240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2404" w:author="Bo Shen" w:date="2023-02-03T10:37:00Z">
                              <w:rPr>
                                <w:rFonts w:ascii="Times New Roman" w:hAnsi="Times New Roman" w:cs="Times New Roman"/>
                              </w:rPr>
                            </w:rPrChange>
                          </w:rPr>
                          <w:t>histogram</w:t>
                        </w:r>
                        <w:ins w:id="2405" w:author="Bo Shen" w:date="2023-02-02T19:17:00Z">
                          <w:r w:rsidR="0019704E" w:rsidRPr="00D60AB4">
                            <w:rPr>
                              <w:rFonts w:ascii="Times New Roman" w:hAnsi="Times New Roman" w:cs="Times New Roman"/>
                              <w:sz w:val="22"/>
                              <w:szCs w:val="22"/>
                              <w:rPrChange w:id="2406" w:author="Bo Shen" w:date="2023-02-03T10:37:00Z">
                                <w:rPr>
                                  <w:rFonts w:ascii="Times New Roman" w:hAnsi="Times New Roman" w:cs="Times New Roman"/>
                                </w:rPr>
                              </w:rPrChange>
                            </w:rPr>
                            <w:t xml:space="preserve"> </w:t>
                          </w:r>
                        </w:ins>
                        <w:del w:id="2407" w:author="Bo Shen" w:date="2023-02-02T19:16:00Z">
                          <w:r w:rsidRPr="00D60AB4" w:rsidDel="0019704E">
                            <w:rPr>
                              <w:rFonts w:ascii="Times New Roman" w:hAnsi="Times New Roman" w:cs="Times New Roman"/>
                              <w:sz w:val="22"/>
                              <w:szCs w:val="22"/>
                              <w:rPrChange w:id="240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2409" w:author="Bo Shen" w:date="2023-02-03T10:37:00Z">
                              <w:rPr>
                                <w:rFonts w:ascii="Times New Roman" w:hAnsi="Times New Roman" w:cs="Times New Roman"/>
                              </w:rPr>
                            </w:rPrChange>
                          </w:rPr>
                          <w:t>(bars)</w:t>
                        </w:r>
                        <w:del w:id="2410" w:author="Bo Shen" w:date="2023-02-02T19:17:00Z">
                          <w:r w:rsidRPr="00D60AB4" w:rsidDel="0019704E">
                            <w:rPr>
                              <w:rFonts w:ascii="Times New Roman" w:hAnsi="Times New Roman" w:cs="Times New Roman"/>
                              <w:sz w:val="22"/>
                              <w:szCs w:val="22"/>
                              <w:rPrChange w:id="241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241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1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2414" w:author="Bo Shen" w:date="2023-02-03T10:37:00Z">
                              <w:rPr>
                                <w:rFonts w:ascii="Times New Roman" w:hAnsi="Times New Roman" w:cs="Times New Roman"/>
                              </w:rPr>
                            </w:rPrChange>
                          </w:rPr>
                          <w:t xml:space="preserve"> Re-plot the fitting results in </w:t>
                        </w:r>
                        <w:del w:id="2415" w:author="Bo Shen" w:date="2022-11-28T13:49:00Z">
                          <w:r w:rsidRPr="00D60AB4" w:rsidDel="00662EFE">
                            <w:rPr>
                              <w:rFonts w:ascii="Times New Roman" w:hAnsi="Times New Roman" w:cs="Times New Roman"/>
                              <w:sz w:val="22"/>
                              <w:szCs w:val="22"/>
                              <w:rPrChange w:id="2416" w:author="Bo Shen" w:date="2023-02-03T10:37:00Z">
                                <w:rPr>
                                  <w:rFonts w:ascii="Times New Roman" w:hAnsi="Times New Roman" w:cs="Times New Roman"/>
                                </w:rPr>
                              </w:rPrChange>
                            </w:rPr>
                            <w:delText>a quantile-quantile (Q-Q) plot</w:delText>
                          </w:r>
                        </w:del>
                        <w:ins w:id="2417" w:author="Bo Shen" w:date="2023-02-02T19:15:00Z">
                          <w:r w:rsidR="0019704E" w:rsidRPr="00D60AB4">
                            <w:rPr>
                              <w:rFonts w:ascii="Times New Roman" w:hAnsi="Times New Roman" w:cs="Times New Roman"/>
                              <w:sz w:val="22"/>
                              <w:szCs w:val="22"/>
                              <w:rPrChange w:id="2418" w:author="Bo Shen" w:date="2023-02-03T10:37:00Z">
                                <w:rPr>
                                  <w:rFonts w:ascii="Times New Roman" w:hAnsi="Times New Roman" w:cs="Times New Roman"/>
                                </w:rPr>
                              </w:rPrChange>
                            </w:rPr>
                            <w:t>quantile probabilities</w:t>
                          </w:r>
                        </w:ins>
                        <w:ins w:id="2419" w:author="Bo Shen" w:date="2023-02-03T10:27:00Z">
                          <w:r w:rsidR="00A87C94" w:rsidRPr="00D60AB4">
                            <w:rPr>
                              <w:rFonts w:ascii="Times New Roman" w:hAnsi="Times New Roman" w:cs="Times New Roman"/>
                              <w:sz w:val="22"/>
                              <w:szCs w:val="22"/>
                              <w:rPrChange w:id="2420" w:author="Bo Shen" w:date="2023-02-03T10:37:00Z">
                                <w:rPr>
                                  <w:rFonts w:ascii="Times New Roman" w:hAnsi="Times New Roman" w:cs="Times New Roman"/>
                                </w:rPr>
                              </w:rPrChange>
                            </w:rPr>
                            <w:t>.</w:t>
                          </w:r>
                        </w:ins>
                        <w:del w:id="2421" w:author="Bo Shen" w:date="2023-02-03T10:27:00Z">
                          <w:r w:rsidRPr="00D60AB4" w:rsidDel="00A87C94">
                            <w:rPr>
                              <w:rFonts w:ascii="Times New Roman" w:hAnsi="Times New Roman" w:cs="Times New Roman"/>
                              <w:sz w:val="22"/>
                              <w:szCs w:val="22"/>
                              <w:rPrChange w:id="2422" w:author="Bo Shen" w:date="2023-02-03T10:37:00Z">
                                <w:rPr>
                                  <w:rFonts w:ascii="Times New Roman" w:hAnsi="Times New Roman" w:cs="Times New Roman"/>
                                </w:rPr>
                              </w:rPrChange>
                            </w:rPr>
                            <w:delText xml:space="preserve">, </w:delText>
                          </w:r>
                        </w:del>
                        <w:del w:id="2423" w:author="Bo Shen" w:date="2023-02-02T19:15:00Z">
                          <w:r w:rsidRPr="00D60AB4" w:rsidDel="0019704E">
                            <w:rPr>
                              <w:rFonts w:ascii="Times New Roman" w:hAnsi="Times New Roman" w:cs="Times New Roman"/>
                              <w:sz w:val="22"/>
                              <w:szCs w:val="22"/>
                              <w:rPrChange w:id="242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2425" w:author="Bo Shen" w:date="2023-02-03T10:27:00Z">
                          <w:r w:rsidRPr="00D60AB4" w:rsidDel="00A87C94">
                            <w:rPr>
                              <w:rFonts w:ascii="Times New Roman" w:hAnsi="Times New Roman" w:cs="Times New Roman"/>
                              <w:sz w:val="22"/>
                              <w:szCs w:val="22"/>
                              <w:rPrChange w:id="242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27" w:author="Bo Shen" w:date="2023-02-03T10:37:00Z">
                              <w:rPr>
                                <w:rFonts w:ascii="Times New Roman" w:hAnsi="Times New Roman" w:cs="Times New Roman"/>
                              </w:rPr>
                            </w:rPrChange>
                          </w:rPr>
                          <w:t xml:space="preserve"> </w:t>
                        </w:r>
                        <w:ins w:id="2428" w:author="Bo Shen" w:date="2023-02-03T10:28:00Z">
                          <w:r w:rsidR="00A87C94" w:rsidRPr="00D60AB4">
                            <w:rPr>
                              <w:rFonts w:ascii="Times New Roman" w:hAnsi="Times New Roman" w:cs="Times New Roman"/>
                              <w:sz w:val="22"/>
                              <w:szCs w:val="22"/>
                              <w:rPrChange w:id="2429" w:author="Bo Shen" w:date="2023-02-03T10:37:00Z">
                                <w:rPr>
                                  <w:rFonts w:ascii="Times New Roman" w:hAnsi="Times New Roman" w:cs="Times New Roman"/>
                                </w:rPr>
                              </w:rPrChange>
                            </w:rPr>
                            <w:t xml:space="preserve">The predicted RTs </w:t>
                          </w:r>
                        </w:ins>
                        <w:ins w:id="2430" w:author="Bo Shen" w:date="2023-02-03T10:29:00Z">
                          <w:r w:rsidR="00A87C94" w:rsidRPr="00D60AB4">
                            <w:rPr>
                              <w:rFonts w:ascii="Times New Roman" w:hAnsi="Times New Roman" w:cs="Times New Roman"/>
                              <w:sz w:val="22"/>
                              <w:szCs w:val="22"/>
                              <w:rPrChange w:id="2431" w:author="Bo Shen" w:date="2023-02-03T10:37:00Z">
                                <w:rPr>
                                  <w:rFonts w:ascii="Times New Roman" w:hAnsi="Times New Roman" w:cs="Times New Roman"/>
                                </w:rPr>
                              </w:rPrChange>
                            </w:rPr>
                            <w:t xml:space="preserve">are slightly shorter than the empirical data </w:t>
                          </w:r>
                          <w:r w:rsidR="00A87C94" w:rsidRPr="00D60AB4">
                            <w:rPr>
                              <w:rFonts w:ascii="Times New Roman" w:hAnsi="Times New Roman" w:cs="Times New Roman"/>
                              <w:sz w:val="22"/>
                              <w:szCs w:val="22"/>
                              <w:rPrChange w:id="2432" w:author="Bo Shen" w:date="2023-02-03T10:37:00Z">
                                <w:rPr>
                                  <w:rFonts w:ascii="Times New Roman" w:hAnsi="Times New Roman" w:cs="Times New Roman"/>
                                </w:rPr>
                              </w:rPrChange>
                            </w:rPr>
                            <w:t>at the 1</w:t>
                          </w:r>
                          <w:r w:rsidR="00A87C94" w:rsidRPr="00D60AB4">
                            <w:rPr>
                              <w:rFonts w:ascii="Times New Roman" w:hAnsi="Times New Roman" w:cs="Times New Roman"/>
                              <w:sz w:val="22"/>
                              <w:szCs w:val="22"/>
                              <w:vertAlign w:val="superscript"/>
                              <w:rPrChange w:id="2433"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2434"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2435"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2436" w:author="Bo Shen" w:date="2023-02-03T10:37:00Z">
                                <w:rPr>
                                  <w:rFonts w:ascii="Times New Roman" w:hAnsi="Times New Roman" w:cs="Times New Roman"/>
                                </w:rPr>
                              </w:rPrChange>
                            </w:rPr>
                            <w:t xml:space="preserve"> quantile lines</w:t>
                          </w:r>
                          <w:r w:rsidR="00A87C94" w:rsidRPr="00D60AB4">
                            <w:rPr>
                              <w:rFonts w:ascii="Times New Roman" w:hAnsi="Times New Roman" w:cs="Times New Roman"/>
                              <w:sz w:val="22"/>
                              <w:szCs w:val="22"/>
                              <w:rPrChange w:id="2437" w:author="Bo Shen" w:date="2023-02-03T10:37:00Z">
                                <w:rPr>
                                  <w:rFonts w:ascii="Times New Roman" w:hAnsi="Times New Roman" w:cs="Times New Roman"/>
                                </w:rPr>
                              </w:rPrChange>
                            </w:rPr>
                            <w:t>, while slightly longer at the 9</w:t>
                          </w:r>
                          <w:r w:rsidR="00A87C94" w:rsidRPr="00D60AB4">
                            <w:rPr>
                              <w:rFonts w:ascii="Times New Roman" w:hAnsi="Times New Roman" w:cs="Times New Roman"/>
                              <w:sz w:val="22"/>
                              <w:szCs w:val="22"/>
                              <w:vertAlign w:val="superscript"/>
                              <w:rPrChange w:id="2438"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2439" w:author="Bo Shen" w:date="2023-02-03T10:37:00Z">
                                <w:rPr>
                                  <w:rFonts w:ascii="Times New Roman" w:hAnsi="Times New Roman" w:cs="Times New Roman"/>
                                </w:rPr>
                              </w:rPrChange>
                            </w:rPr>
                            <w:t xml:space="preserve"> quantile. </w:t>
                          </w:r>
                        </w:ins>
                        <w:del w:id="2440" w:author="Bo Shen" w:date="2023-02-03T10:30:00Z">
                          <w:r w:rsidRPr="00D60AB4" w:rsidDel="00A87C94">
                            <w:rPr>
                              <w:rFonts w:ascii="Times New Roman" w:hAnsi="Times New Roman" w:cs="Times New Roman"/>
                              <w:sz w:val="22"/>
                              <w:szCs w:val="22"/>
                              <w:rPrChange w:id="244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244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2443" w:author="Bo Shen" w:date="2023-02-03T10:37:00Z">
                              <w:rPr>
                                <w:rFonts w:ascii="Times New Roman" w:hAnsi="Times New Roman" w:cs="Times New Roman"/>
                              </w:rPr>
                            </w:rPrChange>
                          </w:rPr>
                          <w:t xml:space="preserve"> </w:t>
                        </w:r>
                        <w:r w:rsidRPr="00D60AB4">
                          <w:rPr>
                            <w:rFonts w:ascii="Times New Roman" w:hAnsi="Times New Roman" w:cs="Times New Roman" w:hint="eastAsia"/>
                            <w:sz w:val="22"/>
                            <w:szCs w:val="22"/>
                            <w:rPrChange w:id="2444" w:author="Bo Shen" w:date="2023-02-03T10:37:00Z">
                              <w:rPr>
                                <w:rFonts w:ascii="Times New Roman" w:hAnsi="Times New Roman" w:cs="Times New Roman" w:hint="eastAsia"/>
                              </w:rPr>
                            </w:rPrChange>
                          </w:rPr>
                          <w:t>M</w:t>
                        </w:r>
                        <w:r w:rsidRPr="00D60AB4">
                          <w:rPr>
                            <w:rFonts w:ascii="Times New Roman" w:hAnsi="Times New Roman" w:cs="Times New Roman"/>
                            <w:sz w:val="22"/>
                            <w:szCs w:val="22"/>
                            <w:rPrChange w:id="2445" w:author="Bo Shen" w:date="2023-02-03T10:37:00Z">
                              <w:rPr>
                                <w:rFonts w:ascii="Times New Roman" w:hAnsi="Times New Roman" w:cs="Times New Roman"/>
                              </w:rPr>
                            </w:rPrChange>
                          </w:rPr>
                          <w:t xml:space="preserve">odel predicted </w:t>
                        </w:r>
                        <w:ins w:id="2446" w:author="Bo Shen" w:date="2023-02-03T10:30:00Z">
                          <w:r w:rsidR="00A87C94" w:rsidRPr="00D60AB4">
                            <w:rPr>
                              <w:rFonts w:ascii="Times New Roman" w:hAnsi="Times New Roman" w:cs="Times New Roman"/>
                              <w:sz w:val="22"/>
                              <w:szCs w:val="22"/>
                              <w:rPrChange w:id="2447" w:author="Bo Shen" w:date="2023-02-03T10:37:00Z">
                                <w:rPr>
                                  <w:rFonts w:ascii="Times New Roman" w:hAnsi="Times New Roman" w:cs="Times New Roman"/>
                                </w:rPr>
                              </w:rPrChange>
                            </w:rPr>
                            <w:t xml:space="preserve">mean RTs and accuracy matched well with </w:t>
                          </w:r>
                        </w:ins>
                        <w:del w:id="2448" w:author="Bo Shen" w:date="2023-02-03T10:30:00Z">
                          <w:r w:rsidRPr="00D60AB4" w:rsidDel="00A87C94">
                            <w:rPr>
                              <w:rFonts w:ascii="Times New Roman" w:hAnsi="Times New Roman" w:cs="Times New Roman"/>
                              <w:sz w:val="22"/>
                              <w:szCs w:val="22"/>
                              <w:rPrChange w:id="244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2450" w:author="Bo Shen" w:date="2023-02-03T10:37:00Z">
                              <w:rPr>
                                <w:rFonts w:ascii="Times New Roman" w:hAnsi="Times New Roman" w:cs="Times New Roman"/>
                              </w:rPr>
                            </w:rPrChange>
                          </w:rPr>
                          <w:t>the empirical data</w:t>
                        </w:r>
                        <w:del w:id="2451" w:author="Bo Shen" w:date="2023-02-03T10:30:00Z">
                          <w:r w:rsidRPr="00D60AB4" w:rsidDel="00A87C94">
                            <w:rPr>
                              <w:rFonts w:ascii="Times New Roman" w:hAnsi="Times New Roman" w:cs="Times New Roman"/>
                              <w:sz w:val="22"/>
                              <w:szCs w:val="22"/>
                              <w:rPrChange w:id="245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245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245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245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5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2457" w:author="Bo Shen" w:date="2023-02-03T10:37:00Z">
                              <w:rPr>
                                <w:rFonts w:ascii="Times New Roman" w:hAnsi="Times New Roman" w:cs="Times New Roman"/>
                              </w:rPr>
                            </w:rPrChange>
                          </w:rPr>
                          <w:t xml:space="preserve"> The aggregated neural dynamics from the best</w:t>
                        </w:r>
                        <w:ins w:id="2458" w:author="Bo Shen" w:date="2023-02-03T10:30:00Z">
                          <w:r w:rsidR="00A87C94" w:rsidRPr="00D60AB4">
                            <w:rPr>
                              <w:rFonts w:ascii="Times New Roman" w:hAnsi="Times New Roman" w:cs="Times New Roman"/>
                              <w:sz w:val="22"/>
                              <w:szCs w:val="22"/>
                              <w:rPrChange w:id="2459" w:author="Bo Shen" w:date="2023-02-03T10:37:00Z">
                                <w:rPr>
                                  <w:rFonts w:ascii="Times New Roman" w:hAnsi="Times New Roman" w:cs="Times New Roman"/>
                                </w:rPr>
                              </w:rPrChange>
                            </w:rPr>
                            <w:t xml:space="preserve"> </w:t>
                          </w:r>
                        </w:ins>
                        <w:del w:id="2460" w:author="Bo Shen" w:date="2023-02-03T10:30:00Z">
                          <w:r w:rsidRPr="00D60AB4" w:rsidDel="00A87C94">
                            <w:rPr>
                              <w:rFonts w:ascii="Times New Roman" w:hAnsi="Times New Roman" w:cs="Times New Roman"/>
                              <w:sz w:val="22"/>
                              <w:szCs w:val="22"/>
                              <w:rPrChange w:id="246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62" w:author="Bo Shen" w:date="2023-02-03T10:37:00Z">
                              <w:rPr>
                                <w:rFonts w:ascii="Times New Roman" w:hAnsi="Times New Roman" w:cs="Times New Roman"/>
                              </w:rPr>
                            </w:rPrChange>
                          </w:rPr>
                          <w:t>fit</w:t>
                        </w:r>
                        <w:ins w:id="2463" w:author="Bo Shen" w:date="2023-02-03T10:30:00Z">
                          <w:r w:rsidR="00A87C94" w:rsidRPr="00D60AB4">
                            <w:rPr>
                              <w:rFonts w:ascii="Times New Roman" w:hAnsi="Times New Roman" w:cs="Times New Roman"/>
                              <w:sz w:val="22"/>
                              <w:szCs w:val="22"/>
                              <w:rPrChange w:id="2464" w:author="Bo Shen" w:date="2023-02-03T10:37:00Z">
                                <w:rPr>
                                  <w:rFonts w:ascii="Times New Roman" w:hAnsi="Times New Roman" w:cs="Times New Roman"/>
                                </w:rPr>
                              </w:rPrChange>
                            </w:rPr>
                            <w:t>ting parameters</w:t>
                          </w:r>
                        </w:ins>
                        <w:ins w:id="2465" w:author="Bo Shen" w:date="2023-02-03T10:31:00Z">
                          <w:r w:rsidR="00186A8A" w:rsidRPr="00D60AB4">
                            <w:rPr>
                              <w:rFonts w:ascii="Times New Roman" w:hAnsi="Times New Roman" w:cs="Times New Roman"/>
                              <w:sz w:val="22"/>
                              <w:szCs w:val="22"/>
                              <w:rPrChange w:id="2466" w:author="Bo Shen" w:date="2023-02-03T10:37:00Z">
                                <w:rPr>
                                  <w:rFonts w:ascii="Times New Roman" w:hAnsi="Times New Roman" w:cs="Times New Roman"/>
                                </w:rPr>
                              </w:rPrChange>
                            </w:rPr>
                            <w:t xml:space="preserve"> of LCA</w:t>
                          </w:r>
                        </w:ins>
                        <w:del w:id="2467" w:author="Bo Shen" w:date="2023-02-03T10:31:00Z">
                          <w:r w:rsidRPr="00D60AB4" w:rsidDel="00186A8A">
                            <w:rPr>
                              <w:rFonts w:ascii="Times New Roman" w:hAnsi="Times New Roman" w:cs="Times New Roman"/>
                              <w:sz w:val="22"/>
                              <w:szCs w:val="22"/>
                              <w:rPrChange w:id="246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2469" w:author="Bo Shen" w:date="2023-02-03T10:37:00Z">
                              <w:rPr>
                                <w:rFonts w:ascii="Times New Roman" w:hAnsi="Times New Roman" w:cs="Times New Roman"/>
                              </w:rPr>
                            </w:rPrChange>
                          </w:rPr>
                          <w:t xml:space="preserve">. </w:t>
                        </w:r>
                        <w:ins w:id="2470" w:author="Bo Shen" w:date="2023-02-03T10:31:00Z">
                          <w:r w:rsidR="00186A8A" w:rsidRPr="00D60AB4">
                            <w:rPr>
                              <w:rFonts w:ascii="Times New Roman" w:hAnsi="Times New Roman" w:cs="Times New Roman"/>
                              <w:sz w:val="22"/>
                              <w:szCs w:val="22"/>
                              <w:rPrChange w:id="2471" w:author="Bo Shen" w:date="2023-02-03T10:37:00Z">
                                <w:rPr>
                                  <w:rFonts w:ascii="Times New Roman" w:hAnsi="Times New Roman" w:cs="Times New Roman"/>
                                </w:rPr>
                              </w:rPrChange>
                            </w:rPr>
                            <w:t xml:space="preserve">The dynamics sorted to the onset of stimulus and (left) sorted to the onset of choice (right) </w:t>
                          </w:r>
                        </w:ins>
                        <w:ins w:id="2472" w:author="Bo Shen" w:date="2023-02-03T10:32:00Z">
                          <w:r w:rsidR="00186A8A" w:rsidRPr="00D60AB4">
                            <w:rPr>
                              <w:rFonts w:ascii="Times New Roman" w:hAnsi="Times New Roman" w:cs="Times New Roman"/>
                              <w:sz w:val="22"/>
                              <w:szCs w:val="22"/>
                              <w:rPrChange w:id="2473"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2474" w:author="Bo Shen" w:date="2023-02-03T10:33:00Z">
                          <w:r w:rsidR="00186A8A" w:rsidRPr="00D60AB4">
                            <w:rPr>
                              <w:rFonts w:ascii="Times New Roman" w:hAnsi="Times New Roman" w:cs="Times New Roman"/>
                              <w:sz w:val="22"/>
                              <w:szCs w:val="22"/>
                              <w:rPrChange w:id="2475" w:author="Bo Shen" w:date="2023-02-03T10:37:00Z">
                                <w:rPr>
                                  <w:rFonts w:ascii="Times New Roman" w:hAnsi="Times New Roman" w:cs="Times New Roman"/>
                                </w:rPr>
                              </w:rPrChange>
                            </w:rPr>
                            <w:t>(</w:t>
                          </w:r>
                        </w:ins>
                        <w:ins w:id="2476" w:author="Bo Shen" w:date="2023-02-03T10:35:00Z">
                          <w:r w:rsidR="00186A8A" w:rsidRPr="00D60AB4">
                            <w:rPr>
                              <w:rFonts w:ascii="Times New Roman" w:hAnsi="Times New Roman" w:cs="Times New Roman"/>
                              <w:sz w:val="22"/>
                              <w:szCs w:val="22"/>
                              <w:rPrChange w:id="2477"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2478" w:author="Bo Shen" w:date="2023-02-03T10:37:00Z">
                                <w:rPr>
                                  <w:rFonts w:ascii="Times New Roman" w:hAnsi="Times New Roman" w:cs="Times New Roman"/>
                                </w:rPr>
                              </w:rPrChange>
                            </w:rPr>
                            <w:t>ms</w:t>
                          </w:r>
                        </w:ins>
                        <w:proofErr w:type="spellEnd"/>
                        <w:ins w:id="2479" w:author="Bo Shen" w:date="2023-02-03T10:33:00Z">
                          <w:r w:rsidR="00186A8A" w:rsidRPr="00D60AB4">
                            <w:rPr>
                              <w:rFonts w:ascii="Times New Roman" w:hAnsi="Times New Roman" w:cs="Times New Roman"/>
                              <w:sz w:val="22"/>
                              <w:szCs w:val="22"/>
                              <w:rPrChange w:id="2480" w:author="Bo Shen" w:date="2023-02-03T10:37:00Z">
                                <w:rPr>
                                  <w:rFonts w:ascii="Times New Roman" w:hAnsi="Times New Roman" w:cs="Times New Roman"/>
                                </w:rPr>
                              </w:rPrChange>
                            </w:rPr>
                            <w:t xml:space="preserve"> after </w:t>
                          </w:r>
                        </w:ins>
                        <w:ins w:id="2481" w:author="Bo Shen" w:date="2023-02-03T10:34:00Z">
                          <w:r w:rsidR="00186A8A" w:rsidRPr="00D60AB4">
                            <w:rPr>
                              <w:rFonts w:ascii="Times New Roman" w:hAnsi="Times New Roman" w:cs="Times New Roman"/>
                              <w:sz w:val="22"/>
                              <w:szCs w:val="22"/>
                              <w:rPrChange w:id="2482" w:author="Bo Shen" w:date="2023-02-03T10:37:00Z">
                                <w:rPr>
                                  <w:rFonts w:ascii="Times New Roman" w:hAnsi="Times New Roman" w:cs="Times New Roman"/>
                                </w:rPr>
                              </w:rPrChange>
                            </w:rPr>
                            <w:t xml:space="preserve">stimulus onset; </w:t>
                          </w:r>
                        </w:ins>
                        <w:ins w:id="2483" w:author="Bo Shen" w:date="2023-02-03T10:33:00Z">
                          <w:r w:rsidR="00186A8A" w:rsidRPr="00D60AB4">
                            <w:rPr>
                              <w:rFonts w:ascii="Times New Roman" w:hAnsi="Times New Roman" w:cs="Times New Roman"/>
                              <w:sz w:val="22"/>
                              <w:szCs w:val="22"/>
                              <w:rPrChange w:id="2484"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2485"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486"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87"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488"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2489"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2490"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91"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2492" w:author="Bo Shen" w:date="2023-02-03T10:37:00Z">
                                <w:rPr>
                                  <w:rFonts w:ascii="Times New Roman" w:hAnsi="Times New Roman" w:cs="Times New Roman"/>
                                </w:rPr>
                              </w:rPrChange>
                            </w:rPr>
                            <w:t xml:space="preserve">) were examined in the following panels. </w:t>
                          </w:r>
                        </w:ins>
                        <w:del w:id="2493" w:author="Bo Shen" w:date="2023-02-03T10:32:00Z">
                          <w:r w:rsidRPr="00D60AB4" w:rsidDel="00186A8A">
                            <w:rPr>
                              <w:rFonts w:ascii="Times New Roman" w:hAnsi="Times New Roman" w:cs="Times New Roman"/>
                              <w:sz w:val="22"/>
                              <w:szCs w:val="22"/>
                              <w:rPrChange w:id="2494"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2495"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2496"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2497"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2498"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2499" w:author="Bo Shen" w:date="2023-02-03T10:37:00Z">
                              <w:rPr>
                                <w:rFonts w:ascii="Times New Roman" w:hAnsi="Times New Roman" w:cs="Times New Roman"/>
                                <w:b/>
                              </w:rPr>
                            </w:rPrChange>
                          </w:rPr>
                          <w:t>E.</w:t>
                        </w:r>
                        <w:del w:id="2500" w:author="Bo Shen" w:date="2023-02-03T10:35:00Z">
                          <w:r w:rsidRPr="00D60AB4" w:rsidDel="00186A8A">
                            <w:rPr>
                              <w:rFonts w:ascii="Times New Roman" w:hAnsi="Times New Roman" w:cs="Times New Roman"/>
                              <w:sz w:val="22"/>
                              <w:szCs w:val="22"/>
                              <w:rPrChange w:id="2501"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2502" w:author="Bo Shen" w:date="2023-02-03T10:37:00Z">
                              <w:rPr>
                                <w:rFonts w:ascii="Times New Roman" w:hAnsi="Times New Roman" w:cs="Times New Roman"/>
                              </w:rPr>
                            </w:rPrChange>
                          </w:rPr>
                          <w:t xml:space="preserve"> </w:t>
                        </w:r>
                        <w:ins w:id="2503" w:author="Bo Shen" w:date="2023-02-03T10:37:00Z">
                          <w:r w:rsidR="007C183D">
                            <w:rPr>
                              <w:rFonts w:ascii="Times New Roman" w:hAnsi="Times New Roman" w:cs="Times New Roman"/>
                              <w:sz w:val="22"/>
                              <w:szCs w:val="22"/>
                            </w:rPr>
                            <w:t>At the early stage, t</w:t>
                          </w:r>
                        </w:ins>
                        <w:del w:id="2504" w:author="Bo Shen" w:date="2023-02-03T10:37:00Z">
                          <w:r w:rsidRPr="00D60AB4" w:rsidDel="007C183D">
                            <w:rPr>
                              <w:rFonts w:ascii="Times New Roman" w:hAnsi="Times New Roman" w:cs="Times New Roman"/>
                              <w:sz w:val="22"/>
                              <w:szCs w:val="22"/>
                              <w:rPrChange w:id="2505"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2506" w:author="Bo Shen" w:date="2023-02-03T10:37:00Z">
                              <w:rPr>
                                <w:rFonts w:ascii="Times New Roman" w:hAnsi="Times New Roman" w:cs="Times New Roman"/>
                              </w:rPr>
                            </w:rPrChange>
                          </w:rPr>
                          <w:t>he activities</w:t>
                        </w:r>
                        <w:ins w:id="2507" w:author="Bo Shen" w:date="2023-02-03T10:35:00Z">
                          <w:r w:rsidR="00186A8A" w:rsidRPr="00D60AB4">
                            <w:rPr>
                              <w:rFonts w:ascii="Times New Roman" w:hAnsi="Times New Roman" w:cs="Times New Roman"/>
                              <w:sz w:val="22"/>
                              <w:szCs w:val="22"/>
                              <w:rPrChange w:id="2508"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2509"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510"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2511"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51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13" w:author="Bo Shen" w:date="2023-02-03T10:37:00Z">
                              <w:rPr>
                                <w:rFonts w:ascii="Times New Roman" w:hAnsi="Times New Roman" w:cs="Times New Roman"/>
                              </w:rPr>
                            </w:rPrChange>
                          </w:rPr>
                          <w:t xml:space="preserve"> linearly increase</w:t>
                        </w:r>
                        <w:ins w:id="2514" w:author="Bo Shen" w:date="2023-02-03T10:36:00Z">
                          <w:r w:rsidR="00186A8A" w:rsidRPr="00D60AB4">
                            <w:rPr>
                              <w:rFonts w:ascii="Times New Roman" w:hAnsi="Times New Roman" w:cs="Times New Roman"/>
                              <w:sz w:val="22"/>
                              <w:szCs w:val="22"/>
                              <w:rPrChange w:id="2515" w:author="Bo Shen" w:date="2023-02-03T10:37:00Z">
                                <w:rPr>
                                  <w:rFonts w:ascii="Times New Roman" w:hAnsi="Times New Roman" w:cs="Times New Roman"/>
                                </w:rPr>
                              </w:rPrChange>
                            </w:rPr>
                            <w:t xml:space="preserve"> (1.01</w:t>
                          </w:r>
                        </w:ins>
                        <w:ins w:id="2516" w:author="Bo Shen" w:date="2023-02-03T10:37:00Z">
                          <w:r w:rsidR="00D60AB4" w:rsidRPr="00D60AB4">
                            <w:rPr>
                              <w:rFonts w:ascii="Times New Roman" w:hAnsi="Times New Roman" w:cs="Times New Roman"/>
                              <w:sz w:val="22"/>
                              <w:szCs w:val="22"/>
                              <w:rPrChange w:id="2517"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2518" w:author="Bo Shen" w:date="2023-02-03T10:36:00Z">
                          <w:r w:rsidR="00186A8A" w:rsidRPr="00D60AB4">
                            <w:rPr>
                              <w:rFonts w:ascii="Times New Roman" w:hAnsi="Times New Roman" w:cs="Times New Roman"/>
                              <w:sz w:val="22"/>
                              <w:szCs w:val="22"/>
                              <w:rPrChange w:id="2519"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0" w:author="Bo Shen" w:date="2023-02-03T10:37:00Z">
                              <w:rPr>
                                <w:rFonts w:ascii="Times New Roman" w:hAnsi="Times New Roman" w:cs="Times New Roman"/>
                              </w:rPr>
                            </w:rPrChange>
                          </w:rPr>
                          <w:t xml:space="preserve"> and decrease</w:t>
                        </w:r>
                        <w:ins w:id="2521" w:author="Bo Shen" w:date="2023-02-03T10:36:00Z">
                          <w:r w:rsidR="00186A8A" w:rsidRPr="00D60AB4">
                            <w:rPr>
                              <w:rFonts w:ascii="Times New Roman" w:hAnsi="Times New Roman" w:cs="Times New Roman"/>
                              <w:sz w:val="22"/>
                              <w:szCs w:val="22"/>
                              <w:rPrChange w:id="2522" w:author="Bo Shen" w:date="2023-02-03T10:37:00Z">
                                <w:rPr>
                                  <w:rFonts w:ascii="Times New Roman" w:hAnsi="Times New Roman" w:cs="Times New Roman"/>
                                </w:rPr>
                              </w:rPrChange>
                            </w:rPr>
                            <w:t xml:space="preserve"> (-2.31</w:t>
                          </w:r>
                        </w:ins>
                        <w:ins w:id="2523" w:author="Bo Shen" w:date="2023-02-03T10:37:00Z">
                          <w:r w:rsidR="00D60AB4" w:rsidRPr="00D60AB4">
                            <w:rPr>
                              <w:rFonts w:ascii="Times New Roman" w:hAnsi="Times New Roman" w:cs="Times New Roman"/>
                              <w:sz w:val="22"/>
                              <w:szCs w:val="22"/>
                              <w:rPrChange w:id="2524"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2525" w:author="Bo Shen" w:date="2023-02-03T10:36:00Z">
                          <w:r w:rsidR="00186A8A" w:rsidRPr="00D60AB4">
                            <w:rPr>
                              <w:rFonts w:ascii="Times New Roman" w:hAnsi="Times New Roman" w:cs="Times New Roman"/>
                              <w:sz w:val="22"/>
                              <w:szCs w:val="22"/>
                              <w:rPrChange w:id="2526"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7" w:author="Bo Shen" w:date="2023-02-03T10:37:00Z">
                              <w:rPr>
                                <w:rFonts w:ascii="Times New Roman" w:hAnsi="Times New Roman" w:cs="Times New Roman"/>
                              </w:rPr>
                            </w:rPrChange>
                          </w:rPr>
                          <w:t xml:space="preserve"> with input strength</w:t>
                        </w:r>
                        <w:ins w:id="2528" w:author="Bo Shen" w:date="2023-02-03T10:36:00Z">
                          <w:r w:rsidR="00186A8A" w:rsidRPr="00D60AB4">
                            <w:rPr>
                              <w:rFonts w:ascii="Times New Roman" w:hAnsi="Times New Roman" w:cs="Times New Roman"/>
                              <w:sz w:val="22"/>
                              <w:szCs w:val="22"/>
                              <w:rPrChange w:id="2529" w:author="Bo Shen" w:date="2023-02-03T10:37:00Z">
                                <w:rPr>
                                  <w:rFonts w:ascii="Times New Roman" w:hAnsi="Times New Roman" w:cs="Times New Roman"/>
                                </w:rPr>
                              </w:rPrChange>
                            </w:rPr>
                            <w:t xml:space="preserve">, </w:t>
                          </w:r>
                        </w:ins>
                        <w:ins w:id="2530" w:author="Bo Shen" w:date="2023-02-03T10:35:00Z">
                          <w:r w:rsidR="00186A8A" w:rsidRPr="00D60AB4">
                            <w:rPr>
                              <w:rFonts w:ascii="Times New Roman" w:hAnsi="Times New Roman" w:cs="Times New Roman"/>
                              <w:sz w:val="22"/>
                              <w:szCs w:val="22"/>
                              <w:rPrChange w:id="2531" w:author="Bo Shen" w:date="2023-02-03T10:37:00Z">
                                <w:rPr>
                                  <w:rFonts w:ascii="Times New Roman" w:hAnsi="Times New Roman" w:cs="Times New Roman"/>
                                </w:rPr>
                              </w:rPrChange>
                            </w:rPr>
                            <w:t>respectively</w:t>
                          </w:r>
                        </w:ins>
                        <w:ins w:id="2532" w:author="Bo Shen" w:date="2023-02-03T10:36:00Z">
                          <w:r w:rsidR="00186A8A" w:rsidRPr="00D60AB4">
                            <w:rPr>
                              <w:rFonts w:ascii="Times New Roman" w:hAnsi="Times New Roman" w:cs="Times New Roman"/>
                              <w:sz w:val="22"/>
                              <w:szCs w:val="22"/>
                              <w:rPrChange w:id="2533" w:author="Bo Shen" w:date="2023-02-03T10:37:00Z">
                                <w:rPr>
                                  <w:rFonts w:ascii="Times New Roman" w:hAnsi="Times New Roman" w:cs="Times New Roman"/>
                                </w:rPr>
                              </w:rPrChange>
                            </w:rPr>
                            <w:t>, similar to the predictions on the excitatory units in LDDM and RNM</w:t>
                          </w:r>
                        </w:ins>
                        <w:del w:id="2534" w:author="Bo Shen" w:date="2023-02-03T10:36:00Z">
                          <w:r w:rsidRPr="00D60AB4" w:rsidDel="00186A8A">
                            <w:rPr>
                              <w:rFonts w:ascii="Times New Roman" w:hAnsi="Times New Roman" w:cs="Times New Roman"/>
                              <w:sz w:val="22"/>
                              <w:szCs w:val="22"/>
                              <w:rPrChange w:id="2535"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253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537"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2538" w:author="Bo Shen" w:date="2023-02-03T10:37:00Z">
                              <w:rPr>
                                <w:rFonts w:ascii="Times New Roman" w:hAnsi="Times New Roman" w:cs="Times New Roman"/>
                              </w:rPr>
                            </w:rPrChange>
                          </w:rPr>
                          <w:t xml:space="preserve"> </w:t>
                        </w:r>
                        <w:ins w:id="2539" w:author="Bo Shen" w:date="2023-02-03T10:37:00Z">
                          <w:r w:rsidR="007C183D">
                            <w:rPr>
                              <w:rFonts w:ascii="Times New Roman" w:hAnsi="Times New Roman" w:cs="Times New Roman"/>
                              <w:sz w:val="22"/>
                              <w:szCs w:val="22"/>
                            </w:rPr>
                            <w:t>At the onse</w:t>
                          </w:r>
                        </w:ins>
                        <w:ins w:id="2540" w:author="Bo Shen" w:date="2023-02-03T10:38:00Z">
                          <w:r w:rsidR="007C183D">
                            <w:rPr>
                              <w:rFonts w:ascii="Times New Roman" w:hAnsi="Times New Roman" w:cs="Times New Roman"/>
                              <w:sz w:val="22"/>
                              <w:szCs w:val="22"/>
                            </w:rPr>
                            <w:t xml:space="preserve">t of choice, the </w:t>
                          </w:r>
                        </w:ins>
                        <w:del w:id="2541" w:author="Bo Shen" w:date="2023-02-03T10:38:00Z">
                          <w:r w:rsidRPr="00D60AB4" w:rsidDel="007C183D">
                            <w:rPr>
                              <w:rFonts w:ascii="Times New Roman" w:hAnsi="Times New Roman" w:cs="Times New Roman"/>
                              <w:sz w:val="22"/>
                              <w:szCs w:val="22"/>
                              <w:rPrChange w:id="2542"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2543" w:author="Bo Shen" w:date="2023-02-03T10:38:00Z">
                          <w:r w:rsidR="007C183D">
                            <w:rPr>
                              <w:rFonts w:ascii="Times New Roman" w:hAnsi="Times New Roman" w:cs="Times New Roman"/>
                              <w:sz w:val="22"/>
                              <w:szCs w:val="22"/>
                            </w:rPr>
                            <w:t>c</w:t>
                          </w:r>
                        </w:ins>
                        <w:del w:id="2544" w:author="Bo Shen" w:date="2023-02-03T10:38:00Z">
                          <w:r w:rsidRPr="00D60AB4" w:rsidDel="007C183D">
                            <w:rPr>
                              <w:rFonts w:ascii="Times New Roman" w:hAnsi="Times New Roman" w:cs="Times New Roman"/>
                              <w:sz w:val="22"/>
                              <w:szCs w:val="22"/>
                              <w:rPrChange w:id="2545"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2546" w:author="Bo Shen" w:date="2023-02-03T10:37:00Z">
                              <w:rPr>
                                <w:rFonts w:ascii="Times New Roman" w:hAnsi="Times New Roman" w:cs="Times New Roman"/>
                              </w:rPr>
                            </w:rPrChange>
                          </w:rPr>
                          <w:t>hosen unit</w:t>
                        </w:r>
                        <w:ins w:id="2547"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2548" w:author="Bo Shen" w:date="2023-02-03T10:37:00Z">
                              <w:rPr>
                                <w:rFonts w:ascii="Times New Roman" w:hAnsi="Times New Roman" w:cs="Times New Roman"/>
                              </w:rPr>
                            </w:rPrChange>
                          </w:rPr>
                          <w:t xml:space="preserve"> activit</w:t>
                        </w:r>
                        <w:ins w:id="2549" w:author="Bo Shen" w:date="2023-02-03T10:38:00Z">
                          <w:r w:rsidR="007C183D">
                            <w:rPr>
                              <w:rFonts w:ascii="Times New Roman" w:hAnsi="Times New Roman" w:cs="Times New Roman"/>
                              <w:sz w:val="22"/>
                              <w:szCs w:val="22"/>
                            </w:rPr>
                            <w:t>ies</w:t>
                          </w:r>
                        </w:ins>
                        <w:del w:id="2550" w:author="Bo Shen" w:date="2023-02-03T10:38:00Z">
                          <w:r w:rsidRPr="00D60AB4" w:rsidDel="007C183D">
                            <w:rPr>
                              <w:rFonts w:ascii="Times New Roman" w:hAnsi="Times New Roman" w:cs="Times New Roman"/>
                              <w:sz w:val="22"/>
                              <w:szCs w:val="22"/>
                              <w:rPrChange w:id="2551"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52" w:author="Bo Shen" w:date="2023-02-03T10:37:00Z">
                              <w:rPr>
                                <w:rFonts w:ascii="Times New Roman" w:hAnsi="Times New Roman" w:cs="Times New Roman"/>
                              </w:rPr>
                            </w:rPrChange>
                          </w:rPr>
                          <w:t xml:space="preserve"> reach</w:t>
                        </w:r>
                        <w:del w:id="2553" w:author="Bo Shen" w:date="2023-02-03T10:38:00Z">
                          <w:r w:rsidRPr="00D60AB4" w:rsidDel="007C183D">
                            <w:rPr>
                              <w:rFonts w:ascii="Times New Roman" w:hAnsi="Times New Roman" w:cs="Times New Roman"/>
                              <w:sz w:val="22"/>
                              <w:szCs w:val="22"/>
                              <w:rPrChange w:id="2554"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2555" w:author="Bo Shen" w:date="2023-02-03T10:37:00Z">
                              <w:rPr>
                                <w:rFonts w:ascii="Times New Roman" w:hAnsi="Times New Roman" w:cs="Times New Roman"/>
                              </w:rPr>
                            </w:rPrChange>
                          </w:rPr>
                          <w:t xml:space="preserve"> a common decision bound</w:t>
                        </w:r>
                        <w:del w:id="2556" w:author="Bo Shen" w:date="2023-02-03T10:38:00Z">
                          <w:r w:rsidRPr="00D60AB4" w:rsidDel="007C183D">
                            <w:rPr>
                              <w:rFonts w:ascii="Times New Roman" w:hAnsi="Times New Roman" w:cs="Times New Roman"/>
                              <w:sz w:val="22"/>
                              <w:szCs w:val="22"/>
                              <w:rPrChange w:id="2557" w:author="Bo Shen" w:date="2023-02-03T10:37:00Z">
                                <w:rPr>
                                  <w:rFonts w:ascii="Times New Roman" w:hAnsi="Times New Roman" w:cs="Times New Roman"/>
                                </w:rPr>
                              </w:rPrChange>
                            </w:rPr>
                            <w:delText xml:space="preserve"> </w:delText>
                          </w:r>
                        </w:del>
                        <w:ins w:id="2558" w:author="Bo Shen" w:date="2023-02-03T10:38:00Z">
                          <w:r w:rsidR="007C183D">
                            <w:rPr>
                              <w:rFonts w:ascii="Times New Roman" w:hAnsi="Times New Roman" w:cs="Times New Roman"/>
                              <w:sz w:val="22"/>
                              <w:szCs w:val="22"/>
                            </w:rPr>
                            <w:t xml:space="preserve"> (</w:t>
                          </w:r>
                        </w:ins>
                        <w:ins w:id="2559"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2560" w:author="Bo Shen" w:date="2023-02-03T10:38:00Z">
                          <w:r w:rsidR="007C183D">
                            <w:rPr>
                              <w:rFonts w:ascii="Times New Roman" w:hAnsi="Times New Roman" w:cs="Times New Roman"/>
                              <w:sz w:val="22"/>
                              <w:szCs w:val="22"/>
                            </w:rPr>
                            <w:t>)</w:t>
                          </w:r>
                        </w:ins>
                        <w:del w:id="2561" w:author="Bo Shen" w:date="2023-02-03T10:38:00Z">
                          <w:r w:rsidRPr="00D60AB4" w:rsidDel="007C183D">
                            <w:rPr>
                              <w:rFonts w:ascii="Times New Roman" w:hAnsi="Times New Roman" w:cs="Times New Roman"/>
                              <w:sz w:val="22"/>
                              <w:szCs w:val="22"/>
                              <w:rPrChange w:id="2562"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2563" w:author="Bo Shen" w:date="2023-02-03T10:37:00Z">
                              <w:rPr>
                                <w:rFonts w:ascii="Times New Roman" w:hAnsi="Times New Roman" w:cs="Times New Roman"/>
                              </w:rPr>
                            </w:rPrChange>
                          </w:rPr>
                          <w:t>, while unchosen activit</w:t>
                        </w:r>
                        <w:ins w:id="2564" w:author="Bo Shen" w:date="2023-02-03T10:38:00Z">
                          <w:r w:rsidR="007C183D">
                            <w:rPr>
                              <w:rFonts w:ascii="Times New Roman" w:hAnsi="Times New Roman" w:cs="Times New Roman"/>
                              <w:sz w:val="22"/>
                              <w:szCs w:val="22"/>
                            </w:rPr>
                            <w:t>ies</w:t>
                          </w:r>
                        </w:ins>
                        <w:del w:id="2565" w:author="Bo Shen" w:date="2023-02-03T10:38:00Z">
                          <w:r w:rsidRPr="00D60AB4" w:rsidDel="007C183D">
                            <w:rPr>
                              <w:rFonts w:ascii="Times New Roman" w:hAnsi="Times New Roman" w:cs="Times New Roman"/>
                              <w:sz w:val="22"/>
                              <w:szCs w:val="22"/>
                              <w:rPrChange w:id="2566"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67" w:author="Bo Shen" w:date="2023-02-03T10:37:00Z">
                              <w:rPr>
                                <w:rFonts w:ascii="Times New Roman" w:hAnsi="Times New Roman" w:cs="Times New Roman"/>
                              </w:rPr>
                            </w:rPrChange>
                          </w:rPr>
                          <w:t xml:space="preserve"> </w:t>
                        </w:r>
                        <w:del w:id="2568" w:author="Bo Shen" w:date="2023-02-03T10:38:00Z">
                          <w:r w:rsidRPr="00D60AB4" w:rsidDel="007C183D">
                            <w:rPr>
                              <w:rFonts w:ascii="Times New Roman" w:hAnsi="Times New Roman" w:cs="Times New Roman"/>
                              <w:sz w:val="22"/>
                              <w:szCs w:val="22"/>
                              <w:rPrChange w:id="2569" w:author="Bo Shen" w:date="2023-02-03T10:37:00Z">
                                <w:rPr>
                                  <w:rFonts w:ascii="Times New Roman" w:hAnsi="Times New Roman" w:cs="Times New Roman"/>
                                </w:rPr>
                              </w:rPrChange>
                            </w:rPr>
                            <w:delText xml:space="preserve">remains </w:delText>
                          </w:r>
                        </w:del>
                        <w:ins w:id="2570" w:author="Bo Shen" w:date="2023-02-03T10:38:00Z">
                          <w:r w:rsidR="007C183D">
                            <w:rPr>
                              <w:rFonts w:ascii="Times New Roman" w:hAnsi="Times New Roman" w:cs="Times New Roman"/>
                              <w:sz w:val="22"/>
                              <w:szCs w:val="22"/>
                            </w:rPr>
                            <w:t>remain suppressed,</w:t>
                          </w:r>
                        </w:ins>
                        <w:del w:id="2571" w:author="Bo Shen" w:date="2023-02-03T10:38:00Z">
                          <w:r w:rsidRPr="00D60AB4" w:rsidDel="007C183D">
                            <w:rPr>
                              <w:rFonts w:ascii="Times New Roman" w:hAnsi="Times New Roman" w:cs="Times New Roman"/>
                              <w:sz w:val="22"/>
                              <w:szCs w:val="22"/>
                              <w:rPrChange w:id="2572"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2573" w:author="Bo Shen" w:date="2023-02-03T10:37:00Z">
                              <w:rPr>
                                <w:rFonts w:ascii="Times New Roman" w:hAnsi="Times New Roman" w:cs="Times New Roman"/>
                              </w:rPr>
                            </w:rPrChange>
                          </w:rPr>
                          <w:t xml:space="preserve"> graded coding of input strengths</w:t>
                        </w:r>
                        <w:ins w:id="2574" w:author="Bo Shen" w:date="2023-02-03T10:38:00Z">
                          <w:r w:rsidR="007C183D">
                            <w:rPr>
                              <w:rFonts w:ascii="Times New Roman" w:hAnsi="Times New Roman" w:cs="Times New Roman"/>
                              <w:sz w:val="22"/>
                              <w:szCs w:val="22"/>
                            </w:rPr>
                            <w:t xml:space="preserve"> (</w:t>
                          </w:r>
                        </w:ins>
                        <w:ins w:id="2575"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2576"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2577" w:author="Bo Shen" w:date="2023-02-03T10:37:00Z">
                              <w:rPr>
                                <w:rFonts w:ascii="Times New Roman" w:hAnsi="Times New Roman" w:cs="Times New Roman"/>
                              </w:rPr>
                            </w:rPrChange>
                          </w:rPr>
                          <w:t>.</w:t>
                        </w:r>
                        <w:ins w:id="2578" w:author="Bo Shen" w:date="2023-02-03T10:57:00Z">
                          <w:r w:rsidR="002B57D3">
                            <w:rPr>
                              <w:rFonts w:ascii="Times New Roman" w:hAnsi="Times New Roman" w:cs="Times New Roman"/>
                              <w:sz w:val="22"/>
                              <w:szCs w:val="22"/>
                            </w:rPr>
                            <w:t xml:space="preserve"> </w:t>
                          </w:r>
                          <w:r w:rsidR="002B57D3">
                            <w:rPr>
                              <w:rFonts w:ascii="Times New Roman" w:hAnsi="Times New Roman" w:cs="Times New Roman"/>
                              <w:sz w:val="22"/>
                              <w:szCs w:val="22"/>
                            </w:rPr>
                            <w:t>The best-fitting parameters were</w:t>
                          </w:r>
                        </w:ins>
                        <w:ins w:id="2579" w:author="Bo Shen" w:date="2023-02-03T11:02:00Z">
                          <w:r w:rsidR="0074777E">
                            <w:rPr>
                              <w:rFonts w:ascii="Times New Roman" w:hAnsi="Times New Roman" w:cs="Times New Roman"/>
                              <w:sz w:val="22"/>
                              <w:szCs w:val="22"/>
                            </w:rPr>
                            <w:t xml:space="preserve"> leaky parameter</w:t>
                          </w:r>
                        </w:ins>
                        <w:ins w:id="2580" w:author="Bo Shen" w:date="2023-02-03T10:57:00Z">
                          <w:r w:rsidR="002B57D3" w:rsidRPr="0020720A">
                            <w:rPr>
                              <w:rFonts w:ascii="Times New Roman" w:hAnsi="Times New Roman" w:cs="Times New Roman"/>
                              <w:sz w:val="22"/>
                              <w:szCs w:val="22"/>
                              <w:lang w:eastAsia="zh-TW"/>
                            </w:rPr>
                            <w:t xml:space="preserve"> </w:t>
                          </w:r>
                        </w:ins>
                        <m:oMath>
                          <m:r>
                            <w:ins w:id="2581" w:author="Bo Shen" w:date="2023-02-03T10:57:00Z">
                              <w:rPr>
                                <w:rFonts w:ascii="Cambria Math" w:hAnsi="Cambria Math" w:cs="Times New Roman"/>
                                <w:sz w:val="22"/>
                                <w:szCs w:val="22"/>
                                <w:lang w:eastAsia="zh-TW"/>
                              </w:rPr>
                              <m:t>k</m:t>
                            </w:ins>
                          </m:r>
                          <m:r>
                            <w:ins w:id="2582" w:author="Bo Shen" w:date="2023-02-03T10:57:00Z">
                              <w:rPr>
                                <w:rFonts w:ascii="Cambria Math" w:hAnsi="Cambria Math" w:cs="Times New Roman"/>
                                <w:sz w:val="22"/>
                                <w:szCs w:val="22"/>
                                <w:lang w:eastAsia="zh-TW"/>
                              </w:rPr>
                              <m:t>=.26</m:t>
                            </w:ins>
                          </m:r>
                          <m:r>
                            <w:ins w:id="2583" w:author="Bo Shen" w:date="2023-02-03T10:57:00Z">
                              <w:rPr>
                                <w:rFonts w:ascii="Cambria Math" w:hAnsi="Cambria Math" w:cs="Times New Roman"/>
                                <w:sz w:val="22"/>
                                <w:szCs w:val="22"/>
                                <w:lang w:eastAsia="zh-TW"/>
                              </w:rPr>
                              <m:t>82</m:t>
                            </w:ins>
                          </m:r>
                        </m:oMath>
                        <w:ins w:id="2584" w:author="Bo Shen" w:date="2023-02-03T10:57:00Z">
                          <w:r w:rsidR="002B57D3" w:rsidRPr="0020720A">
                            <w:rPr>
                              <w:rFonts w:ascii="Times New Roman" w:hAnsi="Times New Roman" w:cs="Times New Roman"/>
                              <w:sz w:val="22"/>
                              <w:szCs w:val="22"/>
                              <w:lang w:eastAsia="zh-TW"/>
                            </w:rPr>
                            <w:t>,</w:t>
                          </w:r>
                        </w:ins>
                        <w:ins w:id="2585" w:author="Bo Shen" w:date="2023-02-03T10:59:00Z">
                          <w:r w:rsidR="002B57D3">
                            <w:rPr>
                              <w:rFonts w:ascii="Times New Roman" w:hAnsi="Times New Roman" w:cs="Times New Roman"/>
                              <w:sz w:val="22"/>
                              <w:szCs w:val="22"/>
                              <w:lang w:eastAsia="zh-TW"/>
                            </w:rPr>
                            <w:t xml:space="preserve"> </w:t>
                          </w:r>
                        </w:ins>
                        <w:ins w:id="2586" w:author="Bo Shen" w:date="2023-02-03T11:02:00Z">
                          <w:r w:rsidR="0074777E">
                            <w:rPr>
                              <w:rFonts w:ascii="Times New Roman" w:hAnsi="Times New Roman" w:cs="Times New Roman"/>
                              <w:sz w:val="22"/>
                              <w:szCs w:val="22"/>
                              <w:lang w:eastAsia="zh-TW"/>
                            </w:rPr>
                            <w:t>late</w:t>
                          </w:r>
                        </w:ins>
                        <w:ins w:id="2587" w:author="Bo Shen" w:date="2023-02-03T11:03:00Z">
                          <w:r w:rsidR="0074777E">
                            <w:rPr>
                              <w:rFonts w:ascii="Times New Roman" w:hAnsi="Times New Roman" w:cs="Times New Roman"/>
                              <w:sz w:val="22"/>
                              <w:szCs w:val="22"/>
                              <w:lang w:eastAsia="zh-TW"/>
                            </w:rPr>
                            <w:t xml:space="preserve">ral inhibition </w:t>
                          </w:r>
                        </w:ins>
                        <m:oMath>
                          <m:r>
                            <w:ins w:id="2588" w:author="Bo Shen" w:date="2023-02-03T10:59:00Z">
                              <w:rPr>
                                <w:rFonts w:ascii="Cambria Math" w:hAnsi="Cambria Math" w:cs="Times New Roman"/>
                                <w:sz w:val="22"/>
                                <w:szCs w:val="22"/>
                                <w:lang w:eastAsia="zh-TW"/>
                              </w:rPr>
                              <m:t>b</m:t>
                            </w:ins>
                          </m:r>
                          <m:r>
                            <w:ins w:id="2589" w:author="Bo Shen" w:date="2023-02-03T10:59:00Z">
                              <w:rPr>
                                <w:rFonts w:ascii="Cambria Math" w:hAnsi="Cambria Math" w:cs="Times New Roman"/>
                                <w:sz w:val="22"/>
                                <w:szCs w:val="22"/>
                                <w:lang w:eastAsia="zh-TW"/>
                              </w:rPr>
                              <m:t>=</m:t>
                            </w:ins>
                          </m:r>
                          <m:r>
                            <w:ins w:id="2590" w:author="Bo Shen" w:date="2023-02-03T10:59:00Z">
                              <w:rPr>
                                <w:rFonts w:ascii="Cambria Math" w:hAnsi="Cambria Math" w:cs="Times New Roman"/>
                                <w:sz w:val="22"/>
                                <w:szCs w:val="22"/>
                                <w:lang w:eastAsia="zh-TW"/>
                              </w:rPr>
                              <m:t>5.265</m:t>
                            </w:ins>
                          </m:r>
                        </m:oMath>
                        <w:ins w:id="2591" w:author="Bo Shen" w:date="2023-02-03T10:59:00Z">
                          <w:r w:rsidR="002B57D3">
                            <w:rPr>
                              <w:rFonts w:ascii="Times New Roman" w:hAnsi="Times New Roman" w:cs="Times New Roman"/>
                              <w:sz w:val="22"/>
                              <w:szCs w:val="22"/>
                              <w:lang w:eastAsia="zh-TW"/>
                            </w:rPr>
                            <w:t>,</w:t>
                          </w:r>
                        </w:ins>
                        <w:ins w:id="2592" w:author="Bo Shen" w:date="2023-02-03T11:03:00Z">
                          <w:r w:rsidR="0074777E">
                            <w:rPr>
                              <w:rFonts w:ascii="Times New Roman" w:hAnsi="Times New Roman" w:cs="Times New Roman"/>
                              <w:sz w:val="22"/>
                              <w:szCs w:val="22"/>
                              <w:lang w:eastAsia="zh-TW"/>
                            </w:rPr>
                            <w:t xml:space="preserve"> noise</w:t>
                          </w:r>
                        </w:ins>
                        <w:ins w:id="2593" w:author="Bo Shen" w:date="2023-02-03T10:57:00Z">
                          <w:r w:rsidR="002B57D3" w:rsidRPr="0020720A">
                            <w:rPr>
                              <w:rFonts w:ascii="Times New Roman" w:hAnsi="Times New Roman" w:cs="Times New Roman"/>
                              <w:sz w:val="22"/>
                              <w:szCs w:val="22"/>
                              <w:lang w:eastAsia="zh-TW"/>
                            </w:rPr>
                            <w:t xml:space="preserve"> </w:t>
                          </w:r>
                        </w:ins>
                        <m:oMath>
                          <m:sSub>
                            <m:sSubPr>
                              <m:ctrlPr>
                                <w:ins w:id="2594" w:author="Bo Shen" w:date="2023-02-03T10:57:00Z">
                                  <w:rPr>
                                    <w:rFonts w:ascii="Cambria Math" w:hAnsi="Cambria Math" w:cs="Times New Roman"/>
                                    <w:i/>
                                    <w:sz w:val="22"/>
                                    <w:szCs w:val="22"/>
                                    <w:lang w:eastAsia="zh-TW"/>
                                  </w:rPr>
                                </w:ins>
                              </m:ctrlPr>
                            </m:sSubPr>
                            <m:e>
                              <m:r>
                                <w:ins w:id="2595" w:author="Bo Shen" w:date="2023-02-03T10:57:00Z">
                                  <w:rPr>
                                    <w:rFonts w:ascii="Cambria Math" w:hAnsi="Cambria Math" w:cs="Times New Roman"/>
                                    <w:sz w:val="22"/>
                                    <w:szCs w:val="22"/>
                                    <w:lang w:eastAsia="zh-TW"/>
                                  </w:rPr>
                                  <m:t>σ</m:t>
                                </w:ins>
                              </m:r>
                            </m:e>
                            <m:sub>
                              <m:r>
                                <w:ins w:id="2596" w:author="Bo Shen" w:date="2023-02-03T10:57:00Z">
                                  <w:rPr>
                                    <w:rFonts w:ascii="Cambria Math" w:hAnsi="Cambria Math" w:cs="Times New Roman"/>
                                    <w:sz w:val="22"/>
                                    <w:szCs w:val="22"/>
                                    <w:lang w:eastAsia="zh-TW"/>
                                  </w:rPr>
                                  <m:t>noise</m:t>
                                </w:ins>
                              </m:r>
                            </m:sub>
                          </m:sSub>
                          <m:r>
                            <w:ins w:id="2597" w:author="Bo Shen" w:date="2023-02-03T10:57:00Z">
                              <w:rPr>
                                <w:rFonts w:ascii="Cambria Math" w:hAnsi="Cambria Math" w:cs="Times New Roman"/>
                                <w:sz w:val="22"/>
                                <w:szCs w:val="22"/>
                                <w:lang w:eastAsia="zh-TW"/>
                              </w:rPr>
                              <m:t>=.</m:t>
                            </w:ins>
                          </m:r>
                          <m:r>
                            <w:ins w:id="2598" w:author="Bo Shen" w:date="2023-02-03T10:58:00Z">
                              <w:rPr>
                                <w:rFonts w:ascii="Cambria Math" w:hAnsi="Cambria Math" w:cs="Times New Roman"/>
                                <w:sz w:val="22"/>
                                <w:szCs w:val="22"/>
                                <w:lang w:eastAsia="zh-TW"/>
                              </w:rPr>
                              <m:t>3771</m:t>
                            </w:ins>
                          </m:r>
                        </m:oMath>
                        <w:ins w:id="2599" w:author="Bo Shen" w:date="2023-02-03T10:57:00Z">
                          <w:r w:rsidR="002B57D3" w:rsidRPr="0020720A">
                            <w:rPr>
                              <w:rFonts w:ascii="Times New Roman" w:hAnsi="Times New Roman" w:cs="Times New Roman"/>
                              <w:sz w:val="22"/>
                              <w:szCs w:val="22"/>
                              <w:lang w:eastAsia="zh-TW"/>
                            </w:rPr>
                            <w:t>,</w:t>
                          </w:r>
                        </w:ins>
                        <w:ins w:id="2600" w:author="Bo Shen" w:date="2023-02-03T11:03:00Z">
                          <w:r w:rsidR="0074777E">
                            <w:rPr>
                              <w:rFonts w:ascii="Times New Roman" w:hAnsi="Times New Roman" w:cs="Times New Roman"/>
                              <w:sz w:val="22"/>
                              <w:szCs w:val="22"/>
                              <w:lang w:eastAsia="zh-TW"/>
                            </w:rPr>
                            <w:t xml:space="preserve"> non-decision delay</w:t>
                          </w:r>
                        </w:ins>
                        <w:ins w:id="2601" w:author="Bo Shen" w:date="2023-02-03T10:57:00Z">
                          <w:r w:rsidR="002B57D3" w:rsidRPr="0020720A">
                            <w:rPr>
                              <w:rFonts w:ascii="Times New Roman" w:hAnsi="Times New Roman" w:cs="Times New Roman"/>
                              <w:sz w:val="22"/>
                              <w:szCs w:val="22"/>
                              <w:lang w:eastAsia="zh-TW"/>
                            </w:rPr>
                            <w:t xml:space="preserve"> </w:t>
                          </w:r>
                        </w:ins>
                        <m:oMath>
                          <m:sSub>
                            <m:sSubPr>
                              <m:ctrlPr>
                                <w:ins w:id="2602" w:author="Bo Shen" w:date="2023-02-03T10:57:00Z">
                                  <w:rPr>
                                    <w:rFonts w:ascii="Cambria Math" w:hAnsi="Cambria Math" w:cs="Times New Roman"/>
                                    <w:i/>
                                    <w:sz w:val="22"/>
                                    <w:szCs w:val="22"/>
                                    <w:lang w:eastAsia="zh-TW"/>
                                  </w:rPr>
                                </w:ins>
                              </m:ctrlPr>
                            </m:sSubPr>
                            <m:e>
                              <m:r>
                                <w:ins w:id="2603" w:author="Bo Shen" w:date="2023-02-03T10:58:00Z">
                                  <w:rPr>
                                    <w:rFonts w:ascii="Cambria Math" w:hAnsi="Cambria Math" w:cs="Times New Roman"/>
                                    <w:sz w:val="22"/>
                                    <w:szCs w:val="22"/>
                                    <w:lang w:eastAsia="zh-TW"/>
                                  </w:rPr>
                                  <m:t>t</m:t>
                                </w:ins>
                              </m:r>
                            </m:e>
                            <m:sub>
                              <m:r>
                                <w:ins w:id="2604" w:author="Bo Shen" w:date="2023-02-03T10:57:00Z">
                                  <w:rPr>
                                    <w:rFonts w:ascii="Cambria Math" w:hAnsi="Cambria Math" w:cs="Times New Roman"/>
                                    <w:sz w:val="22"/>
                                    <w:szCs w:val="22"/>
                                    <w:lang w:eastAsia="zh-TW"/>
                                  </w:rPr>
                                  <m:t>0</m:t>
                                </w:ins>
                              </m:r>
                            </m:sub>
                          </m:sSub>
                          <m:r>
                            <w:ins w:id="2605" w:author="Bo Shen" w:date="2023-02-03T10:57:00Z">
                              <w:rPr>
                                <w:rFonts w:ascii="Cambria Math" w:hAnsi="Cambria Math" w:cs="Times New Roman"/>
                                <w:sz w:val="22"/>
                                <w:szCs w:val="22"/>
                                <w:lang w:eastAsia="zh-TW"/>
                              </w:rPr>
                              <m:t>=</m:t>
                            </w:ins>
                          </m:r>
                          <m:r>
                            <w:ins w:id="2606" w:author="Bo Shen" w:date="2023-02-03T10:58:00Z">
                              <w:rPr>
                                <w:rFonts w:ascii="Cambria Math" w:hAnsi="Cambria Math" w:cs="Times New Roman"/>
                                <w:sz w:val="22"/>
                                <w:szCs w:val="22"/>
                                <w:lang w:eastAsia="zh-TW"/>
                              </w:rPr>
                              <m:t>0</m:t>
                            </w:ins>
                          </m:r>
                        </m:oMath>
                        <w:ins w:id="2607" w:author="Bo Shen" w:date="2023-02-03T10:57:00Z">
                          <w:r w:rsidR="002B57D3" w:rsidRPr="0020720A">
                            <w:rPr>
                              <w:rFonts w:ascii="Times New Roman" w:hAnsi="Times New Roman" w:cs="Times New Roman"/>
                              <w:sz w:val="22"/>
                              <w:szCs w:val="22"/>
                              <w:lang w:eastAsia="zh-TW"/>
                            </w:rPr>
                            <w:t>,</w:t>
                          </w:r>
                        </w:ins>
                        <w:ins w:id="2608" w:author="Bo Shen" w:date="2023-02-03T10:59:00Z">
                          <w:r w:rsidR="002B57D3">
                            <w:rPr>
                              <w:rFonts w:ascii="Times New Roman" w:hAnsi="Times New Roman" w:cs="Times New Roman"/>
                              <w:sz w:val="22"/>
                              <w:szCs w:val="22"/>
                              <w:lang w:eastAsia="zh-TW"/>
                            </w:rPr>
                            <w:t xml:space="preserve"> and</w:t>
                          </w:r>
                        </w:ins>
                        <w:ins w:id="2609" w:author="Bo Shen" w:date="2023-02-03T10:57:00Z">
                          <w:r w:rsidR="002B57D3" w:rsidRPr="0020720A">
                            <w:rPr>
                              <w:rFonts w:ascii="Times New Roman" w:hAnsi="Times New Roman" w:cs="Times New Roman"/>
                              <w:sz w:val="22"/>
                              <w:szCs w:val="22"/>
                              <w:lang w:eastAsia="zh-TW"/>
                            </w:rPr>
                            <w:t xml:space="preserve"> </w:t>
                          </w:r>
                        </w:ins>
                        <m:oMath>
                          <m:r>
                            <w:ins w:id="2610" w:author="Bo Shen" w:date="2023-02-03T10:58:00Z">
                              <w:rPr>
                                <w:rFonts w:ascii="Cambria Math" w:hAnsi="Cambria Math" w:cs="Times New Roman"/>
                                <w:sz w:val="22"/>
                                <w:szCs w:val="22"/>
                              </w:rPr>
                              <m:t>threshold</m:t>
                            </w:ins>
                          </m:r>
                          <m:r>
                            <w:ins w:id="2611" w:author="Bo Shen" w:date="2023-02-03T10:57:00Z">
                              <w:rPr>
                                <w:rFonts w:ascii="Cambria Math" w:hAnsi="Cambria Math" w:cs="Times New Roman"/>
                                <w:sz w:val="22"/>
                                <w:szCs w:val="22"/>
                              </w:rPr>
                              <m:t>=</m:t>
                            </w:ins>
                          </m:r>
                          <m:r>
                            <w:ins w:id="2612" w:author="Bo Shen" w:date="2023-02-03T10:58:00Z">
                              <w:rPr>
                                <w:rFonts w:ascii="Cambria Math" w:hAnsi="Cambria Math" w:cs="Times New Roman"/>
                                <w:sz w:val="22"/>
                                <w:szCs w:val="22"/>
                              </w:rPr>
                              <m:t>3.800</m:t>
                            </w:ins>
                          </m:r>
                        </m:oMath>
                        <w:ins w:id="2613"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2614" w:author="Bo Shen" w:date="2023-02-03T10:37:00Z">
                              <w:rPr>
                                <w:rFonts w:ascii="Times New Roman" w:hAnsi="Times New Roman" w:cs="Times New Roman"/>
                              </w:rPr>
                            </w:rPrChange>
                          </w:rPr>
                        </w:pPr>
                      </w:p>
                    </w:txbxContent>
                  </v:textbox>
                </v:shape>
              </w:pict>
            </mc:Fallback>
          </mc:AlternateContent>
        </w:r>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487"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488"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1489"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1490"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1491"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7C04D27"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w:t>
      </w:r>
      <w:r w:rsidR="008A0F56"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65FFAAF">
                <wp:simplePos x="0" y="0"/>
                <wp:positionH relativeFrom="column">
                  <wp:posOffset>-33618</wp:posOffset>
                </wp:positionH>
                <wp:positionV relativeFrom="paragraph">
                  <wp:posOffset>2117913</wp:posOffset>
                </wp:positionV>
                <wp:extent cx="5928852" cy="6225988"/>
                <wp:effectExtent l="0" t="0" r="15240" b="10160"/>
                <wp:wrapNone/>
                <wp:docPr id="11" name="Text Box 11"/>
                <wp:cNvGraphicFramePr/>
                <a:graphic xmlns:a="http://schemas.openxmlformats.org/drawingml/2006/main">
                  <a:graphicData uri="http://schemas.microsoft.com/office/word/2010/wordprocessingShape">
                    <wps:wsp>
                      <wps:cNvSpPr txBox="1"/>
                      <wps:spPr>
                        <a:xfrm>
                          <a:off x="0" y="0"/>
                          <a:ext cx="5928852" cy="6225988"/>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46"/>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1492" w:author="Bo Shen" w:date="2023-02-03T11:36:00Z">
                                  <w:rPr>
                                    <w:rFonts w:ascii="Times New Roman" w:hAnsi="Times New Roman" w:cs="Times New Roman"/>
                                  </w:rPr>
                                </w:rPrChange>
                              </w:rPr>
                            </w:pPr>
                            <w:r w:rsidRPr="008A0F56">
                              <w:rPr>
                                <w:rFonts w:ascii="Times New Roman" w:hAnsi="Times New Roman" w:cs="Times New Roman"/>
                                <w:b/>
                                <w:sz w:val="22"/>
                                <w:szCs w:val="22"/>
                                <w:rPrChange w:id="1493"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494"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495"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496"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497"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498"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499"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500" w:author="Bo Shen" w:date="2023-02-03T11:36:00Z">
                                  <w:rPr>
                                    <w:rFonts w:ascii="Times New Roman" w:hAnsi="Times New Roman" w:cs="Times New Roman"/>
                                  </w:rPr>
                                </w:rPrChange>
                              </w:rPr>
                              <w:t>. Ramping speed in 2 (black) and 4 (red) alternative conditions, separated for choices towards</w:t>
                            </w:r>
                            <w:del w:id="1501" w:author="Bo Shen" w:date="2023-02-03T10:40:00Z">
                              <w:r w:rsidRPr="008A0F56" w:rsidDel="00DB7F65">
                                <w:rPr>
                                  <w:rFonts w:ascii="Times New Roman" w:hAnsi="Times New Roman" w:cs="Times New Roman"/>
                                  <w:sz w:val="22"/>
                                  <w:szCs w:val="22"/>
                                  <w:rPrChange w:id="1502"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503"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504"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505"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506"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507"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508"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509"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510"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511"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512"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513"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514"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515"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51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517"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518"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519"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9" type="#_x0000_t202" style="position:absolute;left:0;text-align:left;margin-left:-2.65pt;margin-top:166.75pt;width:466.85pt;height:49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47"/>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2648" w:author="Bo Shen" w:date="2023-02-03T11:36:00Z">
                            <w:rPr>
                              <w:rFonts w:ascii="Times New Roman" w:hAnsi="Times New Roman" w:cs="Times New Roman"/>
                            </w:rPr>
                          </w:rPrChange>
                        </w:rPr>
                      </w:pPr>
                      <w:r w:rsidRPr="008A0F56">
                        <w:rPr>
                          <w:rFonts w:ascii="Times New Roman" w:hAnsi="Times New Roman" w:cs="Times New Roman"/>
                          <w:b/>
                          <w:sz w:val="22"/>
                          <w:szCs w:val="22"/>
                          <w:rPrChange w:id="2649"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650"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651"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652"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653"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654"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655"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656" w:author="Bo Shen" w:date="2023-02-03T11:36:00Z">
                            <w:rPr>
                              <w:rFonts w:ascii="Times New Roman" w:hAnsi="Times New Roman" w:cs="Times New Roman"/>
                            </w:rPr>
                          </w:rPrChange>
                        </w:rPr>
                        <w:t>. Ramping speed in 2 (black) and 4 (red) alternative conditions, separated for choices towards</w:t>
                      </w:r>
                      <w:del w:id="2657" w:author="Bo Shen" w:date="2023-02-03T10:40:00Z">
                        <w:r w:rsidRPr="008A0F56" w:rsidDel="00DB7F65">
                          <w:rPr>
                            <w:rFonts w:ascii="Times New Roman" w:hAnsi="Times New Roman" w:cs="Times New Roman"/>
                            <w:sz w:val="22"/>
                            <w:szCs w:val="22"/>
                            <w:rPrChange w:id="2658"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659"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660"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661"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662"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663"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664"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665"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66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67"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668"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669"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670"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671"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672"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73"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674"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675"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245F02" w:rsidRPr="0060258A">
        <w:rPr>
          <w:rFonts w:ascii="Times New Roman" w:hAnsi="Times New Roman" w:cs="Times New Roman"/>
          <w:color w:val="000000" w:themeColor="text1"/>
        </w:rPr>
        <w:t xml:space="preserve">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3743311F" w:rsidR="00EA5E1F" w:rsidRPr="0060258A" w:rsidRDefault="00EA5E1F"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1520"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1521"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1522"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1523"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1524"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1525"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A09AD4F"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1526" w:author="Bo Shen" w:date="2023-02-03T11:39:00Z">
            <w:rPr>
              <w:rFonts w:ascii="Cambria Math" w:hAnsi="Cambria Math" w:cs="Times New Roman"/>
              <w:color w:val="000000" w:themeColor="text1"/>
            </w:rPr>
            <m:t>+</m:t>
          </w:ins>
        </m:r>
        <m:sSub>
          <m:sSubPr>
            <m:ctrlPr>
              <w:ins w:id="1527" w:author="Bo Shen" w:date="2023-02-03T11:39:00Z">
                <w:rPr>
                  <w:rFonts w:ascii="Cambria Math" w:hAnsi="Cambria Math" w:cs="Times New Roman"/>
                  <w:i/>
                  <w:color w:val="000000" w:themeColor="text1"/>
                </w:rPr>
              </w:ins>
            </m:ctrlPr>
          </m:sSubPr>
          <m:e>
            <m:r>
              <w:ins w:id="1528" w:author="Bo Shen" w:date="2023-02-03T11:39:00Z">
                <w:rPr>
                  <w:rFonts w:ascii="Cambria Math" w:hAnsi="Cambria Math" w:cs="Times New Roman"/>
                  <w:color w:val="000000" w:themeColor="text1"/>
                </w:rPr>
                <m:t>G</m:t>
              </w:ins>
            </m:r>
          </m:e>
          <m:sub>
            <m:r>
              <w:ins w:id="1529" w:author="Bo Shen" w:date="2023-02-03T11:39:00Z">
                <w:rPr>
                  <w:rFonts w:ascii="Cambria Math" w:hAnsi="Cambria Math" w:cs="Times New Roman"/>
                  <w:color w:val="000000" w:themeColor="text1"/>
                </w:rPr>
                <m:t>0</m:t>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530" w:name="_Toc101170402"/>
      <w:r w:rsidR="0044594E" w:rsidRPr="00EC6C76">
        <w:rPr>
          <w:rFonts w:ascii="Times New Roman" w:hAnsi="Times New Roman" w:cs="Times New Roman"/>
          <w:i/>
          <w:color w:val="000000" w:themeColor="text1"/>
        </w:rPr>
        <w:t>Analysis for persistent activity</w:t>
      </w:r>
      <w:bookmarkEnd w:id="1530"/>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1531"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532" w:author="Bo Shen" w:date="2023-02-03T11:56:00Z">
                <m:rPr>
                  <m:sty m:val="p"/>
                </m:rPr>
                <w:rPr>
                  <w:rFonts w:ascii="Cambria Math" w:hAnsi="Cambria Math" w:cs="Times New Roman"/>
                  <w:color w:val="000000" w:themeColor="text1"/>
                </w:rPr>
                <m:t>-</m:t>
              </w:ins>
            </m:r>
            <m:sSub>
              <m:sSubPr>
                <m:ctrlPr>
                  <w:ins w:id="1533" w:author="Bo Shen" w:date="2023-02-03T11:56:00Z">
                    <w:rPr>
                      <w:rFonts w:ascii="Cambria Math" w:hAnsi="Cambria Math" w:cs="Times New Roman"/>
                      <w:i/>
                      <w:iCs/>
                      <w:color w:val="000000" w:themeColor="text1"/>
                    </w:rPr>
                  </w:ins>
                </m:ctrlPr>
              </m:sSubPr>
              <m:e>
                <m:r>
                  <w:ins w:id="1534" w:author="Bo Shen" w:date="2023-02-03T11:56:00Z">
                    <w:rPr>
                      <w:rFonts w:ascii="Cambria Math" w:hAnsi="Cambria Math" w:cs="Times New Roman"/>
                      <w:color w:val="000000" w:themeColor="text1"/>
                    </w:rPr>
                    <m:t>G</m:t>
                  </w:ins>
                </m:r>
              </m:e>
              <m:sub>
                <m:r>
                  <w:ins w:id="1535" w:author="Bo Shen" w:date="2023-02-03T11:56: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1536"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1537"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A0A3EB3"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538" w:author="Bo Shen" w:date="2023-02-03T11:57:00Z">
                <m:rPr>
                  <m:sty m:val="p"/>
                </m:rPr>
                <w:rPr>
                  <w:rFonts w:ascii="Cambria Math" w:hAnsi="Cambria Math" w:cs="Times New Roman"/>
                  <w:color w:val="000000" w:themeColor="text1"/>
                </w:rPr>
                <m:t>-</m:t>
              </w:ins>
            </m:r>
            <m:sSub>
              <m:sSubPr>
                <m:ctrlPr>
                  <w:ins w:id="1539" w:author="Bo Shen" w:date="2023-02-03T11:57:00Z">
                    <w:rPr>
                      <w:rFonts w:ascii="Cambria Math" w:hAnsi="Cambria Math" w:cs="Times New Roman"/>
                      <w:i/>
                      <w:iCs/>
                      <w:color w:val="000000" w:themeColor="text1"/>
                    </w:rPr>
                  </w:ins>
                </m:ctrlPr>
              </m:sSubPr>
              <m:e>
                <m:r>
                  <w:ins w:id="1540" w:author="Bo Shen" w:date="2023-02-03T11:57:00Z">
                    <w:rPr>
                      <w:rFonts w:ascii="Cambria Math" w:hAnsi="Cambria Math" w:cs="Times New Roman"/>
                      <w:color w:val="000000" w:themeColor="text1"/>
                    </w:rPr>
                    <m:t>G</m:t>
                  </w:ins>
                </m:r>
              </m:e>
              <m:sub>
                <m:r>
                  <w:ins w:id="1541" w:author="Bo Shen" w:date="2023-02-03T11:57: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542"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04E913C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01DD4431" w:rsidR="009F0487" w:rsidRDefault="00354F67" w:rsidP="001C2372">
                            <w:pPr>
                              <w:keepNext/>
                              <w:spacing w:line="480" w:lineRule="auto"/>
                              <w:jc w:val="center"/>
                            </w:pPr>
                            <w:ins w:id="1543" w:author="Bo Shen" w:date="2023-02-10T15:29:00Z">
                              <w:r>
                                <w:rPr>
                                  <w:noProof/>
                                  <w:lang w:eastAsia="en-US"/>
                                </w:rPr>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8"/>
                                            <a:stretch>
                                              <a:fillRect/>
                                            </a:stretch>
                                          </pic:blipFill>
                                          <pic:spPr>
                                            <a:xfrm>
                                              <a:off x="0" y="0"/>
                                              <a:ext cx="7023100" cy="6581775"/>
                                            </a:xfrm>
                                            <a:prstGeom prst="rect">
                                              <a:avLst/>
                                            </a:prstGeom>
                                          </pic:spPr>
                                        </pic:pic>
                                      </a:graphicData>
                                    </a:graphic>
                                  </wp:inline>
                                </w:drawing>
                              </w:r>
                            </w:ins>
                            <w:del w:id="1544" w:author="Bo Shen" w:date="2023-02-10T15:29:00Z">
                              <w:r w:rsidR="009F0487"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49"/>
                                            <a:stretch>
                                              <a:fillRect/>
                                            </a:stretch>
                                          </pic:blipFill>
                                          <pic:spPr>
                                            <a:xfrm>
                                              <a:off x="0" y="0"/>
                                              <a:ext cx="5865328" cy="5281928"/>
                                            </a:xfrm>
                                            <a:prstGeom prst="rect">
                                              <a:avLst/>
                                            </a:prstGeom>
                                          </pic:spPr>
                                        </pic:pic>
                                      </a:graphicData>
                                    </a:graphic>
                                  </wp:inline>
                                </w:drawing>
                              </w:r>
                            </w:del>
                          </w:p>
                          <w:p w14:paraId="1D1969AB" w14:textId="3D201AB0"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545" w:author="Bo Shen" w:date="2023-02-03T11:58:00Z">
                                      <w:rPr>
                                        <w:rFonts w:ascii="Cambria Math" w:hAnsi="Cambria Math" w:cs="Times New Roman"/>
                                        <w:color w:val="000000" w:themeColor="text1"/>
                                        <w:sz w:val="24"/>
                                        <w:szCs w:val="24"/>
                                      </w:rPr>
                                      <m:t>-</m:t>
                                    </w:ins>
                                  </m:r>
                                  <m:sSub>
                                    <m:sSubPr>
                                      <m:ctrlPr>
                                        <w:ins w:id="1546" w:author="Bo Shen" w:date="2023-02-03T11:58:00Z">
                                          <w:rPr>
                                            <w:rFonts w:ascii="Cambria Math" w:hAnsi="Cambria Math" w:cs="Times New Roman"/>
                                            <w:color w:val="000000" w:themeColor="text1"/>
                                            <w:sz w:val="24"/>
                                            <w:szCs w:val="24"/>
                                          </w:rPr>
                                        </w:ins>
                                      </m:ctrlPr>
                                    </m:sSubPr>
                                    <m:e>
                                      <m:r>
                                        <w:ins w:id="1547" w:author="Bo Shen" w:date="2023-02-03T11:58:00Z">
                                          <w:rPr>
                                            <w:rFonts w:ascii="Cambria Math" w:hAnsi="Cambria Math" w:cs="Times New Roman"/>
                                            <w:color w:val="000000" w:themeColor="text1"/>
                                            <w:sz w:val="24"/>
                                            <w:szCs w:val="24"/>
                                          </w:rPr>
                                          <m:t>G</m:t>
                                        </w:ins>
                                      </m:r>
                                    </m:e>
                                    <m:sub>
                                      <m:r>
                                        <w:ins w:id="1548"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8BC1493" id="_x0000_t202" coordsize="21600,21600" o:spt="202" path="m,l,21600r21600,l21600,xe">
                <v:stroke joinstyle="miter"/>
                <v:path gradientshapeok="t" o:connecttype="rect"/>
              </v:shapetype>
              <v:shape id="Text Box 24" o:spid="_x0000_s1040"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" fillcolor="white [3201]" strokeweight=".5pt">
                <v:textbox>
                  <w:txbxContent>
                    <w:p w14:paraId="2B0DD1A5" w14:textId="01DD4431" w:rsidR="009F0487" w:rsidRDefault="00354F67" w:rsidP="001C2372">
                      <w:pPr>
                        <w:keepNext/>
                        <w:spacing w:line="480" w:lineRule="auto"/>
                        <w:jc w:val="center"/>
                      </w:pPr>
                      <w:ins w:id="1549" w:author="Bo Shen" w:date="2023-02-10T15:29:00Z">
                        <w:r>
                          <w:rPr>
                            <w:noProof/>
                            <w:lang w:eastAsia="en-US"/>
                          </w:rPr>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8"/>
                                      <a:stretch>
                                        <a:fillRect/>
                                      </a:stretch>
                                    </pic:blipFill>
                                    <pic:spPr>
                                      <a:xfrm>
                                        <a:off x="0" y="0"/>
                                        <a:ext cx="7023100" cy="6581775"/>
                                      </a:xfrm>
                                      <a:prstGeom prst="rect">
                                        <a:avLst/>
                                      </a:prstGeom>
                                    </pic:spPr>
                                  </pic:pic>
                                </a:graphicData>
                              </a:graphic>
                            </wp:inline>
                          </w:drawing>
                        </w:r>
                      </w:ins>
                      <w:del w:id="1550" w:author="Bo Shen" w:date="2023-02-10T15:29:00Z">
                        <w:r w:rsidR="009F0487"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49"/>
                                      <a:stretch>
                                        <a:fillRect/>
                                      </a:stretch>
                                    </pic:blipFill>
                                    <pic:spPr>
                                      <a:xfrm>
                                        <a:off x="0" y="0"/>
                                        <a:ext cx="5865328" cy="5281928"/>
                                      </a:xfrm>
                                      <a:prstGeom prst="rect">
                                        <a:avLst/>
                                      </a:prstGeom>
                                    </pic:spPr>
                                  </pic:pic>
                                </a:graphicData>
                              </a:graphic>
                            </wp:inline>
                          </w:drawing>
                        </w:r>
                      </w:del>
                    </w:p>
                    <w:p w14:paraId="1D1969AB" w14:textId="3D201AB0"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551" w:author="Bo Shen" w:date="2023-02-03T11:58:00Z">
                                <w:rPr>
                                  <w:rFonts w:ascii="Cambria Math" w:hAnsi="Cambria Math" w:cs="Times New Roman"/>
                                  <w:color w:val="000000" w:themeColor="text1"/>
                                  <w:sz w:val="24"/>
                                  <w:szCs w:val="24"/>
                                </w:rPr>
                                <m:t>-</m:t>
                              </w:ins>
                            </m:r>
                            <m:sSub>
                              <m:sSubPr>
                                <m:ctrlPr>
                                  <w:ins w:id="1552" w:author="Bo Shen" w:date="2023-02-03T11:58:00Z">
                                    <w:rPr>
                                      <w:rFonts w:ascii="Cambria Math" w:hAnsi="Cambria Math" w:cs="Times New Roman"/>
                                      <w:color w:val="000000" w:themeColor="text1"/>
                                      <w:sz w:val="24"/>
                                      <w:szCs w:val="24"/>
                                    </w:rPr>
                                  </w:ins>
                                </m:ctrlPr>
                              </m:sSubPr>
                              <m:e>
                                <m:r>
                                  <w:ins w:id="1553" w:author="Bo Shen" w:date="2023-02-03T11:58:00Z">
                                    <w:rPr>
                                      <w:rFonts w:ascii="Cambria Math" w:hAnsi="Cambria Math" w:cs="Times New Roman"/>
                                      <w:color w:val="000000" w:themeColor="text1"/>
                                      <w:sz w:val="24"/>
                                      <w:szCs w:val="24"/>
                                    </w:rPr>
                                    <m:t>G</m:t>
                                  </w:ins>
                                </m:r>
                              </m:e>
                              <m:sub>
                                <m:r>
                                  <w:ins w:id="1554"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1EF612E2">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6F4DCC52" w:rsidR="009F0487" w:rsidRDefault="00A96AD3" w:rsidP="00EC69F5">
                            <w:pPr>
                              <w:keepNext/>
                              <w:spacing w:line="480" w:lineRule="auto"/>
                              <w:jc w:val="both"/>
                            </w:pPr>
                            <w:ins w:id="1555" w:author="Bo Shen" w:date="2023-02-10T14:44:00Z">
                              <w:r>
                                <w:rPr>
                                  <w:rFonts w:ascii="Times New Roman" w:hAnsi="Times New Roman" w:cs="Times New Roman"/>
                                  <w:i/>
                                  <w:noProof/>
                                  <w:color w:val="000000" w:themeColor="text1"/>
                                  <w:lang w:eastAsia="en-US"/>
                                </w:rPr>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0"/>
                                            <a:stretch>
                                              <a:fillRect/>
                                            </a:stretch>
                                          </pic:blipFill>
                                          <pic:spPr>
                                            <a:xfrm>
                                              <a:off x="0" y="0"/>
                                              <a:ext cx="5754370" cy="2827655"/>
                                            </a:xfrm>
                                            <a:prstGeom prst="rect">
                                              <a:avLst/>
                                            </a:prstGeom>
                                          </pic:spPr>
                                        </pic:pic>
                                      </a:graphicData>
                                    </a:graphic>
                                  </wp:inline>
                                </w:drawing>
                              </w:r>
                            </w:ins>
                            <w:del w:id="1556" w:author="Bo Shen" w:date="2023-02-10T13:35:00Z">
                              <w:r w:rsidR="009F0487"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51">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5C2042F8" w14:textId="3AEC1683"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557" w:name="_Ref60822629"/>
                            <w:r w:rsidRPr="0056626C">
                              <w:rPr>
                                <w:rFonts w:ascii="Times New Roman" w:hAnsi="Times New Roman" w:cs="Times New Roman"/>
                                <w:b/>
                                <w:i w:val="0"/>
                                <w:color w:val="000000" w:themeColor="text1"/>
                                <w:sz w:val="24"/>
                                <w:szCs w:val="24"/>
                              </w:rPr>
                              <w:t>Fig</w:t>
                            </w:r>
                            <w:del w:id="1558" w:author="Bo Shen" w:date="2023-02-03T12:00:00Z">
                              <w:r w:rsidRPr="0056626C" w:rsidDel="00CA7871">
                                <w:rPr>
                                  <w:rFonts w:ascii="Times New Roman" w:hAnsi="Times New Roman" w:cs="Times New Roman"/>
                                  <w:b/>
                                  <w:i w:val="0"/>
                                  <w:color w:val="000000" w:themeColor="text1"/>
                                  <w:sz w:val="24"/>
                                  <w:szCs w:val="24"/>
                                </w:rPr>
                                <w:delText xml:space="preserve">. </w:delText>
                              </w:r>
                            </w:del>
                            <w:ins w:id="1559"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557"/>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560" w:author="Bo Shen" w:date="2023-02-03T11:58:00Z">
                                      <w:rPr>
                                        <w:rFonts w:ascii="Cambria Math" w:hAnsi="Cambria Math" w:cs="Times New Roman"/>
                                        <w:color w:val="000000" w:themeColor="text1"/>
                                        <w:sz w:val="24"/>
                                        <w:szCs w:val="24"/>
                                      </w:rPr>
                                      <m:t>-</m:t>
                                    </w:ins>
                                  </m:r>
                                  <m:sSub>
                                    <m:sSubPr>
                                      <m:ctrlPr>
                                        <w:ins w:id="1561" w:author="Bo Shen" w:date="2023-02-03T11:58:00Z">
                                          <w:rPr>
                                            <w:rFonts w:ascii="Cambria Math" w:hAnsi="Cambria Math" w:cs="Times New Roman"/>
                                            <w:color w:val="000000" w:themeColor="text1"/>
                                            <w:sz w:val="24"/>
                                            <w:szCs w:val="24"/>
                                          </w:rPr>
                                        </w:ins>
                                      </m:ctrlPr>
                                    </m:sSubPr>
                                    <m:e>
                                      <m:r>
                                        <w:ins w:id="1562" w:author="Bo Shen" w:date="2023-02-03T11:58:00Z">
                                          <w:rPr>
                                            <w:rFonts w:ascii="Cambria Math" w:hAnsi="Cambria Math" w:cs="Times New Roman"/>
                                            <w:color w:val="000000" w:themeColor="text1"/>
                                            <w:sz w:val="24"/>
                                            <w:szCs w:val="24"/>
                                          </w:rPr>
                                          <m:t>G</m:t>
                                        </w:ins>
                                      </m:r>
                                    </m:e>
                                    <m:sub>
                                      <m:r>
                                        <w:ins w:id="1563"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1"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oU15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4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OehTXk8AgAAhQQAAA4AAAAAAAAA&#13;&#10;AAAAAAAALgIAAGRycy9lMm9Eb2MueG1sUEsBAi0AFAAGAAgAAAAhANI8AebbAAAACgEAAA8AAAAA&#13;&#10;AAAAAAAAAAAAlgQAAGRycy9kb3ducmV2LnhtbFBLBQYAAAAABAAEAPMAAACeBQAAAAA=&#13;&#10;" fillcolor="white [3201]" strokeweight=".5pt">
                <v:textbox>
                  <w:txbxContent>
                    <w:p w14:paraId="1DE7AE8E" w14:textId="6F4DCC52" w:rsidR="009F0487" w:rsidRDefault="00A96AD3" w:rsidP="00EC69F5">
                      <w:pPr>
                        <w:keepNext/>
                        <w:spacing w:line="480" w:lineRule="auto"/>
                        <w:jc w:val="both"/>
                      </w:pPr>
                      <w:ins w:id="1564" w:author="Bo Shen" w:date="2023-02-10T14:44:00Z">
                        <w:r>
                          <w:rPr>
                            <w:rFonts w:ascii="Times New Roman" w:hAnsi="Times New Roman" w:cs="Times New Roman"/>
                            <w:i/>
                            <w:noProof/>
                            <w:color w:val="000000" w:themeColor="text1"/>
                            <w:lang w:eastAsia="en-US"/>
                          </w:rPr>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0"/>
                                      <a:stretch>
                                        <a:fillRect/>
                                      </a:stretch>
                                    </pic:blipFill>
                                    <pic:spPr>
                                      <a:xfrm>
                                        <a:off x="0" y="0"/>
                                        <a:ext cx="5754370" cy="2827655"/>
                                      </a:xfrm>
                                      <a:prstGeom prst="rect">
                                        <a:avLst/>
                                      </a:prstGeom>
                                    </pic:spPr>
                                  </pic:pic>
                                </a:graphicData>
                              </a:graphic>
                            </wp:inline>
                          </w:drawing>
                        </w:r>
                      </w:ins>
                      <w:del w:id="1565" w:author="Bo Shen" w:date="2023-02-10T13:35:00Z">
                        <w:r w:rsidR="009F0487"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51">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5C2042F8" w14:textId="3AEC1683"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566" w:name="_Ref60822629"/>
                      <w:r w:rsidRPr="0056626C">
                        <w:rPr>
                          <w:rFonts w:ascii="Times New Roman" w:hAnsi="Times New Roman" w:cs="Times New Roman"/>
                          <w:b/>
                          <w:i w:val="0"/>
                          <w:color w:val="000000" w:themeColor="text1"/>
                          <w:sz w:val="24"/>
                          <w:szCs w:val="24"/>
                        </w:rPr>
                        <w:t>Fig</w:t>
                      </w:r>
                      <w:del w:id="1567" w:author="Bo Shen" w:date="2023-02-03T12:00:00Z">
                        <w:r w:rsidRPr="0056626C" w:rsidDel="00CA7871">
                          <w:rPr>
                            <w:rFonts w:ascii="Times New Roman" w:hAnsi="Times New Roman" w:cs="Times New Roman"/>
                            <w:b/>
                            <w:i w:val="0"/>
                            <w:color w:val="000000" w:themeColor="text1"/>
                            <w:sz w:val="24"/>
                            <w:szCs w:val="24"/>
                          </w:rPr>
                          <w:delText xml:space="preserve">. </w:delText>
                        </w:r>
                      </w:del>
                      <w:ins w:id="1568"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566"/>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569" w:author="Bo Shen" w:date="2023-02-03T11:58:00Z">
                                <w:rPr>
                                  <w:rFonts w:ascii="Cambria Math" w:hAnsi="Cambria Math" w:cs="Times New Roman"/>
                                  <w:color w:val="000000" w:themeColor="text1"/>
                                  <w:sz w:val="24"/>
                                  <w:szCs w:val="24"/>
                                </w:rPr>
                                <m:t>-</m:t>
                              </w:ins>
                            </m:r>
                            <m:sSub>
                              <m:sSubPr>
                                <m:ctrlPr>
                                  <w:ins w:id="1570" w:author="Bo Shen" w:date="2023-02-03T11:58:00Z">
                                    <w:rPr>
                                      <w:rFonts w:ascii="Cambria Math" w:hAnsi="Cambria Math" w:cs="Times New Roman"/>
                                      <w:color w:val="000000" w:themeColor="text1"/>
                                      <w:sz w:val="24"/>
                                      <w:szCs w:val="24"/>
                                    </w:rPr>
                                  </w:ins>
                                </m:ctrlPr>
                              </m:sSubPr>
                              <m:e>
                                <m:r>
                                  <w:ins w:id="1571" w:author="Bo Shen" w:date="2023-02-03T11:58:00Z">
                                    <w:rPr>
                                      <w:rFonts w:ascii="Cambria Math" w:hAnsi="Cambria Math" w:cs="Times New Roman"/>
                                      <w:color w:val="000000" w:themeColor="text1"/>
                                      <w:sz w:val="24"/>
                                      <w:szCs w:val="24"/>
                                    </w:rPr>
                                    <m:t>G</m:t>
                                  </w:ins>
                                </m:r>
                              </m:e>
                              <m:sub>
                                <m:r>
                                  <w:ins w:id="1572"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4EEFBCED">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DCC3119" w:rsidR="009F0487" w:rsidRDefault="00A96AD3" w:rsidP="00EC69F5">
                            <w:pPr>
                              <w:keepNext/>
                              <w:spacing w:line="480" w:lineRule="auto"/>
                              <w:jc w:val="center"/>
                            </w:pPr>
                            <w:ins w:id="1573" w:author="Bo Shen" w:date="2023-02-10T14:44:00Z">
                              <w:r>
                                <w:rPr>
                                  <w:noProof/>
                                  <w:lang w:eastAsia="en-US"/>
                                </w:rPr>
                                <w:drawing>
                                  <wp:inline distT="0" distB="0" distL="0" distR="0" wp14:anchorId="1D847D4D" wp14:editId="69460370">
                                    <wp:extent cx="5754370" cy="29749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stretch>
                                              <a:fillRect/>
                                            </a:stretch>
                                          </pic:blipFill>
                                          <pic:spPr>
                                            <a:xfrm>
                                              <a:off x="0" y="0"/>
                                              <a:ext cx="5754370" cy="2974975"/>
                                            </a:xfrm>
                                            <a:prstGeom prst="rect">
                                              <a:avLst/>
                                            </a:prstGeom>
                                          </pic:spPr>
                                        </pic:pic>
                                      </a:graphicData>
                                    </a:graphic>
                                  </wp:inline>
                                </w:drawing>
                              </w:r>
                            </w:ins>
                            <w:del w:id="1574" w:author="Bo Shen" w:date="2023-02-10T14:44:00Z">
                              <w:r w:rsidR="009F0487" w:rsidDel="00A96AD3">
                                <w:rPr>
                                  <w:noProof/>
                                  <w:lang w:eastAsia="en-US"/>
                                </w:rPr>
                                <w:drawing>
                                  <wp:inline distT="0" distB="0" distL="0" distR="0" wp14:anchorId="26FCE785" wp14:editId="6F46D865">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53">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C0627AE" w14:textId="69C04556"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575" w:author="Bo Shen" w:date="2023-02-03T12:01:00Z">
                              <w:r w:rsidRPr="0056626C" w:rsidDel="00CA7871">
                                <w:rPr>
                                  <w:rFonts w:ascii="Times New Roman" w:hAnsi="Times New Roman" w:cs="Times New Roman"/>
                                  <w:b/>
                                  <w:i w:val="0"/>
                                  <w:color w:val="000000" w:themeColor="text1"/>
                                  <w:sz w:val="24"/>
                                  <w:szCs w:val="24"/>
                                </w:rPr>
                                <w:delText xml:space="preserve">. </w:delText>
                              </w:r>
                            </w:del>
                            <w:ins w:id="1576"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577"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578"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2"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Qq6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P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zlkKuj0CAACFBAAADgAAAAAA&#13;&#10;AAAAAAAAAAAuAgAAZHJzL2Uyb0RvYy54bWxQSwECLQAUAAYACAAAACEAS7PEv9wAAAAKAQAADwAA&#13;&#10;AAAAAAAAAAAAAACXBAAAZHJzL2Rvd25yZXYueG1sUEsFBgAAAAAEAAQA8wAAAKAFAAAAAA==&#13;&#10;" fillcolor="white [3201]" strokeweight=".5pt">
                <v:textbox>
                  <w:txbxContent>
                    <w:p w14:paraId="5778B009" w14:textId="7DCC3119" w:rsidR="009F0487" w:rsidRDefault="00A96AD3" w:rsidP="00EC69F5">
                      <w:pPr>
                        <w:keepNext/>
                        <w:spacing w:line="480" w:lineRule="auto"/>
                        <w:jc w:val="center"/>
                      </w:pPr>
                      <w:ins w:id="1579" w:author="Bo Shen" w:date="2023-02-10T14:44:00Z">
                        <w:r>
                          <w:rPr>
                            <w:noProof/>
                            <w:lang w:eastAsia="en-US"/>
                          </w:rPr>
                          <w:drawing>
                            <wp:inline distT="0" distB="0" distL="0" distR="0" wp14:anchorId="1D847D4D" wp14:editId="69460370">
                              <wp:extent cx="5754370" cy="29749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stretch>
                                        <a:fillRect/>
                                      </a:stretch>
                                    </pic:blipFill>
                                    <pic:spPr>
                                      <a:xfrm>
                                        <a:off x="0" y="0"/>
                                        <a:ext cx="5754370" cy="2974975"/>
                                      </a:xfrm>
                                      <a:prstGeom prst="rect">
                                        <a:avLst/>
                                      </a:prstGeom>
                                    </pic:spPr>
                                  </pic:pic>
                                </a:graphicData>
                              </a:graphic>
                            </wp:inline>
                          </w:drawing>
                        </w:r>
                      </w:ins>
                      <w:del w:id="1580" w:author="Bo Shen" w:date="2023-02-10T14:44:00Z">
                        <w:r w:rsidR="009F0487" w:rsidDel="00A96AD3">
                          <w:rPr>
                            <w:noProof/>
                            <w:lang w:eastAsia="en-US"/>
                          </w:rPr>
                          <w:drawing>
                            <wp:inline distT="0" distB="0" distL="0" distR="0" wp14:anchorId="26FCE785" wp14:editId="6F46D865">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53">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C0627AE" w14:textId="69C04556"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581" w:author="Bo Shen" w:date="2023-02-03T12:01:00Z">
                        <w:r w:rsidRPr="0056626C" w:rsidDel="00CA7871">
                          <w:rPr>
                            <w:rFonts w:ascii="Times New Roman" w:hAnsi="Times New Roman" w:cs="Times New Roman"/>
                            <w:b/>
                            <w:i w:val="0"/>
                            <w:color w:val="000000" w:themeColor="text1"/>
                            <w:sz w:val="24"/>
                            <w:szCs w:val="24"/>
                          </w:rPr>
                          <w:delText xml:space="preserve">. </w:delText>
                        </w:r>
                      </w:del>
                      <w:ins w:id="1582"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583"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584"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57FDEBF2"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585"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586"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587"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2EF57E1C" w:rsidR="00E60AF2" w:rsidRPr="0060258A" w:rsidRDefault="00696CD1">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432F1792">
                <wp:simplePos x="0" y="0"/>
                <wp:positionH relativeFrom="column">
                  <wp:posOffset>-558053</wp:posOffset>
                </wp:positionH>
                <wp:positionV relativeFrom="paragraph">
                  <wp:posOffset>-201706</wp:posOffset>
                </wp:positionV>
                <wp:extent cx="7211695" cy="8525435"/>
                <wp:effectExtent l="0" t="0" r="14605" b="9525"/>
                <wp:wrapNone/>
                <wp:docPr id="27" name="Text Box 27"/>
                <wp:cNvGraphicFramePr/>
                <a:graphic xmlns:a="http://schemas.openxmlformats.org/drawingml/2006/main">
                  <a:graphicData uri="http://schemas.microsoft.com/office/word/2010/wordprocessingShape">
                    <wps:wsp>
                      <wps:cNvSpPr txBox="1"/>
                      <wps:spPr>
                        <a:xfrm>
                          <a:off x="0" y="0"/>
                          <a:ext cx="7211695" cy="8525435"/>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54"/>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1588" w:author="Bo Shen" w:date="2023-02-03T12:02:00Z">
                                  <w:rPr>
                                    <w:rFonts w:ascii="Times New Roman" w:hAnsi="Times New Roman" w:cs="Times New Roman"/>
                                    <w:i w:val="0"/>
                                    <w:color w:val="000000" w:themeColor="text1"/>
                                    <w:sz w:val="24"/>
                                    <w:szCs w:val="24"/>
                                  </w:rPr>
                                </w:rPrChange>
                              </w:rPr>
                              <w:t>Fig</w:t>
                            </w:r>
                            <w:ins w:id="1589" w:author="Bo Shen" w:date="2023-02-03T12:02:00Z">
                              <w:r w:rsidR="00696CD1" w:rsidRPr="00696CD1">
                                <w:rPr>
                                  <w:rFonts w:ascii="Times New Roman" w:hAnsi="Times New Roman" w:cs="Times New Roman"/>
                                  <w:b/>
                                  <w:bCs/>
                                  <w:i w:val="0"/>
                                  <w:color w:val="000000" w:themeColor="text1"/>
                                  <w:sz w:val="24"/>
                                  <w:szCs w:val="24"/>
                                  <w:rPrChange w:id="1590" w:author="Bo Shen" w:date="2023-02-03T12:02:00Z">
                                    <w:rPr>
                                      <w:rFonts w:ascii="Times New Roman" w:hAnsi="Times New Roman" w:cs="Times New Roman"/>
                                      <w:i w:val="0"/>
                                      <w:color w:val="000000" w:themeColor="text1"/>
                                      <w:sz w:val="24"/>
                                      <w:szCs w:val="24"/>
                                    </w:rPr>
                                  </w:rPrChange>
                                </w:rPr>
                                <w:t>.</w:t>
                              </w:r>
                            </w:ins>
                            <w:del w:id="1591" w:author="Bo Shen" w:date="2023-02-03T12:02:00Z">
                              <w:r w:rsidRPr="00696CD1" w:rsidDel="00696CD1">
                                <w:rPr>
                                  <w:rFonts w:ascii="Times New Roman" w:hAnsi="Times New Roman" w:cs="Times New Roman"/>
                                  <w:b/>
                                  <w:bCs/>
                                  <w:i w:val="0"/>
                                  <w:color w:val="000000" w:themeColor="text1"/>
                                  <w:sz w:val="24"/>
                                  <w:szCs w:val="24"/>
                                  <w:rPrChange w:id="1592"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1593"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3" type="#_x0000_t202" style="position:absolute;margin-left:-43.95pt;margin-top:-15.9pt;width:567.85pt;height:67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55"/>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747" w:author="Bo Shen" w:date="2023-02-03T12:02:00Z">
                            <w:rPr>
                              <w:rFonts w:ascii="Times New Roman" w:hAnsi="Times New Roman" w:cs="Times New Roman"/>
                              <w:i w:val="0"/>
                              <w:color w:val="000000" w:themeColor="text1"/>
                              <w:sz w:val="24"/>
                              <w:szCs w:val="24"/>
                            </w:rPr>
                          </w:rPrChange>
                        </w:rPr>
                        <w:t>Fig</w:t>
                      </w:r>
                      <w:ins w:id="2748" w:author="Bo Shen" w:date="2023-02-03T12:02:00Z">
                        <w:r w:rsidR="00696CD1" w:rsidRPr="00696CD1">
                          <w:rPr>
                            <w:rFonts w:ascii="Times New Roman" w:hAnsi="Times New Roman" w:cs="Times New Roman"/>
                            <w:b/>
                            <w:bCs/>
                            <w:i w:val="0"/>
                            <w:color w:val="000000" w:themeColor="text1"/>
                            <w:sz w:val="24"/>
                            <w:szCs w:val="24"/>
                            <w:rPrChange w:id="2749" w:author="Bo Shen" w:date="2023-02-03T12:02:00Z">
                              <w:rPr>
                                <w:rFonts w:ascii="Times New Roman" w:hAnsi="Times New Roman" w:cs="Times New Roman"/>
                                <w:i w:val="0"/>
                                <w:color w:val="000000" w:themeColor="text1"/>
                                <w:sz w:val="24"/>
                                <w:szCs w:val="24"/>
                              </w:rPr>
                            </w:rPrChange>
                          </w:rPr>
                          <w:t>.</w:t>
                        </w:r>
                      </w:ins>
                      <w:del w:id="2750" w:author="Bo Shen" w:date="2023-02-03T12:02:00Z">
                        <w:r w:rsidRPr="00696CD1" w:rsidDel="00696CD1">
                          <w:rPr>
                            <w:rFonts w:ascii="Times New Roman" w:hAnsi="Times New Roman" w:cs="Times New Roman"/>
                            <w:b/>
                            <w:bCs/>
                            <w:i w:val="0"/>
                            <w:color w:val="000000" w:themeColor="text1"/>
                            <w:sz w:val="24"/>
                            <w:szCs w:val="24"/>
                            <w:rPrChange w:id="2751"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752"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00E60AF2" w:rsidRPr="0060258A">
        <w:rPr>
          <w:rFonts w:ascii="Times New Roman" w:hAnsi="Times New Roman" w:cs="Times New Roman"/>
          <w:bCs/>
          <w:color w:val="000000" w:themeColor="text1"/>
        </w:rPr>
        <w:br w:type="page"/>
      </w:r>
    </w:p>
    <w:p w14:paraId="39611319" w14:textId="47875C87" w:rsidR="00886C3F" w:rsidRPr="0060258A" w:rsidDel="00352626" w:rsidRDefault="00E60AF2">
      <w:pPr>
        <w:spacing w:line="480" w:lineRule="auto"/>
        <w:jc w:val="both"/>
        <w:rPr>
          <w:del w:id="1594" w:author="Bo Shen" w:date="2023-02-03T12:04:00Z"/>
          <w:rFonts w:ascii="Times New Roman" w:hAnsi="Times New Roman" w:cs="Times New Roman"/>
          <w:bCs/>
          <w:color w:val="000000" w:themeColor="text1"/>
        </w:rPr>
        <w:pPrChange w:id="1595" w:author="Bo Shen" w:date="2023-02-03T12:04:00Z">
          <w:pPr/>
        </w:pPrChange>
      </w:pPr>
      <w:del w:id="1596" w:author="Bo Shen" w:date="2023-02-03T12:04:00Z">
        <w:r w:rsidRPr="0060258A" w:rsidDel="00352626">
          <w:rPr>
            <w:rFonts w:ascii="Times New Roman" w:hAnsi="Times New Roman" w:cs="Times New Roman"/>
            <w:bCs/>
            <w:color w:val="000000" w:themeColor="text1"/>
          </w:rPr>
          <w:lastRenderedPageBreak/>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597"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598"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67ACDC6C">
                <wp:simplePos x="0" y="0"/>
                <wp:positionH relativeFrom="column">
                  <wp:posOffset>-174812</wp:posOffset>
                </wp:positionH>
                <wp:positionV relativeFrom="paragraph">
                  <wp:posOffset>-1</wp:posOffset>
                </wp:positionV>
                <wp:extent cx="6513815" cy="6474759"/>
                <wp:effectExtent l="0" t="0" r="14605" b="15240"/>
                <wp:wrapNone/>
                <wp:docPr id="15" name="Text Box 15"/>
                <wp:cNvGraphicFramePr/>
                <a:graphic xmlns:a="http://schemas.openxmlformats.org/drawingml/2006/main">
                  <a:graphicData uri="http://schemas.microsoft.com/office/word/2010/wordprocessingShape">
                    <wps:wsp>
                      <wps:cNvSpPr txBox="1"/>
                      <wps:spPr>
                        <a:xfrm>
                          <a:off x="0" y="0"/>
                          <a:ext cx="6513815" cy="6474759"/>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56"/>
                                          <a:stretch>
                                            <a:fillRect/>
                                          </a:stretch>
                                        </pic:blipFill>
                                        <pic:spPr>
                                          <a:xfrm>
                                            <a:off x="0" y="0"/>
                                            <a:ext cx="6323965" cy="3569970"/>
                                          </a:xfrm>
                                          <a:prstGeom prst="rect">
                                            <a:avLst/>
                                          </a:prstGeom>
                                        </pic:spPr>
                                      </pic:pic>
                                    </a:graphicData>
                                  </a:graphic>
                                </wp:inline>
                              </w:drawing>
                            </w:r>
                          </w:p>
                          <w:p w14:paraId="1688F93F" w14:textId="3B5FE799"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del w:id="1599" w:author="Bo Shen" w:date="2023-02-03T12:23:00Z">
                              <w:r w:rsidDel="00614578">
                                <w:rPr>
                                  <w:rFonts w:ascii="Times New Roman" w:hAnsi="Times New Roman" w:cs="Times New Roman"/>
                                  <w:i w:val="0"/>
                                  <w:color w:val="000000" w:themeColor="text1"/>
                                  <w:sz w:val="24"/>
                                  <w:szCs w:val="24"/>
                                </w:rPr>
                                <w:delText xml:space="preserve">early </w:delText>
                              </w:r>
                            </w:del>
                            <w:ins w:id="1600" w:author="Bo Shen" w:date="2023-02-03T12:23:00Z">
                              <w:r w:rsidR="00614578">
                                <w:rPr>
                                  <w:rFonts w:ascii="Times New Roman" w:hAnsi="Times New Roman" w:cs="Times New Roman"/>
                                  <w:i w:val="0"/>
                                  <w:color w:val="000000" w:themeColor="text1"/>
                                  <w:sz w:val="24"/>
                                  <w:szCs w:val="24"/>
                                </w:rPr>
                                <w:t>early-</w:t>
                              </w:r>
                            </w:ins>
                            <w:r>
                              <w:rPr>
                                <w:rFonts w:ascii="Times New Roman" w:hAnsi="Times New Roman" w:cs="Times New Roman"/>
                                <w:i w:val="0"/>
                                <w:color w:val="000000" w:themeColor="text1"/>
                                <w:sz w:val="24"/>
                                <w:szCs w:val="24"/>
                              </w:rPr>
                              <w:t xml:space="preserve">stag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4" type="#_x0000_t202" style="position:absolute;margin-left:-13.75pt;margin-top:0;width:512.9pt;height:50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57"/>
                                    <a:stretch>
                                      <a:fillRect/>
                                    </a:stretch>
                                  </pic:blipFill>
                                  <pic:spPr>
                                    <a:xfrm>
                                      <a:off x="0" y="0"/>
                                      <a:ext cx="6323965" cy="3569970"/>
                                    </a:xfrm>
                                    <a:prstGeom prst="rect">
                                      <a:avLst/>
                                    </a:prstGeom>
                                  </pic:spPr>
                                </pic:pic>
                              </a:graphicData>
                            </a:graphic>
                          </wp:inline>
                        </w:drawing>
                      </w:r>
                    </w:p>
                    <w:p w14:paraId="1688F93F" w14:textId="3B5FE799"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del w:id="2764" w:author="Bo Shen" w:date="2023-02-03T12:23:00Z">
                        <w:r w:rsidDel="00614578">
                          <w:rPr>
                            <w:rFonts w:ascii="Times New Roman" w:hAnsi="Times New Roman" w:cs="Times New Roman"/>
                            <w:i w:val="0"/>
                            <w:color w:val="000000" w:themeColor="text1"/>
                            <w:sz w:val="24"/>
                            <w:szCs w:val="24"/>
                          </w:rPr>
                          <w:delText xml:space="preserve">early </w:delText>
                        </w:r>
                      </w:del>
                      <w:ins w:id="2765" w:author="Bo Shen" w:date="2023-02-03T12:23:00Z">
                        <w:r w:rsidR="00614578">
                          <w:rPr>
                            <w:rFonts w:ascii="Times New Roman" w:hAnsi="Times New Roman" w:cs="Times New Roman"/>
                            <w:i w:val="0"/>
                            <w:color w:val="000000" w:themeColor="text1"/>
                            <w:sz w:val="24"/>
                            <w:szCs w:val="24"/>
                          </w:rPr>
                          <w:t>early</w:t>
                        </w:r>
                        <w:r w:rsidR="00614578">
                          <w:rPr>
                            <w:rFonts w:ascii="Times New Roman" w:hAnsi="Times New Roman" w:cs="Times New Roman"/>
                            <w:i w:val="0"/>
                            <w:color w:val="000000" w:themeColor="text1"/>
                            <w:sz w:val="24"/>
                            <w:szCs w:val="24"/>
                          </w:rPr>
                          <w:t>-</w:t>
                        </w:r>
                      </w:ins>
                      <w:r>
                        <w:rPr>
                          <w:rFonts w:ascii="Times New Roman" w:hAnsi="Times New Roman" w:cs="Times New Roman"/>
                          <w:i w:val="0"/>
                          <w:color w:val="000000" w:themeColor="text1"/>
                          <w:sz w:val="24"/>
                          <w:szCs w:val="24"/>
                        </w:rPr>
                        <w:t xml:space="preserve">stag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Del="005A2D8D" w:rsidRDefault="00C168E7" w:rsidP="00B26F88">
      <w:pPr>
        <w:spacing w:line="480" w:lineRule="auto"/>
        <w:jc w:val="both"/>
        <w:rPr>
          <w:del w:id="1601"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del w:id="1602"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603" w:author="Bo Shen" w:date="2023-02-03T18:49:00Z">
          <w:pPr>
            <w:spacing w:line="480" w:lineRule="auto"/>
          </w:pPr>
        </w:pPrChange>
      </w:pPr>
    </w:p>
    <w:sectPr w:rsidR="00E15537" w:rsidRPr="00B71B76" w:rsidSect="00962FD1">
      <w:footerReference w:type="even" r:id="rId58"/>
      <w:footerReference w:type="default" r:id="rId59"/>
      <w:footerReference w:type="first" r:id="rId6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C9716" w14:textId="77777777" w:rsidR="00EB7FCF" w:rsidRDefault="00EB7FCF" w:rsidP="00CB61F1">
      <w:r>
        <w:separator/>
      </w:r>
    </w:p>
  </w:endnote>
  <w:endnote w:type="continuationSeparator" w:id="0">
    <w:p w14:paraId="2E6380D2" w14:textId="77777777" w:rsidR="00EB7FCF" w:rsidRDefault="00EB7FCF"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F1B40" w14:textId="77777777" w:rsidR="00EB7FCF" w:rsidRDefault="00EB7FCF" w:rsidP="00CB61F1">
      <w:r>
        <w:separator/>
      </w:r>
    </w:p>
  </w:footnote>
  <w:footnote w:type="continuationSeparator" w:id="0">
    <w:p w14:paraId="20F7C583" w14:textId="77777777" w:rsidR="00EB7FCF" w:rsidRDefault="00EB7FCF"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35906436">
    <w:abstractNumId w:val="0"/>
  </w:num>
  <w:num w:numId="2" w16cid:durableId="527910360">
    <w:abstractNumId w:val="1"/>
  </w:num>
  <w:num w:numId="3" w16cid:durableId="75909834">
    <w:abstractNumId w:val="8"/>
  </w:num>
  <w:num w:numId="4" w16cid:durableId="1882787624">
    <w:abstractNumId w:val="4"/>
  </w:num>
  <w:num w:numId="5" w16cid:durableId="302853030">
    <w:abstractNumId w:val="5"/>
  </w:num>
  <w:num w:numId="6" w16cid:durableId="176651071">
    <w:abstractNumId w:val="3"/>
  </w:num>
  <w:num w:numId="7" w16cid:durableId="1765875495">
    <w:abstractNumId w:val="7"/>
  </w:num>
  <w:num w:numId="8" w16cid:durableId="2010865874">
    <w:abstractNumId w:val="2"/>
  </w:num>
  <w:num w:numId="9" w16cid:durableId="68467744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6BC"/>
    <w:rsid w:val="002F0D53"/>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3024"/>
    <w:rsid w:val="00523727"/>
    <w:rsid w:val="005238AF"/>
    <w:rsid w:val="00523F30"/>
    <w:rsid w:val="005242B4"/>
    <w:rsid w:val="0052451A"/>
    <w:rsid w:val="00524A3B"/>
    <w:rsid w:val="00524BD4"/>
    <w:rsid w:val="00524C65"/>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CD1"/>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3DAF"/>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2EEA"/>
    <w:rsid w:val="00A13792"/>
    <w:rsid w:val="00A13CFB"/>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27C90"/>
    <w:rsid w:val="00B30340"/>
    <w:rsid w:val="00B3038B"/>
    <w:rsid w:val="00B30708"/>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B7FCF"/>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6.emf"/><Relationship Id="rId26" Type="http://schemas.openxmlformats.org/officeDocument/2006/relationships/image" Target="media/image90.emf"/><Relationship Id="rId39" Type="http://schemas.openxmlformats.org/officeDocument/2006/relationships/image" Target="media/image140.emf"/><Relationship Id="rId21" Type="http://schemas.openxmlformats.org/officeDocument/2006/relationships/image" Target="media/image70.emf"/><Relationship Id="rId34" Type="http://schemas.openxmlformats.org/officeDocument/2006/relationships/image" Target="media/image110.emf"/><Relationship Id="rId42" Type="http://schemas.openxmlformats.org/officeDocument/2006/relationships/image" Target="media/image18.emf"/><Relationship Id="rId47" Type="http://schemas.openxmlformats.org/officeDocument/2006/relationships/image" Target="media/image180.emf"/><Relationship Id="rId50" Type="http://schemas.openxmlformats.org/officeDocument/2006/relationships/image" Target="media/image23.emf"/><Relationship Id="rId55" Type="http://schemas.openxmlformats.org/officeDocument/2006/relationships/image" Target="media/image220.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2.emf"/><Relationship Id="rId11" Type="http://schemas.openxmlformats.org/officeDocument/2006/relationships/image" Target="media/image29.emf"/><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image" Target="media/image130.emf"/><Relationship Id="rId40" Type="http://schemas.openxmlformats.org/officeDocument/2006/relationships/image" Target="media/image17.emf"/><Relationship Id="rId45" Type="http://schemas.openxmlformats.org/officeDocument/2006/relationships/image" Target="media/image170.emf"/><Relationship Id="rId53" Type="http://schemas.openxmlformats.org/officeDocument/2006/relationships/image" Target="media/image26.emf"/><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emf"/><Relationship Id="rId14" Type="http://schemas.openxmlformats.org/officeDocument/2006/relationships/image" Target="media/image30.emf"/><Relationship Id="rId22" Type="http://schemas.openxmlformats.org/officeDocument/2006/relationships/image" Target="media/image8.emf"/><Relationship Id="rId27" Type="http://schemas.openxmlformats.org/officeDocument/2006/relationships/image" Target="media/image100.emf"/><Relationship Id="rId30" Type="http://schemas.openxmlformats.org/officeDocument/2006/relationships/image" Target="media/image112.emf"/><Relationship Id="rId35" Type="http://schemas.openxmlformats.org/officeDocument/2006/relationships/image" Target="media/image120.emf"/><Relationship Id="rId43" Type="http://schemas.openxmlformats.org/officeDocument/2006/relationships/image" Target="media/image160.emf"/><Relationship Id="rId48" Type="http://schemas.openxmlformats.org/officeDocument/2006/relationships/image" Target="media/image21.emf"/><Relationship Id="rId56" Type="http://schemas.openxmlformats.org/officeDocument/2006/relationships/image" Target="media/image28.emf"/><Relationship Id="rId8" Type="http://schemas.openxmlformats.org/officeDocument/2006/relationships/image" Target="media/image1.emf"/><Relationship Id="rId51" Type="http://schemas.openxmlformats.org/officeDocument/2006/relationships/image" Target="media/image24.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0.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footer" Target="footer2.xml"/><Relationship Id="rId20" Type="http://schemas.openxmlformats.org/officeDocument/2006/relationships/image" Target="media/image60.emf"/><Relationship Id="rId41" Type="http://schemas.openxmlformats.org/officeDocument/2006/relationships/image" Target="media/image150.emf"/><Relationship Id="rId54" Type="http://schemas.openxmlformats.org/officeDocument/2006/relationships/image" Target="media/image27.emf"/><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emf"/><Relationship Id="rId23" Type="http://schemas.openxmlformats.org/officeDocument/2006/relationships/image" Target="media/image80.emf"/><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image" Target="media/image22.emf"/><Relationship Id="rId57" Type="http://schemas.openxmlformats.org/officeDocument/2006/relationships/image" Target="media/image230.emf"/><Relationship Id="rId10" Type="http://schemas.openxmlformats.org/officeDocument/2006/relationships/image" Target="media/image111.emf"/><Relationship Id="rId31" Type="http://schemas.openxmlformats.org/officeDocument/2006/relationships/image" Target="media/image121.emf"/><Relationship Id="rId44" Type="http://schemas.openxmlformats.org/officeDocument/2006/relationships/image" Target="media/image19.emf"/><Relationship Id="rId52" Type="http://schemas.openxmlformats.org/officeDocument/2006/relationships/image" Target="media/image25.emf"/><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TotalTime>
  <Pages>39</Pages>
  <Words>33642</Words>
  <Characters>191760</Characters>
  <Application>Microsoft Office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64</cp:revision>
  <cp:lastPrinted>2022-09-06T15:48:00Z</cp:lastPrinted>
  <dcterms:created xsi:type="dcterms:W3CDTF">2022-09-06T13:12:00Z</dcterms:created>
  <dcterms:modified xsi:type="dcterms:W3CDTF">2023-02-10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